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052EF" w14:textId="4DAAB1DB" w:rsidR="005D20C4" w:rsidRPr="006D69C5" w:rsidRDefault="005D20C4" w:rsidP="005D20C4">
      <w:pPr>
        <w:rPr>
          <w:lang w:val="en-US"/>
        </w:rPr>
      </w:pPr>
      <w:r w:rsidRPr="006D69C5">
        <w:rPr>
          <w:lang w:val="en-US"/>
        </w:rPr>
        <w:t>TITLE PAGE</w:t>
      </w:r>
    </w:p>
    <w:p w14:paraId="1A3A4B4E" w14:textId="63C941FF" w:rsidR="005D20C4" w:rsidRPr="006D69C5" w:rsidRDefault="005D20C4" w:rsidP="005D20C4">
      <w:pPr>
        <w:spacing w:line="360" w:lineRule="auto"/>
        <w:jc w:val="both"/>
        <w:rPr>
          <w:rFonts w:ascii="Times New Roman" w:hAnsi="Times New Roman" w:cs="Times New Roman"/>
          <w:b/>
          <w:sz w:val="24"/>
          <w:szCs w:val="24"/>
          <w:lang w:val="en-US"/>
        </w:rPr>
      </w:pPr>
      <w:r w:rsidRPr="006D69C5">
        <w:rPr>
          <w:rFonts w:ascii="Times New Roman" w:hAnsi="Times New Roman" w:cs="Times New Roman"/>
          <w:b/>
          <w:sz w:val="24"/>
          <w:szCs w:val="24"/>
          <w:lang w:val="en-US"/>
        </w:rPr>
        <w:t>Patterns of influence in wild moving meerkat groups</w:t>
      </w:r>
      <w:r w:rsidR="00127176">
        <w:rPr>
          <w:rFonts w:ascii="Times New Roman" w:hAnsi="Times New Roman" w:cs="Times New Roman"/>
          <w:b/>
          <w:sz w:val="24"/>
          <w:szCs w:val="24"/>
          <w:lang w:val="en-US"/>
        </w:rPr>
        <w:t xml:space="preserve"> (working title)</w:t>
      </w:r>
    </w:p>
    <w:p w14:paraId="4967B6D1" w14:textId="77777777" w:rsidR="005D20C4" w:rsidRPr="006D69C5" w:rsidRDefault="005D20C4" w:rsidP="005D20C4">
      <w:pPr>
        <w:spacing w:line="360" w:lineRule="auto"/>
        <w:jc w:val="both"/>
        <w:rPr>
          <w:rFonts w:ascii="Times New Roman" w:hAnsi="Times New Roman" w:cs="Times New Roman"/>
          <w:b/>
          <w:sz w:val="24"/>
          <w:szCs w:val="24"/>
          <w:lang w:val="en-US"/>
        </w:rPr>
      </w:pPr>
    </w:p>
    <w:p w14:paraId="2ADD54B5" w14:textId="498916D9"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w:t>
      </w:r>
      <w:proofErr w:type="gramStart"/>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w:t>
      </w:r>
      <w:proofErr w:type="gramEnd"/>
      <w:r w:rsidRPr="006D69C5">
        <w:rPr>
          <w:rFonts w:ascii="Times New Roman" w:hAnsi="Times New Roman" w:cs="Times New Roman"/>
          <w:sz w:val="24"/>
          <w:szCs w:val="24"/>
          <w:lang w:val="en-US"/>
        </w:rPr>
        <w:t xml:space="preserve">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4,*</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0" w:name="_Hlk48817156"/>
      <w:r w:rsidRPr="006D69C5">
        <w:rPr>
          <w:rFonts w:asciiTheme="majorBidi" w:hAnsiTheme="majorBidi" w:cstheme="majorBidi"/>
          <w:sz w:val="24"/>
          <w:szCs w:val="24"/>
          <w:lang w:val="en-US"/>
        </w:rPr>
        <w:t>Konstanz, Germany</w:t>
      </w:r>
      <w:bookmarkEnd w:id="0"/>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058C82AD"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7A7DE09D"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06A90BDD" w14:textId="77777777" w:rsidR="005D20C4" w:rsidRPr="006D69C5" w:rsidRDefault="005D20C4">
      <w:pPr>
        <w:rPr>
          <w:rFonts w:cstheme="minorHAnsi"/>
          <w:b/>
          <w:bCs/>
          <w:lang w:val="en-US"/>
        </w:rPr>
      </w:pPr>
      <w:r w:rsidRPr="006D69C5">
        <w:rPr>
          <w:rFonts w:cstheme="minorHAnsi"/>
          <w:b/>
          <w:bCs/>
          <w:lang w:val="en-US"/>
        </w:rPr>
        <w:br w:type="page"/>
      </w:r>
    </w:p>
    <w:p w14:paraId="3E13DE2C" w14:textId="118E1F0D" w:rsidR="00E65B95" w:rsidRPr="006D69C5" w:rsidRDefault="0036157B" w:rsidP="00F502E7">
      <w:pPr>
        <w:spacing w:line="360" w:lineRule="auto"/>
        <w:jc w:val="both"/>
        <w:rPr>
          <w:rFonts w:cstheme="minorHAnsi"/>
          <w:lang w:val="en-US"/>
        </w:rPr>
      </w:pPr>
      <w:bookmarkStart w:id="1" w:name="_Hlk89330746"/>
      <w:r w:rsidRPr="006D69C5">
        <w:rPr>
          <w:rFonts w:cstheme="minorHAnsi"/>
          <w:b/>
          <w:bCs/>
          <w:sz w:val="28"/>
          <w:szCs w:val="28"/>
          <w:lang w:val="en-US"/>
        </w:rPr>
        <w:lastRenderedPageBreak/>
        <w:t>INTRODUCTION</w:t>
      </w:r>
      <w:r w:rsidRPr="006D69C5">
        <w:rPr>
          <w:rFonts w:cstheme="minorHAnsi"/>
          <w:lang w:val="en-US"/>
        </w:rPr>
        <w:t xml:space="preserve"> </w:t>
      </w:r>
    </w:p>
    <w:p w14:paraId="5B6D7FC4" w14:textId="255AB03D" w:rsidR="00E65B95" w:rsidRPr="006D69C5" w:rsidRDefault="00E65B95" w:rsidP="00F502E7">
      <w:pPr>
        <w:spacing w:line="360" w:lineRule="auto"/>
        <w:jc w:val="both"/>
        <w:rPr>
          <w:rFonts w:cstheme="minorHAnsi"/>
          <w:lang w:val="en-US"/>
        </w:rPr>
      </w:pPr>
      <w:bookmarkStart w:id="2" w:name="_Hlk89330731"/>
      <w:bookmarkEnd w:id="1"/>
      <w:r w:rsidRPr="006D69C5">
        <w:rPr>
          <w:rFonts w:cstheme="minorHAnsi"/>
          <w:lang w:val="en-US"/>
        </w:rPr>
        <w:t>In wild social animals, individuals often have heterogenous contributions to group</w:t>
      </w:r>
      <w:r w:rsidR="005D57AD" w:rsidRPr="006D69C5">
        <w:rPr>
          <w:rFonts w:cstheme="minorHAnsi"/>
          <w:lang w:val="en-US"/>
        </w:rPr>
        <w:t xml:space="preserve"> decisions</w:t>
      </w:r>
      <w:r w:rsidRPr="006D69C5">
        <w:rPr>
          <w:rFonts w:cstheme="minorHAnsi"/>
          <w:lang w:val="en-US"/>
        </w:rPr>
        <w:t>.</w:t>
      </w:r>
      <w:r w:rsidR="00FC6545" w:rsidRPr="006D69C5">
        <w:rPr>
          <w:rFonts w:cstheme="minorHAnsi"/>
          <w:lang w:val="en-US"/>
        </w:rPr>
        <w:t xml:space="preserve"> </w:t>
      </w:r>
      <w:del w:id="3" w:author="Microsoft Office User" w:date="2021-12-10T11:18:00Z">
        <w:r w:rsidR="00C04A0E" w:rsidDel="006A20B6">
          <w:rPr>
            <w:rFonts w:cstheme="minorHAnsi"/>
            <w:lang w:val="en-US"/>
          </w:rPr>
          <w:delText>In a given instance, g</w:delText>
        </w:r>
      </w:del>
      <w:ins w:id="4" w:author="Microsoft Office User" w:date="2021-12-10T11:18:00Z">
        <w:r w:rsidR="006A20B6">
          <w:rPr>
            <w:rFonts w:cstheme="minorHAnsi"/>
            <w:lang w:val="en-US"/>
          </w:rPr>
          <w:t>G</w:t>
        </w:r>
      </w:ins>
      <w:r w:rsidR="005D57AD" w:rsidRPr="006D69C5">
        <w:rPr>
          <w:rFonts w:cstheme="minorHAnsi"/>
          <w:lang w:val="en-US"/>
        </w:rPr>
        <w:t xml:space="preserve">roup members </w:t>
      </w:r>
      <w:r w:rsidR="00C04A0E" w:rsidRPr="006D69C5">
        <w:rPr>
          <w:rFonts w:cstheme="minorHAnsi"/>
          <w:lang w:val="en-US"/>
        </w:rPr>
        <w:t>whose</w:t>
      </w:r>
      <w:r w:rsidR="005D57AD" w:rsidRPr="006D69C5">
        <w:rPr>
          <w:rFonts w:cstheme="minorHAnsi"/>
          <w:lang w:val="en-US"/>
        </w:rPr>
        <w:t xml:space="preserve"> actions cause others to change their behavior </w:t>
      </w:r>
      <w:r w:rsidR="006D69C5" w:rsidRPr="006D69C5">
        <w:rPr>
          <w:rFonts w:cstheme="minorHAnsi"/>
          <w:lang w:val="en-US"/>
        </w:rPr>
        <w:t xml:space="preserve">can be said to exert influence, </w:t>
      </w:r>
      <w:r w:rsidR="00687B7E" w:rsidRPr="006D69C5">
        <w:rPr>
          <w:rFonts w:cstheme="minorHAnsi"/>
          <w:lang w:val="en-US"/>
        </w:rPr>
        <w:t xml:space="preserve">regardless </w:t>
      </w:r>
      <w:r w:rsidR="00FC6545" w:rsidRPr="006D69C5">
        <w:rPr>
          <w:rFonts w:cstheme="minorHAnsi"/>
          <w:lang w:val="en-US"/>
        </w:rPr>
        <w:t xml:space="preserve">of </w:t>
      </w:r>
      <w:r w:rsidR="006D69C5" w:rsidRPr="006D69C5">
        <w:rPr>
          <w:rFonts w:cstheme="minorHAnsi"/>
          <w:lang w:val="en-US"/>
        </w:rPr>
        <w:t>their</w:t>
      </w:r>
      <w:r w:rsidR="00FC6545" w:rsidRPr="006D69C5">
        <w:rPr>
          <w:rFonts w:cstheme="minorHAnsi"/>
          <w:lang w:val="en-US"/>
        </w:rPr>
        <w:t xml:space="preserve"> intention</w:t>
      </w:r>
      <w:r w:rsidR="0040617C">
        <w:rPr>
          <w:rFonts w:cstheme="minorHAnsi"/>
          <w:lang w:val="en-US"/>
        </w:rPr>
        <w:t xml:space="preserve">, </w:t>
      </w:r>
      <w:del w:id="5" w:author="Microsoft Office User" w:date="2021-12-10T11:18:00Z">
        <w:r w:rsidR="0040617C" w:rsidDel="006A20B6">
          <w:rPr>
            <w:rFonts w:cstheme="minorHAnsi"/>
            <w:lang w:val="en-US"/>
          </w:rPr>
          <w:delText xml:space="preserve">but </w:delText>
        </w:r>
      </w:del>
      <w:ins w:id="6" w:author="Microsoft Office User" w:date="2021-12-10T11:18:00Z">
        <w:r w:rsidR="006A20B6">
          <w:rPr>
            <w:rFonts w:cstheme="minorHAnsi"/>
            <w:lang w:val="en-US"/>
          </w:rPr>
          <w:t xml:space="preserve">and </w:t>
        </w:r>
      </w:ins>
      <w:r w:rsidR="0040617C">
        <w:rPr>
          <w:rFonts w:cstheme="minorHAnsi"/>
          <w:lang w:val="en-US"/>
        </w:rPr>
        <w:t xml:space="preserve">the distribution and consistency of influence can </w:t>
      </w:r>
      <w:commentRangeStart w:id="7"/>
      <w:r w:rsidR="0040617C">
        <w:rPr>
          <w:rFonts w:cstheme="minorHAnsi"/>
          <w:lang w:val="en-US"/>
        </w:rPr>
        <w:t>vary</w:t>
      </w:r>
      <w:commentRangeEnd w:id="7"/>
      <w:r w:rsidR="006A20B6">
        <w:rPr>
          <w:rStyle w:val="CommentReference"/>
          <w:lang w:val="en-CA" w:bidi="he-IL"/>
        </w:rPr>
        <w:commentReference w:id="7"/>
      </w:r>
      <w:r w:rsidR="0040617C">
        <w:rPr>
          <w:rFonts w:cstheme="minorHAnsi"/>
          <w:lang w:val="en-US"/>
        </w:rPr>
        <w:t xml:space="preserve"> </w:t>
      </w:r>
      <w:del w:id="8" w:author="Microsoft Office User" w:date="2021-12-10T11:16:00Z">
        <w:r w:rsidR="0040617C" w:rsidDel="006A20B6">
          <w:rPr>
            <w:rFonts w:cstheme="minorHAnsi"/>
            <w:lang w:val="en-US"/>
          </w:rPr>
          <w:delText>between individuals over multiple instances</w:delText>
        </w:r>
      </w:del>
      <w:ins w:id="9" w:author="Microsoft Office User" w:date="2021-12-10T11:16:00Z">
        <w:r w:rsidR="006A20B6">
          <w:rPr>
            <w:rFonts w:cstheme="minorHAnsi"/>
            <w:lang w:val="en-US"/>
          </w:rPr>
          <w:t>across groups, contexts, and species</w:t>
        </w:r>
      </w:ins>
      <w:r w:rsidR="00FC6545" w:rsidRPr="006D69C5">
        <w:rPr>
          <w:rFonts w:cstheme="minorHAnsi"/>
          <w:lang w:val="en-US"/>
        </w:rPr>
        <w:t xml:space="preserve"> </w:t>
      </w:r>
      <w:commentRangeStart w:id="10"/>
      <w:r w:rsidR="00FC6545" w:rsidRPr="006D69C5">
        <w:rPr>
          <w:rFonts w:cstheme="minorHAnsi"/>
          <w:lang w:val="en-US"/>
        </w:rPr>
        <w:fldChar w:fldCharType="begin"/>
      </w:r>
      <w:r w:rsidR="00E72BD2">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00FC6545" w:rsidRPr="006D69C5">
        <w:rPr>
          <w:rFonts w:cstheme="minorHAnsi"/>
          <w:lang w:val="en-US"/>
        </w:rPr>
        <w:fldChar w:fldCharType="separate"/>
      </w:r>
      <w:r w:rsidR="00E72BD2" w:rsidRPr="005B1CD6">
        <w:rPr>
          <w:rFonts w:ascii="Calibri" w:hAnsi="Calibri" w:cs="Calibri"/>
          <w:lang w:val="en-US"/>
        </w:rPr>
        <w:t>(Strandburg-Peshkin et al. 2018; Garland et al. 2018)</w:t>
      </w:r>
      <w:r w:rsidR="00FC6545" w:rsidRPr="006D69C5">
        <w:rPr>
          <w:rFonts w:cstheme="minorHAnsi"/>
          <w:lang w:val="en-US"/>
        </w:rPr>
        <w:fldChar w:fldCharType="end"/>
      </w:r>
      <w:commentRangeEnd w:id="10"/>
      <w:r w:rsidR="00C352D5">
        <w:rPr>
          <w:rStyle w:val="CommentReference"/>
          <w:lang w:val="en-CA" w:bidi="he-IL"/>
        </w:rPr>
        <w:commentReference w:id="10"/>
      </w:r>
      <w:r w:rsidR="00FC6545" w:rsidRPr="006D69C5">
        <w:rPr>
          <w:rFonts w:cstheme="minorHAnsi"/>
          <w:lang w:val="en-US"/>
        </w:rPr>
        <w:t>.</w:t>
      </w:r>
      <w:r w:rsidR="00827A50">
        <w:rPr>
          <w:rFonts w:cstheme="minorHAnsi"/>
          <w:lang w:val="en-US"/>
        </w:rPr>
        <w:t xml:space="preserve"> </w:t>
      </w:r>
      <w:r w:rsidR="002E6FDA">
        <w:rPr>
          <w:rFonts w:cstheme="minorHAnsi"/>
          <w:lang w:val="en-US"/>
        </w:rPr>
        <w:t>Influence patterns ha</w:t>
      </w:r>
      <w:ins w:id="11" w:author="Microsoft Office User" w:date="2021-12-10T11:19:00Z">
        <w:r w:rsidR="006A20B6">
          <w:rPr>
            <w:rFonts w:cstheme="minorHAnsi"/>
            <w:lang w:val="en-US"/>
          </w:rPr>
          <w:t>ve</w:t>
        </w:r>
      </w:ins>
      <w:del w:id="12" w:author="Microsoft Office User" w:date="2021-12-10T11:19:00Z">
        <w:r w:rsidR="002E6FDA" w:rsidDel="006A20B6">
          <w:rPr>
            <w:rFonts w:cstheme="minorHAnsi"/>
            <w:lang w:val="en-US"/>
          </w:rPr>
          <w:delText>s</w:delText>
        </w:r>
      </w:del>
      <w:r w:rsidR="002E6FDA">
        <w:rPr>
          <w:rFonts w:cstheme="minorHAnsi"/>
          <w:lang w:val="en-US"/>
        </w:rPr>
        <w:t xml:space="preserve"> proven hard to assess and compare between social groups in the wild for a number of reasons. First, each species, and to some extent each group within a species, </w:t>
      </w:r>
      <w:del w:id="13" w:author="Microsoft Office User" w:date="2021-12-10T11:19:00Z">
        <w:r w:rsidR="002E6FDA" w:rsidDel="006A20B6">
          <w:rPr>
            <w:rFonts w:cstheme="minorHAnsi"/>
            <w:lang w:val="en-US"/>
          </w:rPr>
          <w:delText>have their</w:delText>
        </w:r>
      </w:del>
      <w:ins w:id="14" w:author="Microsoft Office User" w:date="2021-12-10T11:19:00Z">
        <w:r w:rsidR="006A20B6">
          <w:rPr>
            <w:rFonts w:cstheme="minorHAnsi"/>
            <w:lang w:val="en-US"/>
          </w:rPr>
          <w:t>has its</w:t>
        </w:r>
      </w:ins>
      <w:r w:rsidR="002E6FDA">
        <w:rPr>
          <w:rFonts w:cstheme="minorHAnsi"/>
          <w:lang w:val="en-US"/>
        </w:rPr>
        <w:t xml:space="preserve"> own characteristics, in terms of group size and composition, social structure, or type of movement and cohesion mechanisms</w:t>
      </w:r>
      <w:ins w:id="15" w:author="Microsoft Office User" w:date="2021-12-10T11:20:00Z">
        <w:r w:rsidR="006A20B6">
          <w:rPr>
            <w:rFonts w:cstheme="minorHAnsi"/>
            <w:lang w:val="en-US"/>
          </w:rPr>
          <w:t>. S</w:t>
        </w:r>
      </w:ins>
      <w:ins w:id="16" w:author="Microsoft Office User" w:date="2021-12-10T11:21:00Z">
        <w:r w:rsidR="006A20B6">
          <w:rPr>
            <w:rFonts w:cstheme="minorHAnsi"/>
            <w:lang w:val="en-US"/>
          </w:rPr>
          <w:t>uch variation</w:t>
        </w:r>
      </w:ins>
      <w:del w:id="17" w:author="Microsoft Office User" w:date="2021-12-10T11:20:00Z">
        <w:r w:rsidR="002E6FDA" w:rsidDel="006A20B6">
          <w:rPr>
            <w:rFonts w:cstheme="minorHAnsi"/>
            <w:lang w:val="en-US"/>
          </w:rPr>
          <w:delText>,</w:delText>
        </w:r>
      </w:del>
      <w:r w:rsidR="002E6FDA">
        <w:rPr>
          <w:rFonts w:cstheme="minorHAnsi"/>
          <w:lang w:val="en-US"/>
        </w:rPr>
        <w:t xml:space="preserve"> </w:t>
      </w:r>
      <w:del w:id="18" w:author="Microsoft Office User" w:date="2021-12-10T11:21:00Z">
        <w:r w:rsidR="002E6FDA" w:rsidDel="006A20B6">
          <w:rPr>
            <w:rFonts w:cstheme="minorHAnsi"/>
            <w:lang w:val="en-US"/>
          </w:rPr>
          <w:delText xml:space="preserve">which </w:delText>
        </w:r>
      </w:del>
      <w:r w:rsidR="002E6FDA">
        <w:rPr>
          <w:rFonts w:cstheme="minorHAnsi"/>
          <w:lang w:val="en-US"/>
        </w:rPr>
        <w:t xml:space="preserve">has the potential to </w:t>
      </w:r>
      <w:ins w:id="19" w:author="Microsoft Office User" w:date="2021-12-10T11:20:00Z">
        <w:r w:rsidR="006A20B6">
          <w:rPr>
            <w:rFonts w:cstheme="minorHAnsi"/>
            <w:lang w:val="en-US"/>
          </w:rPr>
          <w:t>produce</w:t>
        </w:r>
      </w:ins>
      <w:del w:id="20" w:author="Microsoft Office User" w:date="2021-12-10T11:20:00Z">
        <w:r w:rsidR="002E6FDA" w:rsidDel="006A20B6">
          <w:rPr>
            <w:rFonts w:cstheme="minorHAnsi"/>
            <w:lang w:val="en-US"/>
          </w:rPr>
          <w:delText>create</w:delText>
        </w:r>
      </w:del>
      <w:r w:rsidR="002E6FDA">
        <w:rPr>
          <w:rFonts w:cstheme="minorHAnsi"/>
          <w:lang w:val="en-US"/>
        </w:rPr>
        <w:t xml:space="preserve"> a </w:t>
      </w:r>
      <w:del w:id="21" w:author="Microsoft Office User" w:date="2021-12-10T11:23:00Z">
        <w:r w:rsidR="002E6FDA" w:rsidDel="006A20B6">
          <w:rPr>
            <w:rFonts w:cstheme="minorHAnsi"/>
            <w:lang w:val="en-US"/>
          </w:rPr>
          <w:delText xml:space="preserve">great </w:delText>
        </w:r>
      </w:del>
      <w:ins w:id="22" w:author="Microsoft Office User" w:date="2021-12-10T11:23:00Z">
        <w:r w:rsidR="006A20B6">
          <w:rPr>
            <w:rFonts w:cstheme="minorHAnsi"/>
            <w:lang w:val="en-US"/>
          </w:rPr>
          <w:t xml:space="preserve">wide </w:t>
        </w:r>
      </w:ins>
      <w:r w:rsidR="002E6FDA">
        <w:rPr>
          <w:rFonts w:cstheme="minorHAnsi"/>
          <w:lang w:val="en-US"/>
        </w:rPr>
        <w:t>variety of influence patterns. Then, w</w:t>
      </w:r>
      <w:r w:rsidR="001D7209">
        <w:rPr>
          <w:rFonts w:cstheme="minorHAnsi"/>
          <w:lang w:val="en-US"/>
        </w:rPr>
        <w:t>ithin a given group, i</w:t>
      </w:r>
      <w:r w:rsidR="00827A50">
        <w:rPr>
          <w:rFonts w:cstheme="minorHAnsi"/>
          <w:lang w:val="en-US"/>
        </w:rPr>
        <w:t xml:space="preserve">ndividual influence </w:t>
      </w:r>
      <w:r w:rsidR="001D7209">
        <w:rPr>
          <w:rFonts w:cstheme="minorHAnsi"/>
          <w:lang w:val="en-US"/>
        </w:rPr>
        <w:t>can be</w:t>
      </w:r>
      <w:r w:rsidR="00827A50">
        <w:rPr>
          <w:rFonts w:cstheme="minorHAnsi"/>
          <w:lang w:val="en-US"/>
        </w:rPr>
        <w:t xml:space="preserve"> highly variable, likely depending on changes in environmental or social context, or on transient individual traits </w:t>
      </w:r>
      <w:del w:id="23" w:author="Microsoft Office User" w:date="2021-12-10T11:22:00Z">
        <w:r w:rsidR="00827A50" w:rsidDel="006A20B6">
          <w:rPr>
            <w:rFonts w:cstheme="minorHAnsi"/>
            <w:lang w:val="en-US"/>
          </w:rPr>
          <w:delText xml:space="preserve">like </w:delText>
        </w:r>
      </w:del>
      <w:ins w:id="24" w:author="Microsoft Office User" w:date="2021-12-10T11:22:00Z">
        <w:r w:rsidR="006A20B6">
          <w:rPr>
            <w:rFonts w:cstheme="minorHAnsi"/>
            <w:lang w:val="en-US"/>
          </w:rPr>
          <w:t xml:space="preserve">such as </w:t>
        </w:r>
      </w:ins>
      <w:r w:rsidR="00827A50">
        <w:rPr>
          <w:rFonts w:cstheme="minorHAnsi"/>
          <w:lang w:val="en-US"/>
        </w:rPr>
        <w:t xml:space="preserve">physiological status or foraging success. </w:t>
      </w:r>
      <w:ins w:id="25" w:author="Microsoft Office User" w:date="2021-12-10T11:23:00Z">
        <w:r w:rsidR="006A20B6">
          <w:rPr>
            <w:rFonts w:cstheme="minorHAnsi"/>
            <w:lang w:val="en-US"/>
          </w:rPr>
          <w:t>Finally, i</w:t>
        </w:r>
      </w:ins>
      <w:del w:id="26" w:author="Microsoft Office User" w:date="2021-12-10T11:23:00Z">
        <w:r w:rsidR="002171BF" w:rsidDel="006A20B6">
          <w:rPr>
            <w:rFonts w:cstheme="minorHAnsi"/>
            <w:lang w:val="en-US"/>
          </w:rPr>
          <w:delText>I</w:delText>
        </w:r>
      </w:del>
      <w:r w:rsidR="002171BF">
        <w:rPr>
          <w:rFonts w:cstheme="minorHAnsi"/>
          <w:lang w:val="en-US"/>
        </w:rPr>
        <w:t>t is often non-trivial to define and quantify influence in social system</w:t>
      </w:r>
      <w:ins w:id="27" w:author="Microsoft Office User" w:date="2021-12-10T11:23:00Z">
        <w:r w:rsidR="006A20B6">
          <w:rPr>
            <w:rFonts w:cstheme="minorHAnsi"/>
            <w:lang w:val="en-US"/>
          </w:rPr>
          <w:t>s,</w:t>
        </w:r>
      </w:ins>
      <w:r w:rsidR="002171BF">
        <w:rPr>
          <w:rFonts w:cstheme="minorHAnsi"/>
          <w:lang w:val="en-US"/>
        </w:rPr>
        <w:t xml:space="preserve"> as </w:t>
      </w:r>
      <w:del w:id="28" w:author="Microsoft Office User" w:date="2021-12-10T11:23:00Z">
        <w:r w:rsidR="002171BF" w:rsidDel="006A20B6">
          <w:rPr>
            <w:rFonts w:cstheme="minorHAnsi"/>
            <w:lang w:val="en-US"/>
          </w:rPr>
          <w:delText xml:space="preserve">one </w:delText>
        </w:r>
      </w:del>
      <w:ins w:id="29" w:author="Microsoft Office User" w:date="2021-12-10T11:23:00Z">
        <w:r w:rsidR="006A20B6">
          <w:rPr>
            <w:rFonts w:cstheme="minorHAnsi"/>
            <w:lang w:val="en-US"/>
          </w:rPr>
          <w:t xml:space="preserve">doing so appropriately </w:t>
        </w:r>
      </w:ins>
      <w:r w:rsidR="002171BF">
        <w:rPr>
          <w:rFonts w:cstheme="minorHAnsi"/>
          <w:lang w:val="en-US"/>
        </w:rPr>
        <w:t xml:space="preserve">requires knowledge about the decision-making mechanisms at play and about </w:t>
      </w:r>
      <w:r w:rsidR="003E530E">
        <w:rPr>
          <w:rFonts w:cstheme="minorHAnsi"/>
          <w:lang w:val="en-US"/>
        </w:rPr>
        <w:t>which type of cues</w:t>
      </w:r>
      <w:r w:rsidR="00143C96">
        <w:rPr>
          <w:rFonts w:cstheme="minorHAnsi"/>
          <w:lang w:val="en-US"/>
        </w:rPr>
        <w:t xml:space="preserve"> from a given individual</w:t>
      </w:r>
      <w:r w:rsidR="003E530E">
        <w:rPr>
          <w:rFonts w:cstheme="minorHAnsi"/>
          <w:lang w:val="en-US"/>
        </w:rPr>
        <w:t xml:space="preserve"> are of particular relevance in influencing the decisions of others</w:t>
      </w:r>
      <w:r w:rsidR="00143C96">
        <w:rPr>
          <w:rFonts w:cstheme="minorHAnsi"/>
          <w:lang w:val="en-US"/>
        </w:rPr>
        <w:t xml:space="preserve">. In the context of movement, these </w:t>
      </w:r>
      <w:r w:rsidR="00275CE7">
        <w:rPr>
          <w:rFonts w:cstheme="minorHAnsi"/>
          <w:lang w:val="en-US"/>
        </w:rPr>
        <w:t xml:space="preserve">cues </w:t>
      </w:r>
      <w:r w:rsidR="00143C96">
        <w:rPr>
          <w:rFonts w:cstheme="minorHAnsi"/>
          <w:lang w:val="en-US"/>
        </w:rPr>
        <w:t xml:space="preserve">can </w:t>
      </w:r>
      <w:r w:rsidR="00143C96" w:rsidRPr="006D69C5">
        <w:rPr>
          <w:rFonts w:eastAsia="Times New Roman" w:cs="Times New Roman"/>
          <w:color w:val="000000"/>
          <w:szCs w:val="24"/>
          <w:lang w:val="en-US"/>
        </w:rPr>
        <w:t>include</w:t>
      </w:r>
      <w:ins w:id="30" w:author="Microsoft Office User" w:date="2021-12-10T11:24:00Z">
        <w:r w:rsidR="006A20B6">
          <w:rPr>
            <w:rFonts w:eastAsia="Times New Roman" w:cs="Times New Roman"/>
            <w:color w:val="000000"/>
            <w:szCs w:val="24"/>
            <w:lang w:val="en-US"/>
          </w:rPr>
          <w:t xml:space="preserve"> an individual’s</w:t>
        </w:r>
      </w:ins>
      <w:r w:rsidR="00143C96" w:rsidRPr="006D69C5">
        <w:rPr>
          <w:rFonts w:eastAsia="Times New Roman" w:cs="Times New Roman"/>
          <w:color w:val="000000"/>
          <w:szCs w:val="24"/>
          <w:lang w:val="en-US"/>
        </w:rPr>
        <w:t xml:space="preserve"> position in space, </w:t>
      </w:r>
      <w:ins w:id="31" w:author="Microsoft Office User" w:date="2021-12-10T11:24:00Z">
        <w:r w:rsidR="006A20B6">
          <w:rPr>
            <w:rFonts w:eastAsia="Times New Roman" w:cs="Times New Roman"/>
            <w:color w:val="000000"/>
            <w:szCs w:val="24"/>
            <w:lang w:val="en-US"/>
          </w:rPr>
          <w:t xml:space="preserve">its </w:t>
        </w:r>
      </w:ins>
      <w:r w:rsidR="00143C96" w:rsidRPr="006D69C5">
        <w:rPr>
          <w:rFonts w:eastAsia="Times New Roman" w:cs="Times New Roman"/>
          <w:color w:val="000000"/>
          <w:szCs w:val="24"/>
          <w:lang w:val="en-US"/>
        </w:rPr>
        <w:t xml:space="preserve">movement in a given direction, </w:t>
      </w:r>
      <w:ins w:id="32" w:author="Microsoft Office User" w:date="2021-12-10T11:24:00Z">
        <w:r w:rsidR="006A20B6">
          <w:rPr>
            <w:rFonts w:eastAsia="Times New Roman" w:cs="Times New Roman"/>
            <w:color w:val="000000"/>
            <w:szCs w:val="24"/>
            <w:lang w:val="en-US"/>
          </w:rPr>
          <w:t xml:space="preserve">or the production of signals such as </w:t>
        </w:r>
      </w:ins>
      <w:del w:id="33" w:author="Microsoft Office User" w:date="2021-12-10T11:24:00Z">
        <w:r w:rsidR="00143C96" w:rsidRPr="006D69C5" w:rsidDel="006A20B6">
          <w:rPr>
            <w:rFonts w:eastAsia="Times New Roman" w:cs="Times New Roman"/>
            <w:color w:val="000000"/>
            <w:szCs w:val="24"/>
            <w:lang w:val="en-US"/>
          </w:rPr>
          <w:delText xml:space="preserve">specific </w:delText>
        </w:r>
      </w:del>
      <w:r w:rsidR="00143C96" w:rsidRPr="006D69C5">
        <w:rPr>
          <w:rFonts w:eastAsia="Times New Roman" w:cs="Times New Roman"/>
          <w:color w:val="000000"/>
          <w:szCs w:val="24"/>
          <w:lang w:val="en-US"/>
        </w:rPr>
        <w:t>vocalization</w:t>
      </w:r>
      <w:ins w:id="34" w:author="Microsoft Office User" w:date="2021-12-10T11:24:00Z">
        <w:r w:rsidR="006A20B6">
          <w:rPr>
            <w:rFonts w:eastAsia="Times New Roman" w:cs="Times New Roman"/>
            <w:color w:val="000000"/>
            <w:szCs w:val="24"/>
            <w:lang w:val="en-US"/>
          </w:rPr>
          <w:t>s.</w:t>
        </w:r>
      </w:ins>
      <w:del w:id="35" w:author="Microsoft Office User" w:date="2021-12-10T11:24:00Z">
        <w:r w:rsidR="00143C96" w:rsidRPr="006D69C5" w:rsidDel="006A20B6">
          <w:rPr>
            <w:rFonts w:eastAsia="Times New Roman" w:cs="Times New Roman"/>
            <w:color w:val="000000"/>
            <w:szCs w:val="24"/>
            <w:lang w:val="en-US"/>
          </w:rPr>
          <w:delText>s…</w:delText>
        </w:r>
      </w:del>
      <w:r w:rsidR="00AA73AB">
        <w:rPr>
          <w:rFonts w:eastAsia="Times New Roman" w:cs="Times New Roman"/>
          <w:color w:val="000000"/>
          <w:szCs w:val="24"/>
          <w:lang w:val="en-US"/>
        </w:rPr>
        <w:t xml:space="preserve"> It has been shown through models and lab experiments that the movement of a given individual in a group </w:t>
      </w:r>
      <w:ins w:id="36" w:author="Microsoft Office User" w:date="2021-12-10T11:30:00Z">
        <w:r w:rsidR="00D178C4">
          <w:rPr>
            <w:rFonts w:eastAsia="Times New Roman" w:cs="Times New Roman"/>
            <w:color w:val="000000"/>
            <w:szCs w:val="24"/>
            <w:lang w:val="en-US"/>
          </w:rPr>
          <w:t>can be</w:t>
        </w:r>
      </w:ins>
      <w:del w:id="37" w:author="Microsoft Office User" w:date="2021-12-10T11:30:00Z">
        <w:r w:rsidR="00AA73AB" w:rsidDel="00D178C4">
          <w:rPr>
            <w:rFonts w:eastAsia="Times New Roman" w:cs="Times New Roman"/>
            <w:color w:val="000000"/>
            <w:szCs w:val="24"/>
            <w:lang w:val="en-US"/>
          </w:rPr>
          <w:delText>is</w:delText>
        </w:r>
      </w:del>
      <w:r w:rsidR="00AA73AB">
        <w:rPr>
          <w:rFonts w:eastAsia="Times New Roman" w:cs="Times New Roman"/>
          <w:color w:val="000000"/>
          <w:szCs w:val="24"/>
          <w:lang w:val="en-US"/>
        </w:rPr>
        <w:t xml:space="preserve"> strongly influenced by the relative position</w:t>
      </w:r>
      <w:ins w:id="38" w:author="Microsoft Office User" w:date="2021-12-10T11:30:00Z">
        <w:r w:rsidR="00D178C4">
          <w:rPr>
            <w:rFonts w:eastAsia="Times New Roman" w:cs="Times New Roman"/>
            <w:color w:val="000000"/>
            <w:szCs w:val="24"/>
            <w:lang w:val="en-US"/>
          </w:rPr>
          <w:t>s</w:t>
        </w:r>
      </w:ins>
      <w:r w:rsidR="00143C96" w:rsidRPr="006D69C5">
        <w:rPr>
          <w:rFonts w:eastAsia="Times New Roman" w:cs="Times New Roman"/>
          <w:color w:val="000000"/>
          <w:szCs w:val="24"/>
          <w:lang w:val="en-US"/>
        </w:rPr>
        <w:t xml:space="preserve"> </w:t>
      </w:r>
      <w:ins w:id="39" w:author="Microsoft Office User" w:date="2021-12-10T11:30:00Z">
        <w:r w:rsidR="00D178C4">
          <w:rPr>
            <w:rFonts w:eastAsia="Times New Roman" w:cs="Times New Roman"/>
            <w:color w:val="000000"/>
            <w:szCs w:val="24"/>
            <w:lang w:val="en-US"/>
          </w:rPr>
          <w:t xml:space="preserve">and/or </w:t>
        </w:r>
        <w:commentRangeStart w:id="40"/>
        <w:r w:rsidR="00D178C4">
          <w:rPr>
            <w:rFonts w:eastAsia="Times New Roman" w:cs="Times New Roman"/>
            <w:color w:val="000000"/>
            <w:szCs w:val="24"/>
            <w:lang w:val="en-US"/>
          </w:rPr>
          <w:t>movements</w:t>
        </w:r>
        <w:commentRangeEnd w:id="40"/>
        <w:r w:rsidR="00D178C4">
          <w:rPr>
            <w:rStyle w:val="CommentReference"/>
            <w:lang w:val="en-CA" w:bidi="he-IL"/>
          </w:rPr>
          <w:commentReference w:id="40"/>
        </w:r>
        <w:r w:rsidR="00D178C4">
          <w:rPr>
            <w:rFonts w:eastAsia="Times New Roman" w:cs="Times New Roman"/>
            <w:color w:val="000000"/>
            <w:szCs w:val="24"/>
            <w:lang w:val="en-US"/>
          </w:rPr>
          <w:t xml:space="preserve"> </w:t>
        </w:r>
      </w:ins>
      <w:r w:rsidR="00AA73AB">
        <w:rPr>
          <w:rFonts w:eastAsia="Times New Roman" w:cs="Times New Roman"/>
          <w:color w:val="000000"/>
          <w:szCs w:val="24"/>
          <w:lang w:val="en-US"/>
        </w:rPr>
        <w:t xml:space="preserve">of its neighbors </w:t>
      </w:r>
      <w:r w:rsidR="00762539">
        <w:rPr>
          <w:rFonts w:eastAsia="Times New Roman" w:cs="Times New Roman"/>
          <w:color w:val="000000"/>
          <w:szCs w:val="24"/>
          <w:lang w:val="en-US"/>
        </w:rPr>
        <w:fldChar w:fldCharType="begin"/>
      </w:r>
      <w:r w:rsidR="00762539">
        <w:rPr>
          <w:rFonts w:eastAsia="Times New Roman" w:cs="Times New Roman"/>
          <w:color w:val="000000"/>
          <w:szCs w:val="24"/>
          <w:lang w:val="en-US"/>
        </w:rPr>
        <w:instrText xml:space="preserve"> ADDIN ZOTERO_ITEM CSL_CITATION {"citationID":"5V0XDyTp","properties":{"formattedCitation":"(Couzin et al. 2005)","plainCitation":"(Couzin et al. 2005)","noteIndex":0},"citationItems":[{"id":556,"uris":["http://zotero.org/users/5080349/items/5XSZSAZR"],"uri":["http://zotero.org/users/5080349/items/5XSZSAZR"],"itemData":{"id":556,"type":"article-journal","abstract":"For animals that forage or travel in groups, making movement decisions often depends on social interactions among group members1,2. However, in many cases, few individuals have pertinent information, such as knowledge about the location of a food source3,4, or of a migration route5,6,7,8,9. Using a simple model we show how information can be transferred within groups both without signalling and when group members do not know which individuals, if any, have information. 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 with that of others, or even whether there are any other informed individuals. Our model provides new insights into the mechanisms of effective leadership and decision-making in biological systems.","container-title":"Nature","DOI":"10.1038/nature03236","ISSN":"1476-4687","issue":"7025","language":"en","page":"513-516","source":"www.nature.com","title":"Effective leadership and decision-making in animal groups on the move","volume":"433","author":[{"family":"Couzin","given":"Iain D."},{"family":"Krause","given":"Jens"},{"family":"Franks","given":"Nigel R."},{"family":"Levin","given":"Simon A."}],"issued":{"date-parts":[["2005",2]]}}}],"schema":"https://github.com/citation-style-language/schema/raw/master/csl-citation.json"} </w:instrText>
      </w:r>
      <w:r w:rsidR="00762539">
        <w:rPr>
          <w:rFonts w:eastAsia="Times New Roman" w:cs="Times New Roman"/>
          <w:color w:val="000000"/>
          <w:szCs w:val="24"/>
          <w:lang w:val="en-US"/>
        </w:rPr>
        <w:fldChar w:fldCharType="separate"/>
      </w:r>
      <w:r w:rsidR="00762539" w:rsidRPr="00762539">
        <w:rPr>
          <w:rFonts w:ascii="Calibri" w:hAnsi="Calibri" w:cs="Calibri"/>
          <w:lang w:val="en-US"/>
        </w:rPr>
        <w:t>(Couzin et al. 2005)</w:t>
      </w:r>
      <w:r w:rsidR="00762539">
        <w:rPr>
          <w:rFonts w:eastAsia="Times New Roman" w:cs="Times New Roman"/>
          <w:color w:val="000000"/>
          <w:szCs w:val="24"/>
          <w:lang w:val="en-US"/>
        </w:rPr>
        <w:fldChar w:fldCharType="end"/>
      </w:r>
      <w:r w:rsidR="00AA73AB">
        <w:rPr>
          <w:rFonts w:eastAsia="Times New Roman" w:cs="Times New Roman"/>
          <w:color w:val="000000"/>
          <w:szCs w:val="24"/>
          <w:lang w:val="en-US"/>
        </w:rPr>
        <w:t xml:space="preserve">, but it is unclear to what extent this is </w:t>
      </w:r>
      <w:r w:rsidR="00762539">
        <w:rPr>
          <w:rFonts w:eastAsia="Times New Roman" w:cs="Times New Roman"/>
          <w:color w:val="000000"/>
          <w:szCs w:val="24"/>
          <w:lang w:val="en-US"/>
        </w:rPr>
        <w:t>generally</w:t>
      </w:r>
      <w:r w:rsidR="00AA73AB">
        <w:rPr>
          <w:rFonts w:eastAsia="Times New Roman" w:cs="Times New Roman"/>
          <w:color w:val="000000"/>
          <w:szCs w:val="24"/>
          <w:lang w:val="en-US"/>
        </w:rPr>
        <w:t xml:space="preserve"> true in the wild. </w:t>
      </w:r>
      <w:r w:rsidR="002E6FDA">
        <w:rPr>
          <w:rFonts w:cstheme="minorHAnsi"/>
          <w:lang w:val="en-US"/>
        </w:rPr>
        <w:t>Finally</w:t>
      </w:r>
      <w:r w:rsidR="00143C96">
        <w:rPr>
          <w:rFonts w:cstheme="minorHAnsi"/>
          <w:lang w:val="en-US"/>
        </w:rPr>
        <w:t xml:space="preserve">, </w:t>
      </w:r>
      <w:del w:id="41" w:author="Microsoft Office User" w:date="2021-12-10T11:34:00Z">
        <w:r w:rsidR="00764795" w:rsidDel="00D178C4">
          <w:rPr>
            <w:rFonts w:cstheme="minorHAnsi"/>
            <w:lang w:val="en-US"/>
          </w:rPr>
          <w:delText xml:space="preserve">since </w:delText>
        </w:r>
      </w:del>
      <w:r w:rsidR="00143C96">
        <w:rPr>
          <w:rFonts w:cstheme="minorHAnsi"/>
          <w:lang w:val="en-US"/>
        </w:rPr>
        <w:t xml:space="preserve">individual influence </w:t>
      </w:r>
      <w:ins w:id="42" w:author="Microsoft Office User" w:date="2021-12-10T11:34:00Z">
        <w:r w:rsidR="00D178C4">
          <w:rPr>
            <w:rFonts w:cstheme="minorHAnsi"/>
            <w:lang w:val="en-US"/>
          </w:rPr>
          <w:t>may vary depending on the</w:t>
        </w:r>
      </w:ins>
      <w:del w:id="43" w:author="Microsoft Office User" w:date="2021-12-10T11:34:00Z">
        <w:r w:rsidR="00143C96" w:rsidDel="00D178C4">
          <w:rPr>
            <w:rFonts w:cstheme="minorHAnsi"/>
            <w:lang w:val="en-US"/>
          </w:rPr>
          <w:delText>is relative to</w:delText>
        </w:r>
        <w:r w:rsidR="00121A53" w:rsidDel="00D178C4">
          <w:rPr>
            <w:rFonts w:cstheme="minorHAnsi"/>
            <w:lang w:val="en-US"/>
          </w:rPr>
          <w:delText xml:space="preserve"> </w:delText>
        </w:r>
        <w:r w:rsidR="00143C96" w:rsidDel="00D178C4">
          <w:rPr>
            <w:rFonts w:cstheme="minorHAnsi"/>
            <w:lang w:val="en-US"/>
          </w:rPr>
          <w:delText>the</w:delText>
        </w:r>
      </w:del>
      <w:r w:rsidR="00143C96">
        <w:rPr>
          <w:rFonts w:cstheme="minorHAnsi"/>
          <w:lang w:val="en-US"/>
        </w:rPr>
        <w:t xml:space="preserve"> type of decision being considered,</w:t>
      </w:r>
      <w:ins w:id="44" w:author="Microsoft Office User" w:date="2021-12-10T11:34:00Z">
        <w:r w:rsidR="00D178C4">
          <w:rPr>
            <w:rFonts w:cstheme="minorHAnsi"/>
            <w:lang w:val="en-US"/>
          </w:rPr>
          <w:t xml:space="preserve"> with</w:t>
        </w:r>
      </w:ins>
      <w:r w:rsidR="00143C96">
        <w:rPr>
          <w:rFonts w:cstheme="minorHAnsi"/>
          <w:lang w:val="en-US"/>
        </w:rPr>
        <w:t xml:space="preserve"> </w:t>
      </w:r>
      <w:r w:rsidR="00833726">
        <w:rPr>
          <w:rFonts w:cstheme="minorHAnsi"/>
          <w:lang w:val="en-US"/>
        </w:rPr>
        <w:t xml:space="preserve">influence over one type of group decision </w:t>
      </w:r>
      <w:del w:id="45" w:author="Microsoft Office User" w:date="2021-12-10T11:34:00Z">
        <w:r w:rsidR="00833726" w:rsidDel="00D178C4">
          <w:rPr>
            <w:rFonts w:cstheme="minorHAnsi"/>
            <w:lang w:val="en-US"/>
          </w:rPr>
          <w:delText xml:space="preserve">does </w:delText>
        </w:r>
      </w:del>
      <w:r w:rsidR="00833726">
        <w:rPr>
          <w:rFonts w:cstheme="minorHAnsi"/>
          <w:lang w:val="en-US"/>
        </w:rPr>
        <w:t>not necessarily translat</w:t>
      </w:r>
      <w:ins w:id="46" w:author="Microsoft Office User" w:date="2021-12-10T11:34:00Z">
        <w:r w:rsidR="00D178C4">
          <w:rPr>
            <w:rFonts w:cstheme="minorHAnsi"/>
            <w:lang w:val="en-US"/>
          </w:rPr>
          <w:t>ing</w:t>
        </w:r>
      </w:ins>
      <w:del w:id="47" w:author="Microsoft Office User" w:date="2021-12-10T11:34:00Z">
        <w:r w:rsidR="00833726" w:rsidDel="00D178C4">
          <w:rPr>
            <w:rFonts w:cstheme="minorHAnsi"/>
            <w:lang w:val="en-US"/>
          </w:rPr>
          <w:delText>e</w:delText>
        </w:r>
      </w:del>
      <w:r w:rsidR="00833726">
        <w:rPr>
          <w:rFonts w:cstheme="minorHAnsi"/>
          <w:lang w:val="en-US"/>
        </w:rPr>
        <w:t xml:space="preserve"> into influence over other types</w:t>
      </w:r>
      <w:r w:rsidR="00143C96">
        <w:rPr>
          <w:rFonts w:cstheme="minorHAnsi"/>
          <w:lang w:val="en-US"/>
        </w:rPr>
        <w:t xml:space="preserve">. </w:t>
      </w:r>
      <w:del w:id="48" w:author="Microsoft Office User" w:date="2021-12-10T11:34:00Z">
        <w:r w:rsidR="00143C96" w:rsidDel="00D178C4">
          <w:rPr>
            <w:rFonts w:cstheme="minorHAnsi"/>
            <w:lang w:val="en-US"/>
          </w:rPr>
          <w:delText>For instance</w:delText>
        </w:r>
      </w:del>
      <w:ins w:id="49" w:author="Microsoft Office User" w:date="2021-12-10T11:34:00Z">
        <w:r w:rsidR="00D178C4">
          <w:rPr>
            <w:rFonts w:cstheme="minorHAnsi"/>
            <w:lang w:val="en-US"/>
          </w:rPr>
          <w:t>In particular</w:t>
        </w:r>
      </w:ins>
      <w:r w:rsidR="00143C96">
        <w:rPr>
          <w:rFonts w:cstheme="minorHAnsi"/>
          <w:lang w:val="en-US"/>
        </w:rPr>
        <w:t>,</w:t>
      </w:r>
      <w:ins w:id="50" w:author="Microsoft Office User" w:date="2021-12-10T11:34:00Z">
        <w:r w:rsidR="00D178C4">
          <w:rPr>
            <w:rFonts w:cstheme="minorHAnsi"/>
            <w:lang w:val="en-US"/>
          </w:rPr>
          <w:t xml:space="preserve"> </w:t>
        </w:r>
      </w:ins>
      <w:ins w:id="51" w:author="Microsoft Office User" w:date="2021-12-10T11:50:00Z">
        <w:r w:rsidR="00CB1FB6">
          <w:rPr>
            <w:rFonts w:cstheme="minorHAnsi"/>
            <w:lang w:val="en-US"/>
          </w:rPr>
          <w:t>theoretical</w:t>
        </w:r>
      </w:ins>
      <w:ins w:id="52" w:author="Microsoft Office User" w:date="2021-12-10T11:34:00Z">
        <w:r w:rsidR="00D178C4">
          <w:rPr>
            <w:rFonts w:cstheme="minorHAnsi"/>
            <w:lang w:val="en-US"/>
          </w:rPr>
          <w:t xml:space="preserve"> </w:t>
        </w:r>
      </w:ins>
      <w:ins w:id="53" w:author="Microsoft Office User" w:date="2021-12-10T11:35:00Z">
        <w:r w:rsidR="00D178C4">
          <w:rPr>
            <w:rFonts w:cstheme="minorHAnsi"/>
            <w:lang w:val="en-US"/>
          </w:rPr>
          <w:t xml:space="preserve">work has emphasized </w:t>
        </w:r>
      </w:ins>
      <w:ins w:id="54" w:author="Microsoft Office User" w:date="2021-12-10T11:37:00Z">
        <w:r w:rsidR="00D178C4">
          <w:rPr>
            <w:rFonts w:cstheme="minorHAnsi"/>
            <w:lang w:val="en-US"/>
          </w:rPr>
          <w:t>a</w:t>
        </w:r>
      </w:ins>
      <w:ins w:id="55" w:author="Microsoft Office User" w:date="2021-12-10T11:42:00Z">
        <w:r w:rsidR="002F63BF">
          <w:rPr>
            <w:rFonts w:cstheme="minorHAnsi"/>
            <w:lang w:val="en-US"/>
          </w:rPr>
          <w:t xml:space="preserve"> fundamental </w:t>
        </w:r>
      </w:ins>
      <w:ins w:id="56" w:author="Microsoft Office User" w:date="2021-12-10T11:35:00Z">
        <w:r w:rsidR="00D178C4">
          <w:rPr>
            <w:rFonts w:cstheme="minorHAnsi"/>
            <w:lang w:val="en-US"/>
          </w:rPr>
          <w:t>distinction between decisions about</w:t>
        </w:r>
      </w:ins>
      <w:ins w:id="57" w:author="Microsoft Office User" w:date="2021-12-10T11:36:00Z">
        <w:r w:rsidR="00D178C4">
          <w:rPr>
            <w:rFonts w:cstheme="minorHAnsi"/>
            <w:lang w:val="en-US"/>
          </w:rPr>
          <w:t xml:space="preserve"> movement</w:t>
        </w:r>
      </w:ins>
      <w:ins w:id="58" w:author="Microsoft Office User" w:date="2021-12-10T11:35:00Z">
        <w:r w:rsidR="00D178C4">
          <w:rPr>
            <w:rFonts w:cstheme="minorHAnsi"/>
            <w:lang w:val="en-US"/>
          </w:rPr>
          <w:t xml:space="preserve"> </w:t>
        </w:r>
        <w:r w:rsidR="00D178C4" w:rsidRPr="002F63BF">
          <w:rPr>
            <w:rFonts w:cstheme="minorHAnsi"/>
            <w:i/>
            <w:iCs/>
            <w:lang w:val="en-US"/>
            <w:rPrChange w:id="59" w:author="Microsoft Office User" w:date="2021-12-10T11:38:00Z">
              <w:rPr>
                <w:rFonts w:cstheme="minorHAnsi"/>
                <w:lang w:val="en-US"/>
              </w:rPr>
            </w:rPrChange>
          </w:rPr>
          <w:t>direction</w:t>
        </w:r>
        <w:r w:rsidR="00D178C4">
          <w:rPr>
            <w:rFonts w:cstheme="minorHAnsi"/>
            <w:lang w:val="en-US"/>
          </w:rPr>
          <w:t xml:space="preserve"> </w:t>
        </w:r>
      </w:ins>
      <w:ins w:id="60" w:author="Microsoft Office User" w:date="2021-12-10T11:37:00Z">
        <w:r w:rsidR="00D178C4">
          <w:rPr>
            <w:rFonts w:cstheme="minorHAnsi"/>
            <w:lang w:val="en-US"/>
          </w:rPr>
          <w:t>and</w:t>
        </w:r>
      </w:ins>
      <w:ins w:id="61" w:author="Microsoft Office User" w:date="2021-12-10T11:35:00Z">
        <w:r w:rsidR="00D178C4">
          <w:rPr>
            <w:rFonts w:cstheme="minorHAnsi"/>
            <w:lang w:val="en-US"/>
          </w:rPr>
          <w:t xml:space="preserve"> decisions about</w:t>
        </w:r>
      </w:ins>
      <w:ins w:id="62" w:author="Microsoft Office User" w:date="2021-12-10T11:36:00Z">
        <w:r w:rsidR="00D178C4">
          <w:rPr>
            <w:rFonts w:cstheme="minorHAnsi"/>
            <w:lang w:val="en-US"/>
          </w:rPr>
          <w:t xml:space="preserve"> movement</w:t>
        </w:r>
      </w:ins>
      <w:ins w:id="63" w:author="Microsoft Office User" w:date="2021-12-10T11:35:00Z">
        <w:r w:rsidR="00D178C4">
          <w:rPr>
            <w:rFonts w:cstheme="minorHAnsi"/>
            <w:lang w:val="en-US"/>
          </w:rPr>
          <w:t xml:space="preserve"> </w:t>
        </w:r>
        <w:commentRangeStart w:id="64"/>
        <w:r w:rsidR="00D178C4" w:rsidRPr="002F63BF">
          <w:rPr>
            <w:rFonts w:cstheme="minorHAnsi"/>
            <w:i/>
            <w:iCs/>
            <w:lang w:val="en-US"/>
            <w:rPrChange w:id="65" w:author="Microsoft Office User" w:date="2021-12-10T11:38:00Z">
              <w:rPr>
                <w:rFonts w:cstheme="minorHAnsi"/>
                <w:lang w:val="en-US"/>
              </w:rPr>
            </w:rPrChange>
          </w:rPr>
          <w:t>timing</w:t>
        </w:r>
      </w:ins>
      <w:commentRangeEnd w:id="64"/>
      <w:ins w:id="66" w:author="Microsoft Office User" w:date="2021-12-10T11:36:00Z">
        <w:r w:rsidR="00D178C4" w:rsidRPr="002F63BF">
          <w:rPr>
            <w:rStyle w:val="CommentReference"/>
            <w:i/>
            <w:iCs/>
            <w:lang w:val="en-CA" w:bidi="he-IL"/>
            <w:rPrChange w:id="67" w:author="Microsoft Office User" w:date="2021-12-10T11:38:00Z">
              <w:rPr>
                <w:rStyle w:val="CommentReference"/>
                <w:lang w:val="en-CA" w:bidi="he-IL"/>
              </w:rPr>
            </w:rPrChange>
          </w:rPr>
          <w:commentReference w:id="64"/>
        </w:r>
      </w:ins>
      <w:del w:id="68" w:author="Microsoft Office User" w:date="2021-12-10T11:35:00Z">
        <w:r w:rsidR="005A0DF8" w:rsidDel="00D178C4">
          <w:rPr>
            <w:rFonts w:cstheme="minorHAnsi"/>
            <w:lang w:val="en-US"/>
          </w:rPr>
          <w:delText xml:space="preserve"> </w:delText>
        </w:r>
        <w:r w:rsidR="00766EB7" w:rsidDel="00D178C4">
          <w:rPr>
            <w:rFonts w:cstheme="minorHAnsi"/>
            <w:lang w:val="en-US"/>
          </w:rPr>
          <w:delText>movement decisions encompass decisions</w:delText>
        </w:r>
        <w:r w:rsidR="009024AF" w:rsidDel="00D178C4">
          <w:rPr>
            <w:rFonts w:cstheme="minorHAnsi"/>
            <w:lang w:val="en-US"/>
          </w:rPr>
          <w:delText xml:space="preserve"> both</w:delText>
        </w:r>
        <w:r w:rsidR="00766EB7" w:rsidDel="00D178C4">
          <w:rPr>
            <w:rFonts w:cstheme="minorHAnsi"/>
            <w:lang w:val="en-US"/>
          </w:rPr>
          <w:delText xml:space="preserve"> about where to g</w:delText>
        </w:r>
        <w:r w:rsidR="002E6FDA" w:rsidDel="00D178C4">
          <w:rPr>
            <w:rFonts w:cstheme="minorHAnsi"/>
            <w:lang w:val="en-US"/>
          </w:rPr>
          <w:delText>o</w:delText>
        </w:r>
        <w:r w:rsidR="00766EB7" w:rsidDel="00D178C4">
          <w:rPr>
            <w:rFonts w:cstheme="minorHAnsi"/>
            <w:lang w:val="en-US"/>
          </w:rPr>
          <w:delText xml:space="preserve"> and about when to go</w:delText>
        </w:r>
      </w:del>
      <w:ins w:id="69" w:author="Microsoft Office User" w:date="2021-12-10T11:47:00Z">
        <w:r w:rsidR="002F63BF">
          <w:rPr>
            <w:rFonts w:cstheme="minorHAnsi"/>
            <w:lang w:val="en-US"/>
          </w:rPr>
          <w:t xml:space="preserve">, with these two types of decisions expected to have different distributions of consensus costs, leading to </w:t>
        </w:r>
      </w:ins>
      <w:ins w:id="70" w:author="Microsoft Office User" w:date="2021-12-10T11:48:00Z">
        <w:r w:rsidR="00CB1FB6">
          <w:rPr>
            <w:rFonts w:cstheme="minorHAnsi"/>
            <w:lang w:val="en-US"/>
          </w:rPr>
          <w:t>contrasting</w:t>
        </w:r>
      </w:ins>
      <w:ins w:id="71" w:author="Microsoft Office User" w:date="2021-12-10T11:47:00Z">
        <w:r w:rsidR="002F63BF">
          <w:rPr>
            <w:rFonts w:cstheme="minorHAnsi"/>
            <w:lang w:val="en-US"/>
          </w:rPr>
          <w:t xml:space="preserve"> predictions about whether they are likely to be shared or </w:t>
        </w:r>
        <w:commentRangeStart w:id="72"/>
        <w:r w:rsidR="002F63BF">
          <w:rPr>
            <w:rFonts w:cstheme="minorHAnsi"/>
            <w:lang w:val="en-US"/>
          </w:rPr>
          <w:t>unshared</w:t>
        </w:r>
      </w:ins>
      <w:commentRangeEnd w:id="72"/>
      <w:ins w:id="73" w:author="Microsoft Office User" w:date="2021-12-10T11:48:00Z">
        <w:r w:rsidR="002F63BF">
          <w:rPr>
            <w:rStyle w:val="CommentReference"/>
            <w:lang w:val="en-CA" w:bidi="he-IL"/>
          </w:rPr>
          <w:commentReference w:id="72"/>
        </w:r>
      </w:ins>
      <w:ins w:id="74" w:author="Microsoft Office User" w:date="2021-12-10T11:47:00Z">
        <w:r w:rsidR="002F63BF">
          <w:rPr>
            <w:rFonts w:cstheme="minorHAnsi"/>
            <w:lang w:val="en-US"/>
          </w:rPr>
          <w:t xml:space="preserve"> </w:t>
        </w:r>
      </w:ins>
      <w:del w:id="75" w:author="Microsoft Office User" w:date="2021-12-10T11:42:00Z">
        <w:r w:rsidR="00766EB7" w:rsidDel="002F63BF">
          <w:rPr>
            <w:rFonts w:cstheme="minorHAnsi"/>
            <w:lang w:val="en-US"/>
          </w:rPr>
          <w:delText>,</w:delText>
        </w:r>
        <w:r w:rsidR="001D7209" w:rsidDel="002F63BF">
          <w:rPr>
            <w:rFonts w:cstheme="minorHAnsi"/>
            <w:lang w:val="en-US"/>
          </w:rPr>
          <w:delText xml:space="preserve"> </w:delText>
        </w:r>
      </w:del>
      <w:del w:id="76" w:author="Microsoft Office User" w:date="2021-12-10T11:39:00Z">
        <w:r w:rsidR="002E6FDA" w:rsidDel="002F63BF">
          <w:rPr>
            <w:rFonts w:cstheme="minorHAnsi"/>
            <w:lang w:val="en-US"/>
          </w:rPr>
          <w:delText>which have discrete vs continuous consensus costs respectively</w:delText>
        </w:r>
        <w:r w:rsidR="001D7209" w:rsidDel="002F63BF">
          <w:rPr>
            <w:rFonts w:cstheme="minorHAnsi"/>
            <w:lang w:val="en-US"/>
          </w:rPr>
          <w:delText xml:space="preserve"> </w:delText>
        </w:r>
      </w:del>
      <w:r w:rsidR="001D7209">
        <w:rPr>
          <w:rFonts w:cstheme="minorHAnsi"/>
          <w:lang w:val="en-US"/>
        </w:rPr>
        <w:fldChar w:fldCharType="begin"/>
      </w:r>
      <w:r w:rsidR="001D7209">
        <w:rPr>
          <w:rFonts w:cstheme="minorHAnsi"/>
          <w:lang w:val="en-US"/>
        </w:rPr>
        <w:instrText xml:space="preserve"> ADDIN ZOTERO_ITEM CSL_CITATION {"citationID":"fFcHMX7h","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1D7209">
        <w:rPr>
          <w:rFonts w:cstheme="minorHAnsi"/>
          <w:lang w:val="en-US"/>
        </w:rPr>
        <w:fldChar w:fldCharType="separate"/>
      </w:r>
      <w:r w:rsidR="001D7209" w:rsidRPr="001D7209">
        <w:rPr>
          <w:rFonts w:ascii="Calibri" w:hAnsi="Calibri" w:cs="Calibri"/>
          <w:lang w:val="en-US"/>
        </w:rPr>
        <w:t>(Conradt and Roper 2010)</w:t>
      </w:r>
      <w:r w:rsidR="001D7209">
        <w:rPr>
          <w:rFonts w:cstheme="minorHAnsi"/>
          <w:lang w:val="en-US"/>
        </w:rPr>
        <w:fldChar w:fldCharType="end"/>
      </w:r>
      <w:ins w:id="77" w:author="Microsoft Office User" w:date="2021-12-10T11:39:00Z">
        <w:r w:rsidR="002F63BF">
          <w:rPr>
            <w:rFonts w:cstheme="minorHAnsi"/>
            <w:lang w:val="en-US"/>
          </w:rPr>
          <w:t>.</w:t>
        </w:r>
      </w:ins>
      <w:del w:id="78" w:author="Microsoft Office User" w:date="2021-12-10T11:39:00Z">
        <w:r w:rsidR="001D7209" w:rsidDel="002F63BF">
          <w:rPr>
            <w:rFonts w:cstheme="minorHAnsi"/>
            <w:lang w:val="en-US"/>
          </w:rPr>
          <w:delText>,</w:delText>
        </w:r>
      </w:del>
      <w:del w:id="79" w:author="Microsoft Office User" w:date="2021-12-10T11:41:00Z">
        <w:r w:rsidR="001D7209" w:rsidDel="002F63BF">
          <w:rPr>
            <w:rFonts w:cstheme="minorHAnsi"/>
            <w:lang w:val="en-US"/>
          </w:rPr>
          <w:delText xml:space="preserve"> </w:delText>
        </w:r>
      </w:del>
      <w:del w:id="80" w:author="Microsoft Office User" w:date="2021-12-10T11:48:00Z">
        <w:r w:rsidR="00766EB7" w:rsidDel="00CB1FB6">
          <w:rPr>
            <w:rFonts w:cstheme="minorHAnsi"/>
            <w:lang w:val="en-US"/>
          </w:rPr>
          <w:delText xml:space="preserve">but </w:delText>
        </w:r>
      </w:del>
      <w:ins w:id="81" w:author="Microsoft Office User" w:date="2021-12-10T11:50:00Z">
        <w:r w:rsidR="00CB1FB6">
          <w:rPr>
            <w:rFonts w:cstheme="minorHAnsi"/>
            <w:lang w:val="en-US"/>
          </w:rPr>
          <w:t xml:space="preserve"> </w:t>
        </w:r>
      </w:ins>
      <w:ins w:id="82" w:author="Microsoft Office User" w:date="2021-12-10T11:52:00Z">
        <w:r w:rsidR="00CB1FB6">
          <w:rPr>
            <w:rFonts w:cstheme="minorHAnsi"/>
            <w:lang w:val="en-US"/>
          </w:rPr>
          <w:t>Th</w:t>
        </w:r>
      </w:ins>
      <w:ins w:id="83" w:author="Microsoft Office User" w:date="2021-12-10T11:53:00Z">
        <w:r w:rsidR="00CB1FB6">
          <w:rPr>
            <w:rFonts w:cstheme="minorHAnsi"/>
            <w:lang w:val="en-US"/>
          </w:rPr>
          <w:t>us, the distribution of influence over t</w:t>
        </w:r>
      </w:ins>
      <w:ins w:id="84" w:author="Microsoft Office User" w:date="2021-12-10T11:54:00Z">
        <w:r w:rsidR="00CB1FB6">
          <w:rPr>
            <w:rFonts w:cstheme="minorHAnsi"/>
            <w:lang w:val="en-US"/>
          </w:rPr>
          <w:t xml:space="preserve">iming vs directional decisions need to be considered separately, as individuals with influence in </w:t>
        </w:r>
      </w:ins>
      <w:ins w:id="85" w:author="Microsoft Office User" w:date="2021-12-10T11:55:00Z">
        <w:r w:rsidR="00CB1FB6">
          <w:rPr>
            <w:rFonts w:cstheme="minorHAnsi"/>
            <w:lang w:val="en-US"/>
          </w:rPr>
          <w:t>one domain may not necessarily wield influence in the other.</w:t>
        </w:r>
      </w:ins>
      <w:del w:id="86" w:author="Microsoft Office User" w:date="2021-12-10T11:55:00Z">
        <w:r w:rsidR="00766EB7" w:rsidDel="00CB1FB6">
          <w:rPr>
            <w:rFonts w:cstheme="minorHAnsi"/>
            <w:lang w:val="en-US"/>
          </w:rPr>
          <w:delText xml:space="preserve">it is not well known whether </w:delText>
        </w:r>
        <w:r w:rsidR="009024AF" w:rsidDel="00CB1FB6">
          <w:rPr>
            <w:rFonts w:cstheme="minorHAnsi"/>
            <w:lang w:val="en-US"/>
          </w:rPr>
          <w:delText xml:space="preserve">the </w:delText>
        </w:r>
        <w:r w:rsidR="00143C96" w:rsidDel="00CB1FB6">
          <w:rPr>
            <w:rFonts w:cstheme="minorHAnsi"/>
            <w:lang w:val="en-US"/>
          </w:rPr>
          <w:delText xml:space="preserve">individuals in a given group </w:delText>
        </w:r>
        <w:r w:rsidR="009024AF" w:rsidDel="00CB1FB6">
          <w:rPr>
            <w:rFonts w:cstheme="minorHAnsi"/>
            <w:lang w:val="en-US"/>
          </w:rPr>
          <w:delText>that</w:delText>
        </w:r>
        <w:r w:rsidR="00143C96" w:rsidDel="00CB1FB6">
          <w:rPr>
            <w:rFonts w:cstheme="minorHAnsi"/>
            <w:lang w:val="en-US"/>
          </w:rPr>
          <w:delText xml:space="preserve"> have </w:delText>
        </w:r>
        <w:r w:rsidR="009024AF" w:rsidDel="00CB1FB6">
          <w:rPr>
            <w:rFonts w:cstheme="minorHAnsi"/>
            <w:lang w:val="en-US"/>
          </w:rPr>
          <w:delText>high</w:delText>
        </w:r>
        <w:r w:rsidR="00143C96" w:rsidDel="00CB1FB6">
          <w:rPr>
            <w:rFonts w:cstheme="minorHAnsi"/>
            <w:lang w:val="en-US"/>
          </w:rPr>
          <w:delText xml:space="preserve"> influence over the group’s direction of movement</w:delText>
        </w:r>
        <w:r w:rsidR="009024AF" w:rsidDel="00CB1FB6">
          <w:rPr>
            <w:rFonts w:cstheme="minorHAnsi"/>
            <w:lang w:val="en-US"/>
          </w:rPr>
          <w:delText xml:space="preserve"> also </w:delText>
        </w:r>
        <w:r w:rsidR="00143C96" w:rsidDel="00CB1FB6">
          <w:rPr>
            <w:rFonts w:cstheme="minorHAnsi"/>
            <w:lang w:val="en-US"/>
          </w:rPr>
          <w:delText>have more influence on the group’s speed or timing of departure.</w:delText>
        </w:r>
      </w:del>
      <w:r w:rsidR="00143C96">
        <w:rPr>
          <w:rFonts w:cstheme="minorHAnsi"/>
          <w:lang w:val="en-US"/>
        </w:rPr>
        <w:t xml:space="preserve"> </w:t>
      </w:r>
      <w:commentRangeStart w:id="87"/>
      <w:ins w:id="88" w:author="Microsoft Office User" w:date="2021-12-10T13:02:00Z">
        <w:r w:rsidR="006C3776">
          <w:rPr>
            <w:rFonts w:cstheme="minorHAnsi"/>
            <w:lang w:val="en-US"/>
          </w:rPr>
          <w:t>Moreover</w:t>
        </w:r>
      </w:ins>
      <w:commentRangeEnd w:id="87"/>
      <w:ins w:id="89" w:author="Microsoft Office User" w:date="2021-12-10T13:04:00Z">
        <w:r w:rsidR="006C3776">
          <w:rPr>
            <w:rStyle w:val="CommentReference"/>
            <w:lang w:val="en-CA" w:bidi="he-IL"/>
          </w:rPr>
          <w:commentReference w:id="87"/>
        </w:r>
      </w:ins>
      <w:ins w:id="90" w:author="Microsoft Office User" w:date="2021-12-10T13:03:00Z">
        <w:r w:rsidR="006C3776">
          <w:rPr>
            <w:rFonts w:cstheme="minorHAnsi"/>
            <w:lang w:val="en-US"/>
          </w:rPr>
          <w:t>, when groups travel collectively</w:t>
        </w:r>
      </w:ins>
      <w:ins w:id="91" w:author="Microsoft Office User" w:date="2021-12-10T13:02:00Z">
        <w:r w:rsidR="006C3776">
          <w:rPr>
            <w:rFonts w:cstheme="minorHAnsi"/>
            <w:lang w:val="en-US"/>
          </w:rPr>
          <w:t>, both types of decisions may occur simultane</w:t>
        </w:r>
      </w:ins>
      <w:ins w:id="92" w:author="Microsoft Office User" w:date="2021-12-10T13:03:00Z">
        <w:r w:rsidR="006C3776">
          <w:rPr>
            <w:rFonts w:cstheme="minorHAnsi"/>
            <w:lang w:val="en-US"/>
          </w:rPr>
          <w:t xml:space="preserve">ously, with groups needing to </w:t>
        </w:r>
      </w:ins>
      <w:proofErr w:type="spellStart"/>
      <w:ins w:id="93" w:author="Microsoft Office User" w:date="2021-12-10T13:04:00Z">
        <w:r w:rsidR="006C3776">
          <w:rPr>
            <w:rFonts w:cstheme="minorHAnsi"/>
            <w:lang w:val="en-US"/>
          </w:rPr>
          <w:t>continuouosly</w:t>
        </w:r>
        <w:proofErr w:type="spellEnd"/>
        <w:r w:rsidR="006C3776">
          <w:rPr>
            <w:rFonts w:cstheme="minorHAnsi"/>
            <w:lang w:val="en-US"/>
          </w:rPr>
          <w:t xml:space="preserve"> </w:t>
        </w:r>
      </w:ins>
      <w:ins w:id="94" w:author="Microsoft Office User" w:date="2021-12-10T13:03:00Z">
        <w:r w:rsidR="006C3776">
          <w:rPr>
            <w:rFonts w:cstheme="minorHAnsi"/>
            <w:lang w:val="en-US"/>
          </w:rPr>
          <w:t xml:space="preserve">come to consensus on both the direction and speed of travel. </w:t>
        </w:r>
      </w:ins>
      <w:r w:rsidR="00143C96">
        <w:rPr>
          <w:rFonts w:cstheme="minorHAnsi"/>
          <w:lang w:val="en-US"/>
        </w:rPr>
        <w:lastRenderedPageBreak/>
        <w:t xml:space="preserve">Influence is therefore a highly versatile notion and it is crucial </w:t>
      </w:r>
      <w:r w:rsidR="002530DE">
        <w:rPr>
          <w:rFonts w:cstheme="minorHAnsi"/>
          <w:lang w:val="en-US"/>
        </w:rPr>
        <w:t>to define</w:t>
      </w:r>
      <w:r w:rsidR="006F4F47">
        <w:rPr>
          <w:rFonts w:cstheme="minorHAnsi"/>
          <w:lang w:val="en-US"/>
        </w:rPr>
        <w:t xml:space="preserve"> the context in which it is looked at and to have</w:t>
      </w:r>
      <w:r w:rsidR="006F4F47" w:rsidRPr="006F4F47">
        <w:rPr>
          <w:rFonts w:cstheme="minorHAnsi"/>
          <w:lang w:val="en-US"/>
        </w:rPr>
        <w:t xml:space="preserve"> </w:t>
      </w:r>
      <w:r w:rsidR="006F4F47" w:rsidRPr="006D69C5">
        <w:rPr>
          <w:rFonts w:cstheme="minorHAnsi"/>
          <w:lang w:val="en-US"/>
        </w:rPr>
        <w:t xml:space="preserve">a thorough understanding of the </w:t>
      </w:r>
      <w:r w:rsidR="006F4F47">
        <w:rPr>
          <w:rFonts w:cstheme="minorHAnsi"/>
          <w:lang w:val="en-US"/>
        </w:rPr>
        <w:t>system’s</w:t>
      </w:r>
      <w:r w:rsidR="006F4F47" w:rsidRPr="006D69C5">
        <w:rPr>
          <w:rFonts w:cstheme="minorHAnsi"/>
          <w:lang w:val="en-US"/>
        </w:rPr>
        <w:t xml:space="preserve"> biology to assess</w:t>
      </w:r>
      <w:r w:rsidR="005F2DCA">
        <w:rPr>
          <w:rFonts w:cstheme="minorHAnsi"/>
          <w:lang w:val="en-US"/>
        </w:rPr>
        <w:t xml:space="preserve"> it</w:t>
      </w:r>
      <w:r w:rsidR="006F4F47" w:rsidRPr="006D69C5">
        <w:rPr>
          <w:rFonts w:cstheme="minorHAnsi"/>
          <w:lang w:val="en-US"/>
        </w:rPr>
        <w:t xml:space="preserve"> accurately.</w:t>
      </w:r>
    </w:p>
    <w:p w14:paraId="1C4EB8E3" w14:textId="22C9C650" w:rsidR="002952C6" w:rsidRDefault="00F502E7" w:rsidP="004202FE">
      <w:pPr>
        <w:spacing w:line="360" w:lineRule="auto"/>
        <w:jc w:val="both"/>
        <w:rPr>
          <w:rFonts w:cstheme="minorHAnsi"/>
          <w:lang w:val="en-US"/>
        </w:rPr>
      </w:pPr>
      <w:r w:rsidRPr="006D69C5">
        <w:rPr>
          <w:rFonts w:cstheme="minorHAnsi"/>
          <w:lang w:val="en-US"/>
        </w:rPr>
        <w:t xml:space="preserve">In recent years, there has been a surge in studies </w:t>
      </w:r>
      <w:del w:id="95" w:author="Microsoft Office User" w:date="2021-12-10T11:55:00Z">
        <w:r w:rsidRPr="006D69C5" w:rsidDel="00CB1FB6">
          <w:rPr>
            <w:rFonts w:cstheme="minorHAnsi"/>
            <w:lang w:val="en-US"/>
          </w:rPr>
          <w:delText>trying to assess</w:delText>
        </w:r>
      </w:del>
      <w:ins w:id="96" w:author="Microsoft Office User" w:date="2021-12-10T11:55:00Z">
        <w:r w:rsidR="00CB1FB6">
          <w:rPr>
            <w:rFonts w:cstheme="minorHAnsi"/>
            <w:lang w:val="en-US"/>
          </w:rPr>
          <w:t>assessing</w:t>
        </w:r>
      </w:ins>
      <w:r w:rsidRPr="006D69C5">
        <w:rPr>
          <w:rFonts w:cstheme="minorHAnsi"/>
          <w:lang w:val="en-US"/>
        </w:rPr>
        <w:t xml:space="preserve"> influence</w:t>
      </w:r>
      <w:r w:rsidR="008A2176" w:rsidRPr="006D69C5">
        <w:rPr>
          <w:rFonts w:cstheme="minorHAnsi"/>
          <w:lang w:val="en-US"/>
        </w:rPr>
        <w:t xml:space="preserve"> dynamics</w:t>
      </w:r>
      <w:r w:rsidRPr="006D69C5">
        <w:rPr>
          <w:rFonts w:cstheme="minorHAnsi"/>
          <w:lang w:val="en-US"/>
        </w:rPr>
        <w:t xml:space="preserve"> in wild moving animal groups, thanks to a reduction in cost and </w:t>
      </w:r>
      <w:r w:rsidR="00B564A0" w:rsidRPr="006D69C5">
        <w:rPr>
          <w:rFonts w:cstheme="minorHAnsi"/>
          <w:lang w:val="en-US"/>
        </w:rPr>
        <w:t>size</w:t>
      </w:r>
      <w:r w:rsidRPr="006D69C5">
        <w:rPr>
          <w:rFonts w:cstheme="minorHAnsi"/>
          <w:lang w:val="en-US"/>
        </w:rPr>
        <w:t xml:space="preserve"> of tracking technologies</w:t>
      </w:r>
      <w:r w:rsidR="00A942A9" w:rsidRPr="006D69C5">
        <w:rPr>
          <w:rFonts w:cstheme="minorHAnsi"/>
          <w:lang w:val="en-US"/>
        </w:rPr>
        <w:t xml:space="preserve"> allowing the simultaneous </w:t>
      </w:r>
      <w:r w:rsidR="0001479D" w:rsidRPr="006D69C5">
        <w:rPr>
          <w:rFonts w:cstheme="minorHAnsi"/>
          <w:lang w:val="en-US"/>
        </w:rPr>
        <w:t>recording</w:t>
      </w:r>
      <w:r w:rsidR="00A942A9" w:rsidRPr="006D69C5">
        <w:rPr>
          <w:rFonts w:cstheme="minorHAnsi"/>
          <w:lang w:val="en-US"/>
        </w:rPr>
        <w:t xml:space="preserve"> of multiple individuals</w:t>
      </w:r>
      <w:r w:rsidR="00C43780" w:rsidRPr="006D69C5">
        <w:rPr>
          <w:rFonts w:cstheme="minorHAnsi"/>
          <w:lang w:val="en-US"/>
        </w:rPr>
        <w:t xml:space="preserve"> </w:t>
      </w:r>
      <w:r w:rsidR="00C43780" w:rsidRPr="006D69C5">
        <w:rPr>
          <w:rFonts w:cstheme="minorHAnsi"/>
          <w:lang w:val="en-US"/>
        </w:rPr>
        <w:fldChar w:fldCharType="begin"/>
      </w:r>
      <w:r w:rsidR="00C43780" w:rsidRPr="006D69C5">
        <w:rPr>
          <w:rFonts w:cstheme="minorHAnsi"/>
          <w:lang w:val="en-US"/>
        </w:rPr>
        <w:instrText xml:space="preserve"> ADDIN ZOTERO_ITEM CSL_CITATION {"citationID":"WETd6z52","properties":{"formattedCitation":"(Hughey et al. 2018)","plainCitation":"(Hughey et al. 2018)","noteIndex":0},"citationItems":[{"id":27,"uris":["http://zotero.org/users/5080349/items/5MCP7LRS"],"uri":["http://zotero.org/users/5080349/items/5MCP7LRS"],"itemData":{"id":27,"type":"article-journal","abstract":"Mobile animal groups provide some of the most compelling examples of self-organization in the natural world. While field observations of songbird flocks wheeling in the sky or anchovy schools fleeing from predators have inspired considerable interest in the mechanics of collective motion, the challenge of simultaneously monitoring multiple animals in the field has historically limited our capacity to study collective behaviour of wild animal groups with precision. However, recent technological advancements now present exciting opportunities to overcome many of these limitations. Here we review existing methods used to collect data on the movements and interactions of multiple animals in a natural setting. We then survey emerging technologies that are poised to revolutionize the study of collective animal behaviour by extending the spatial and temporal scales of inquiry, increasing data volume and quality, and expediting the post-processing of raw data.\nThis article is part of the theme issue ‘Collective movement ecology’.","container-title":"Phil. Trans. R. Soc. B","DOI":"10.1098/rstb.2017.0005","ISSN":"0962-8436, 1471-2970","issue":"1746","journalAbbreviation":"Phil. Trans. R. Soc. B","language":"en","page":"20170005","source":"rstb.royalsocietypublishing.org","title":"Challenges and solutions for studying collective animal behaviour in the wild","volume":"373","author":[{"family":"Hughey","given":"Lacey F."},{"family":"Hein","given":"Andrew M."},{"family":"Strandburg-Peshkin","given":"Ariana"},{"family":"Jensen","given":"Frants H."}],"issued":{"date-parts":[["2018"]],"season":"mai"}}}],"schema":"https://github.com/citation-style-language/schema/raw/master/csl-citation.json"} </w:instrText>
      </w:r>
      <w:r w:rsidR="00C43780" w:rsidRPr="006D69C5">
        <w:rPr>
          <w:rFonts w:cstheme="minorHAnsi"/>
          <w:lang w:val="en-US"/>
        </w:rPr>
        <w:fldChar w:fldCharType="separate"/>
      </w:r>
      <w:r w:rsidR="00C43780" w:rsidRPr="006D69C5">
        <w:rPr>
          <w:rFonts w:ascii="Calibri" w:hAnsi="Calibri" w:cs="Calibri"/>
          <w:lang w:val="en-US"/>
        </w:rPr>
        <w:t>(Hughey et al. 2018)</w:t>
      </w:r>
      <w:r w:rsidR="00C43780" w:rsidRPr="006D69C5">
        <w:rPr>
          <w:rFonts w:cstheme="minorHAnsi"/>
          <w:lang w:val="en-US"/>
        </w:rPr>
        <w:fldChar w:fldCharType="end"/>
      </w:r>
      <w:r w:rsidR="00B564A0" w:rsidRPr="006D69C5">
        <w:rPr>
          <w:rFonts w:cstheme="minorHAnsi"/>
          <w:lang w:val="en-US"/>
        </w:rPr>
        <w:t xml:space="preserve">. </w:t>
      </w:r>
      <w:commentRangeStart w:id="97"/>
      <w:r w:rsidR="00213621">
        <w:rPr>
          <w:rFonts w:cstheme="minorHAnsi"/>
          <w:lang w:val="en-US"/>
        </w:rPr>
        <w:t xml:space="preserve">Such studies have been looking separately at </w:t>
      </w:r>
      <w:r w:rsidR="00B80238">
        <w:rPr>
          <w:rFonts w:cstheme="minorHAnsi"/>
          <w:lang w:val="en-US"/>
        </w:rPr>
        <w:t>questions like who has influence over direction of travel</w:t>
      </w:r>
      <w:r w:rsidR="00B80238" w:rsidRPr="006D69C5">
        <w:rPr>
          <w:rFonts w:cstheme="minorHAnsi"/>
          <w:lang w:val="en-US"/>
        </w:rPr>
        <w:t xml:space="preserve"> </w:t>
      </w:r>
      <w:r w:rsidR="00B80238" w:rsidRPr="006D69C5">
        <w:rPr>
          <w:rFonts w:cstheme="minorHAnsi"/>
          <w:lang w:val="en-US"/>
        </w:rPr>
        <w:fldChar w:fldCharType="begin"/>
      </w:r>
      <w:r w:rsidR="003C7BB0">
        <w:rPr>
          <w:rFonts w:cstheme="minorHAnsi"/>
          <w:lang w:val="en-US"/>
        </w:rPr>
        <w:instrText xml:space="preserve"> ADDIN ZOTERO_ITEM CSL_CITATION {"citationID":"Ih2thSnQ","properties":{"formattedCitation":"(Kerth et al. 2006; Nagy et al. 2010; Giuggioli et al. 2015)","plainCitation":"(Kerth et al. 2006; Nagy et al. 2010; Giuggioli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schema":"https://github.com/citation-style-language/schema/raw/master/csl-citation.json"} </w:instrText>
      </w:r>
      <w:r w:rsidR="00B80238" w:rsidRPr="006D69C5">
        <w:rPr>
          <w:rFonts w:cstheme="minorHAnsi"/>
          <w:lang w:val="en-US"/>
        </w:rPr>
        <w:fldChar w:fldCharType="separate"/>
      </w:r>
      <w:r w:rsidR="003C7BB0" w:rsidRPr="003C7BB0">
        <w:rPr>
          <w:rFonts w:ascii="Calibri" w:hAnsi="Calibri" w:cs="Calibri"/>
          <w:lang w:val="en-US"/>
        </w:rPr>
        <w:t>(Kerth et al. 2006; Nagy et al. 2010; Giuggioli et al. 2015)</w:t>
      </w:r>
      <w:r w:rsidR="00B80238" w:rsidRPr="006D69C5">
        <w:rPr>
          <w:rFonts w:cstheme="minorHAnsi"/>
          <w:lang w:val="en-US"/>
        </w:rPr>
        <w:fldChar w:fldCharType="end"/>
      </w:r>
      <w:r w:rsidR="00B80238">
        <w:rPr>
          <w:rFonts w:cstheme="minorHAnsi"/>
          <w:lang w:val="en-US"/>
        </w:rPr>
        <w:t xml:space="preserve">, who has influence over timing of departure </w:t>
      </w:r>
      <w:r w:rsidR="00B80238" w:rsidRPr="006D69C5">
        <w:rPr>
          <w:rFonts w:cstheme="minorHAnsi"/>
          <w:lang w:val="en-US"/>
        </w:rPr>
        <w:fldChar w:fldCharType="begin"/>
      </w:r>
      <w:r w:rsidR="00501BC4">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00B80238" w:rsidRPr="006D69C5">
        <w:rPr>
          <w:rFonts w:cstheme="minorHAnsi"/>
          <w:lang w:val="en-US"/>
        </w:rPr>
        <w:fldChar w:fldCharType="separate"/>
      </w:r>
      <w:r w:rsidR="00501BC4" w:rsidRPr="00501BC4">
        <w:rPr>
          <w:rFonts w:ascii="Calibri" w:hAnsi="Calibri" w:cs="Calibri"/>
          <w:lang w:val="en-US"/>
        </w:rPr>
        <w:t>(Strandburg-Peshkin et al. 2015; Tokuyama and Furuichi 2017; Montanari et al. 2021)</w:t>
      </w:r>
      <w:r w:rsidR="00B80238" w:rsidRPr="006D69C5">
        <w:rPr>
          <w:rFonts w:cstheme="minorHAnsi"/>
          <w:lang w:val="en-US"/>
        </w:rPr>
        <w:fldChar w:fldCharType="end"/>
      </w:r>
      <w:r w:rsidR="00B80238">
        <w:rPr>
          <w:rFonts w:cstheme="minorHAnsi"/>
          <w:lang w:val="en-US"/>
        </w:rPr>
        <w:t xml:space="preserve">, </w:t>
      </w:r>
      <w:r w:rsidR="00A2316F">
        <w:rPr>
          <w:rFonts w:cstheme="minorHAnsi"/>
          <w:lang w:val="en-US"/>
        </w:rPr>
        <w:t>or who is in the front of the group</w:t>
      </w:r>
      <w:r w:rsidR="00E4383D">
        <w:rPr>
          <w:rFonts w:cstheme="minorHAnsi"/>
          <w:lang w:val="en-US"/>
        </w:rPr>
        <w:t xml:space="preserve"> </w:t>
      </w:r>
      <w:r w:rsidR="00531E8D">
        <w:rPr>
          <w:rFonts w:cstheme="minorHAnsi"/>
          <w:lang w:val="en-US"/>
        </w:rPr>
        <w:fldChar w:fldCharType="begin"/>
      </w:r>
      <w:r w:rsidR="00A56BE1">
        <w:rPr>
          <w:rFonts w:cstheme="minorHAnsi"/>
          <w:lang w:val="en-US"/>
        </w:rPr>
        <w:instrText xml:space="preserve"> ADDIN ZOTERO_ITEM CSL_CITATION {"citationID":"pkrdAgAK","properties":{"formattedCitation":"(Lewis et al. 2011; Van Belle et al. 2013; Smith et al. 2015)","plainCitation":"(Lewis et al. 2011; Van Belle et al. 2013; Smith et al. 2015)","noteIndex":0},"citationItems":[{"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777,"uris":["http://zotero.org/users/5080349/items/A4RCDB45"],"uri":["http://zotero.org/users/5080349/items/A4RCDB45"],"itemData":{"id":277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531E8D">
        <w:rPr>
          <w:rFonts w:cstheme="minorHAnsi"/>
          <w:lang w:val="en-US"/>
        </w:rPr>
        <w:fldChar w:fldCharType="separate"/>
      </w:r>
      <w:r w:rsidR="00A56BE1" w:rsidRPr="00275CE7">
        <w:rPr>
          <w:rFonts w:ascii="Calibri" w:hAnsi="Calibri" w:cs="Calibri"/>
          <w:lang w:val="en-US"/>
        </w:rPr>
        <w:t>(Lewis et al. 2011; Van Belle et al. 2013; Smith et al. 2015)</w:t>
      </w:r>
      <w:r w:rsidR="00531E8D">
        <w:rPr>
          <w:rFonts w:cstheme="minorHAnsi"/>
          <w:lang w:val="en-US"/>
        </w:rPr>
        <w:fldChar w:fldCharType="end"/>
      </w:r>
      <w:r w:rsidR="00A2316F">
        <w:rPr>
          <w:rFonts w:cstheme="minorHAnsi"/>
          <w:lang w:val="en-US"/>
        </w:rPr>
        <w:t>, furthering our understanding of decisions-making mechanisms</w:t>
      </w:r>
      <w:r w:rsidR="00A56BE1">
        <w:rPr>
          <w:rFonts w:cstheme="minorHAnsi"/>
          <w:lang w:val="en-US"/>
        </w:rPr>
        <w:t xml:space="preserve"> during movement</w:t>
      </w:r>
      <w:r w:rsidR="00A2316F">
        <w:rPr>
          <w:rFonts w:cstheme="minorHAnsi"/>
          <w:lang w:val="en-US"/>
        </w:rPr>
        <w:t xml:space="preserve">. </w:t>
      </w:r>
      <w:commentRangeEnd w:id="97"/>
      <w:r w:rsidR="00CB1FB6">
        <w:rPr>
          <w:rStyle w:val="CommentReference"/>
          <w:lang w:val="en-CA" w:bidi="he-IL"/>
        </w:rPr>
        <w:commentReference w:id="97"/>
      </w:r>
      <w:r w:rsidR="006F4F47">
        <w:rPr>
          <w:rFonts w:cstheme="minorHAnsi"/>
          <w:lang w:val="en-US"/>
        </w:rPr>
        <w:t>They</w:t>
      </w:r>
      <w:r w:rsidR="00190F98">
        <w:rPr>
          <w:rFonts w:cstheme="minorHAnsi"/>
          <w:lang w:val="en-US"/>
        </w:rPr>
        <w:t xml:space="preserve"> have for instance highlighted </w:t>
      </w:r>
      <w:del w:id="98" w:author="Microsoft Office User" w:date="2021-12-10T11:56:00Z">
        <w:r w:rsidR="006F4F47" w:rsidDel="00CB1FB6">
          <w:rPr>
            <w:rFonts w:cstheme="minorHAnsi"/>
            <w:lang w:val="en-US"/>
          </w:rPr>
          <w:delText xml:space="preserve"> </w:delText>
        </w:r>
      </w:del>
      <w:r w:rsidR="00190F98">
        <w:rPr>
          <w:rFonts w:cstheme="minorHAnsi"/>
          <w:lang w:val="en-US"/>
        </w:rPr>
        <w:t xml:space="preserve">the diversity of such mechanisms found in nature, from systems where influence is mostly distributed (e.g. in baboons, </w:t>
      </w:r>
      <w:r w:rsidR="00190F98">
        <w:rPr>
          <w:rFonts w:cstheme="minorHAnsi"/>
          <w:lang w:val="en-US"/>
        </w:rPr>
        <w:fldChar w:fldCharType="begin"/>
      </w:r>
      <w:r w:rsidR="00762539">
        <w:rPr>
          <w:rFonts w:cstheme="minorHAnsi"/>
          <w:lang w:val="en-US"/>
        </w:rPr>
        <w:instrText xml:space="preserve"> ADDIN ZOTERO_ITEM CSL_CITATION {"citationID":"zBwTvlc4","properties":{"formattedCitation":"(Strandburg-Peshkin et al. 2015)","plainCitation":"(Strandburg-Peshkin et al. 2015)","dontUpdate":true,"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sidR="00190F98">
        <w:rPr>
          <w:rFonts w:cstheme="minorHAnsi"/>
          <w:lang w:val="en-US"/>
        </w:rPr>
        <w:fldChar w:fldCharType="separate"/>
      </w:r>
      <w:r w:rsidR="00190F98" w:rsidRPr="00190F98">
        <w:rPr>
          <w:rFonts w:ascii="Calibri" w:hAnsi="Calibri" w:cs="Calibri"/>
          <w:lang w:val="en-US"/>
        </w:rPr>
        <w:t>Strandburg-Peshkin et al. 2015)</w:t>
      </w:r>
      <w:r w:rsidR="00190F98">
        <w:rPr>
          <w:rFonts w:cstheme="minorHAnsi"/>
          <w:lang w:val="en-US"/>
        </w:rPr>
        <w:fldChar w:fldCharType="end"/>
      </w:r>
      <w:r w:rsidR="00190F98">
        <w:rPr>
          <w:rFonts w:cstheme="minorHAnsi"/>
          <w:lang w:val="en-US"/>
        </w:rPr>
        <w:t xml:space="preserve"> to systems where it is mostly concentrated</w:t>
      </w:r>
      <w:r w:rsidR="001677D1">
        <w:rPr>
          <w:rFonts w:cstheme="minorHAnsi"/>
          <w:lang w:val="en-US"/>
        </w:rPr>
        <w:t>. A positive link between influence and social rank</w:t>
      </w:r>
      <w:r w:rsidR="00190F98">
        <w:rPr>
          <w:rFonts w:cstheme="minorHAnsi"/>
          <w:lang w:val="en-US"/>
        </w:rPr>
        <w:t xml:space="preserve"> </w:t>
      </w:r>
      <w:r w:rsidR="001677D1">
        <w:rPr>
          <w:rFonts w:cstheme="minorHAnsi"/>
          <w:lang w:val="en-US"/>
        </w:rPr>
        <w:t xml:space="preserve">has also often been established </w:t>
      </w:r>
      <w:r w:rsidR="001677D1">
        <w:rPr>
          <w:rFonts w:cstheme="minorHAnsi"/>
          <w:lang w:val="en-US"/>
        </w:rPr>
        <w:fldChar w:fldCharType="begin"/>
      </w:r>
      <w:r w:rsidR="001677D1">
        <w:rPr>
          <w:rFonts w:cstheme="minorHAnsi"/>
          <w:lang w:val="en-US"/>
        </w:rPr>
        <w:instrText xml:space="preserve"> ADDIN ZOTERO_ITEM CSL_CITATION {"citationID":"p4fugwL5","properties":{"formattedCitation":"(Smith et al. 2015)","plainCitation":"(Smith et al. 2015)","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Smith et al. 2015)</w:t>
      </w:r>
      <w:r w:rsidR="001677D1">
        <w:rPr>
          <w:rFonts w:cstheme="minorHAnsi"/>
          <w:lang w:val="en-US"/>
        </w:rPr>
        <w:fldChar w:fldCharType="end"/>
      </w:r>
      <w:r w:rsidR="001677D1">
        <w:rPr>
          <w:rFonts w:cstheme="minorHAnsi"/>
          <w:lang w:val="en-US"/>
        </w:rPr>
        <w:t xml:space="preserve">, though systems with influential subordinates are also found </w:t>
      </w:r>
      <w:r w:rsidR="001677D1">
        <w:rPr>
          <w:rFonts w:cstheme="minorHAnsi"/>
          <w:lang w:val="en-US"/>
        </w:rPr>
        <w:fldChar w:fldCharType="begin"/>
      </w:r>
      <w:r w:rsidR="001677D1">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Papageorgiou and Farine 2020)</w:t>
      </w:r>
      <w:r w:rsidR="001677D1">
        <w:rPr>
          <w:rFonts w:cstheme="minorHAnsi"/>
          <w:lang w:val="en-US"/>
        </w:rPr>
        <w:fldChar w:fldCharType="end"/>
      </w:r>
      <w:r w:rsidR="001677D1">
        <w:rPr>
          <w:rFonts w:cstheme="minorHAnsi"/>
          <w:lang w:val="en-US"/>
        </w:rPr>
        <w:t xml:space="preserve">. </w:t>
      </w:r>
      <w:commentRangeStart w:id="99"/>
      <w:r w:rsidR="00B779A3">
        <w:rPr>
          <w:rFonts w:cstheme="minorHAnsi"/>
          <w:lang w:val="en-US"/>
        </w:rPr>
        <w:t>Few</w:t>
      </w:r>
      <w:r w:rsidR="00A56BE1">
        <w:rPr>
          <w:rFonts w:cstheme="minorHAnsi"/>
          <w:lang w:val="en-US"/>
        </w:rPr>
        <w:t xml:space="preserve"> studies have look simultaneously at several measures of influence</w:t>
      </w:r>
      <w:r w:rsidR="000C05EA">
        <w:rPr>
          <w:rFonts w:cstheme="minorHAnsi"/>
          <w:lang w:val="en-US"/>
        </w:rPr>
        <w:t xml:space="preserve"> within one system</w:t>
      </w:r>
      <w:r w:rsidR="00A56BE1">
        <w:rPr>
          <w:rFonts w:cstheme="minorHAnsi"/>
          <w:lang w:val="en-US"/>
        </w:rPr>
        <w:t xml:space="preserve"> in order to evaluate</w:t>
      </w:r>
      <w:r w:rsidR="000E765A">
        <w:rPr>
          <w:rFonts w:cstheme="minorHAnsi"/>
          <w:lang w:val="en-US"/>
        </w:rPr>
        <w:t xml:space="preserve"> if individuals</w:t>
      </w:r>
      <w:r w:rsidR="00A56BE1">
        <w:rPr>
          <w:rFonts w:cstheme="minorHAnsi"/>
          <w:lang w:val="en-US"/>
        </w:rPr>
        <w:t xml:space="preserve"> </w:t>
      </w:r>
      <w:r w:rsidR="005F2DCA">
        <w:rPr>
          <w:rFonts w:cstheme="minorHAnsi"/>
          <w:lang w:val="en-US"/>
        </w:rPr>
        <w:t>which have influence over direction of movement also have influence over speed or travel</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dkIYBFiy","properties":{"formattedCitation":"(Katz et al. 2011; Herbert-Read 2016)","plainCitation":"(Katz et al. 2011; Herbert-Read 2016)","noteIndex":0},"citationItems":[{"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33,"uris":["http://zotero.org/users/5080349/items/QTQ2S5MN"],"uri":["http://zotero.org/users/5080349/items/QTQ2S5MN"],"itemData":{"id":33,"type":"article-journal","abstract":"Skip to Next Section\nMoving animal groups display remarkable feats of coordination. This coordination is largely achieved when individuals adjust their movement in response to their neighbours' movements and positions. Recent advancements in automated tracking technologies, including computer vision and GPS, now allow researchers to gather large amounts of data on the movements and positions of individuals in groups. Furthermore, analytical techniques from fields such as statistical physics now allow us to identify the precise interaction rules used by animals on the move. These interaction rules differ not only between species, but also between individuals in the same group. These differences have wide-ranging implications, affecting how groups make collective decisions and driving the evolution of collective motion. Here, I describe how trajectory data can be used to infer how animals interact in moving groups. I give examples of the similarities and differences in the spatial and directional organisations of animal groups between species, and discuss the rules that animals use to achieve this organisation. I then explore how groups of the same species can exhibit different structures, and ask whether this results from individuals adapting their interaction rules. I then examine how the interaction rules between individuals in the same groups can also differ, and discuss how this can affect ecological and evolutionary processes. Finally, I suggest areas of future research.","container-title":"Journal of Experimental Biology","DOI":"10.1242/jeb.129411","ISSN":"0022-0949, 1477-9145","issue":"19","language":"en","note":"PMID: 27707862","page":"2971-2983","source":"jeb.biologists.org","title":"Understanding how animal groups achieve coordinated movement","volume":"219","author":[{"family":"Herbert-Read","given":"J. E."}],"issued":{"date-parts":[["2016",10,1]]}}}],"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Katz et al. 2011; Herbert-Read 2016)</w:t>
      </w:r>
      <w:r w:rsidR="00B779A3">
        <w:rPr>
          <w:rFonts w:cstheme="minorHAnsi"/>
          <w:lang w:val="en-US"/>
        </w:rPr>
        <w:fldChar w:fldCharType="end"/>
      </w:r>
      <w:r w:rsidR="00802E59">
        <w:rPr>
          <w:rFonts w:cstheme="minorHAnsi"/>
          <w:lang w:val="en-US"/>
        </w:rPr>
        <w:t xml:space="preserve">, or to validate the assumption that frontmost individuals </w:t>
      </w:r>
      <w:r w:rsidR="00F8664F">
        <w:rPr>
          <w:rFonts w:cstheme="minorHAnsi"/>
          <w:lang w:val="en-US"/>
        </w:rPr>
        <w:t>do have more influence</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7mLNazTA","properties":{"formattedCitation":"(Pettit et al. 2015; Jolles et al. 2017)","plainCitation":"(Pettit et al. 2015; Jolles et al. 2017)","noteIndex":0},"citationItems":[{"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Pettit et al. 2015; Jolles et al. 2017)</w:t>
      </w:r>
      <w:r w:rsidR="00B779A3">
        <w:rPr>
          <w:rFonts w:cstheme="minorHAnsi"/>
          <w:lang w:val="en-US"/>
        </w:rPr>
        <w:fldChar w:fldCharType="end"/>
      </w:r>
      <w:r w:rsidR="00B779A3">
        <w:rPr>
          <w:rFonts w:cstheme="minorHAnsi"/>
          <w:lang w:val="en-US"/>
        </w:rPr>
        <w:t>, and even fewer in wild animals</w:t>
      </w:r>
      <w:r w:rsidR="00802E59">
        <w:rPr>
          <w:rFonts w:cstheme="minorHAnsi"/>
          <w:lang w:val="en-US"/>
        </w:rPr>
        <w:t>.</w:t>
      </w:r>
      <w:commentRangeEnd w:id="99"/>
      <w:r w:rsidR="00C352D5">
        <w:rPr>
          <w:rStyle w:val="CommentReference"/>
          <w:lang w:val="en-CA" w:bidi="he-IL"/>
        </w:rPr>
        <w:commentReference w:id="99"/>
      </w:r>
      <w:r w:rsidR="00802E59">
        <w:rPr>
          <w:rFonts w:cstheme="minorHAnsi"/>
          <w:lang w:val="en-US"/>
        </w:rPr>
        <w:t xml:space="preserve"> </w:t>
      </w:r>
      <w:commentRangeStart w:id="100"/>
      <w:r w:rsidR="001677D1">
        <w:rPr>
          <w:rFonts w:cstheme="minorHAnsi"/>
          <w:lang w:val="en-US"/>
        </w:rPr>
        <w:t xml:space="preserve">In addition, it is not always clear what type of </w:t>
      </w:r>
      <w:r w:rsidR="00501BC4">
        <w:rPr>
          <w:rFonts w:cstheme="minorHAnsi"/>
          <w:lang w:val="en-US"/>
        </w:rPr>
        <w:t>individual cues</w:t>
      </w:r>
      <w:r w:rsidR="001677D1">
        <w:rPr>
          <w:rFonts w:cstheme="minorHAnsi"/>
          <w:lang w:val="en-US"/>
        </w:rPr>
        <w:t xml:space="preserve"> are</w:t>
      </w:r>
      <w:r w:rsidR="00827A50">
        <w:rPr>
          <w:rFonts w:cstheme="minorHAnsi"/>
          <w:lang w:val="en-US"/>
        </w:rPr>
        <w:t xml:space="preserve"> most influential</w:t>
      </w:r>
      <w:r w:rsidR="001677D1">
        <w:rPr>
          <w:rFonts w:cstheme="minorHAnsi"/>
          <w:lang w:val="en-US"/>
        </w:rPr>
        <w:t xml:space="preserve"> </w:t>
      </w:r>
      <w:r w:rsidR="00827A50">
        <w:rPr>
          <w:rFonts w:cstheme="minorHAnsi"/>
          <w:lang w:val="en-US"/>
        </w:rPr>
        <w:t>over group movement characteristics like direction and speed of travel.</w:t>
      </w:r>
      <w:r w:rsidR="001677D1">
        <w:rPr>
          <w:rFonts w:cstheme="minorHAnsi"/>
          <w:lang w:val="en-US"/>
        </w:rPr>
        <w:t xml:space="preserve">  </w:t>
      </w:r>
      <w:r w:rsidR="00501BC4">
        <w:rPr>
          <w:rFonts w:cstheme="minorHAnsi"/>
          <w:lang w:val="en-US"/>
        </w:rPr>
        <w:t>Pursuing the</w:t>
      </w:r>
      <w:r w:rsidR="004E0C02" w:rsidRPr="006D69C5">
        <w:rPr>
          <w:rFonts w:cstheme="minorHAnsi"/>
          <w:lang w:val="en-US"/>
        </w:rPr>
        <w:t xml:space="preserve"> assessment of influence dynamics in as many </w:t>
      </w:r>
      <w:r w:rsidR="00501BC4">
        <w:rPr>
          <w:rFonts w:cstheme="minorHAnsi"/>
          <w:lang w:val="en-US"/>
        </w:rPr>
        <w:t>species</w:t>
      </w:r>
      <w:r w:rsidR="004E0C02" w:rsidRPr="006D69C5">
        <w:rPr>
          <w:rFonts w:cstheme="minorHAnsi"/>
          <w:lang w:val="en-US"/>
        </w:rPr>
        <w:t xml:space="preserve"> as possible is crucial </w:t>
      </w:r>
      <w:commentRangeEnd w:id="100"/>
      <w:r w:rsidR="00C352D5">
        <w:rPr>
          <w:rStyle w:val="CommentReference"/>
          <w:lang w:val="en-CA" w:bidi="he-IL"/>
        </w:rPr>
        <w:commentReference w:id="100"/>
      </w:r>
      <w:r w:rsidR="00501BC4">
        <w:rPr>
          <w:rFonts w:cstheme="minorHAnsi"/>
          <w:lang w:val="en-US"/>
        </w:rPr>
        <w:t>in order</w:t>
      </w:r>
      <w:r w:rsidR="00802E59">
        <w:rPr>
          <w:rFonts w:cstheme="minorHAnsi"/>
          <w:lang w:val="en-US"/>
        </w:rPr>
        <w:t xml:space="preserve"> to </w:t>
      </w:r>
      <w:r w:rsidR="00DD2E38">
        <w:rPr>
          <w:rFonts w:cstheme="minorHAnsi"/>
          <w:lang w:val="en-US"/>
        </w:rPr>
        <w:t>draw a broader picture of influence patterns and mechanisms</w:t>
      </w:r>
      <w:r w:rsidR="00802E59">
        <w:rPr>
          <w:rFonts w:cstheme="minorHAnsi"/>
          <w:lang w:val="en-US"/>
        </w:rPr>
        <w:t xml:space="preserve"> across</w:t>
      </w:r>
      <w:r w:rsidR="00DD2E38">
        <w:rPr>
          <w:rFonts w:cstheme="minorHAnsi"/>
          <w:lang w:val="en-US"/>
        </w:rPr>
        <w:t xml:space="preserve"> social</w:t>
      </w:r>
      <w:r w:rsidR="00802E59">
        <w:rPr>
          <w:rFonts w:cstheme="minorHAnsi"/>
          <w:lang w:val="en-US"/>
        </w:rPr>
        <w:t xml:space="preserve"> systems. </w:t>
      </w:r>
    </w:p>
    <w:p w14:paraId="52BE8A9E" w14:textId="439818ED" w:rsidR="00D20D90" w:rsidRPr="006F4F47" w:rsidRDefault="00BD2757" w:rsidP="004202FE">
      <w:pPr>
        <w:spacing w:line="360" w:lineRule="auto"/>
        <w:jc w:val="both"/>
        <w:rPr>
          <w:rFonts w:eastAsia="Times New Roman" w:cstheme="minorHAnsi"/>
          <w:color w:val="000000"/>
          <w:lang w:val="en-US"/>
        </w:rPr>
      </w:pPr>
      <w:commentRangeStart w:id="101"/>
      <w:r w:rsidRPr="006D69C5">
        <w:rPr>
          <w:rFonts w:cstheme="minorHAnsi"/>
          <w:lang w:val="en-US"/>
        </w:rPr>
        <w:t xml:space="preserve">Meerkats </w:t>
      </w:r>
      <w:r w:rsidR="005D2D09" w:rsidRPr="006D69C5">
        <w:rPr>
          <w:rFonts w:cstheme="minorHAnsi"/>
          <w:lang w:val="en-US"/>
        </w:rPr>
        <w:t>(</w:t>
      </w:r>
      <w:r w:rsidR="00772698" w:rsidRPr="006D69C5">
        <w:rPr>
          <w:rFonts w:cstheme="minorHAnsi"/>
          <w:i/>
          <w:lang w:val="en-US"/>
        </w:rPr>
        <w:t xml:space="preserve">Suricata </w:t>
      </w:r>
      <w:proofErr w:type="spellStart"/>
      <w:r w:rsidR="00772698" w:rsidRPr="006D69C5">
        <w:rPr>
          <w:rFonts w:cstheme="minorHAnsi"/>
          <w:i/>
          <w:lang w:val="en-US"/>
        </w:rPr>
        <w:t>suricatta</w:t>
      </w:r>
      <w:proofErr w:type="spellEnd"/>
      <w:r w:rsidR="005D2D09" w:rsidRPr="006D69C5">
        <w:rPr>
          <w:rFonts w:cstheme="minorHAnsi"/>
          <w:i/>
          <w:lang w:val="en-US"/>
        </w:rPr>
        <w:t xml:space="preserve">) </w:t>
      </w:r>
      <w:r w:rsidR="005D2D09" w:rsidRPr="006D69C5">
        <w:rPr>
          <w:rFonts w:cstheme="minorHAnsi"/>
          <w:lang w:val="en-US"/>
        </w:rPr>
        <w:t>are an ideal system in which to investigate influence dynamics</w:t>
      </w:r>
      <w:r w:rsidR="00EF39FF" w:rsidRPr="006D69C5">
        <w:rPr>
          <w:rFonts w:cstheme="minorHAnsi"/>
          <w:lang w:val="en-US"/>
        </w:rPr>
        <w:t>, as these</w:t>
      </w:r>
      <w:r w:rsidR="00EF39FF" w:rsidRPr="006D69C5">
        <w:rPr>
          <w:rFonts w:cstheme="minorHAnsi"/>
          <w:i/>
          <w:lang w:val="en-US"/>
        </w:rPr>
        <w:t xml:space="preserve"> </w:t>
      </w:r>
      <w:r w:rsidR="00E477CA" w:rsidRPr="006D69C5">
        <w:rPr>
          <w:rFonts w:cstheme="minorHAnsi"/>
          <w:lang w:val="en-US"/>
        </w:rPr>
        <w:t>social mongooses l</w:t>
      </w:r>
      <w:r w:rsidR="00B52EA1" w:rsidRPr="006D69C5">
        <w:rPr>
          <w:rFonts w:cstheme="minorHAnsi"/>
          <w:lang w:val="en-US"/>
        </w:rPr>
        <w:t>iv</w:t>
      </w:r>
      <w:r w:rsidR="00EF39FF" w:rsidRPr="006D69C5">
        <w:rPr>
          <w:rFonts w:cstheme="minorHAnsi"/>
          <w:lang w:val="en-US"/>
        </w:rPr>
        <w:t>e in highly cohesive groups of up to 50 individuals,</w:t>
      </w:r>
      <w:r w:rsidR="00E477CA" w:rsidRPr="006D69C5">
        <w:rPr>
          <w:rFonts w:cstheme="minorHAnsi"/>
          <w:lang w:val="en-US"/>
        </w:rPr>
        <w:t xml:space="preserve"> in the arid parts of southern Africa</w:t>
      </w:r>
      <w:r w:rsidR="00503804">
        <w:rPr>
          <w:rFonts w:cstheme="minorHAnsi"/>
          <w:lang w:val="en-US"/>
        </w:rPr>
        <w:t xml:space="preserve"> </w:t>
      </w:r>
      <w:r w:rsidR="00503804">
        <w:rPr>
          <w:rFonts w:cstheme="minorHAnsi"/>
          <w:lang w:val="en-US"/>
        </w:rPr>
        <w:fldChar w:fldCharType="begin"/>
      </w:r>
      <w:r w:rsidR="00503804">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sidR="00503804">
        <w:rPr>
          <w:rFonts w:cstheme="minorHAnsi"/>
          <w:lang w:val="en-US"/>
        </w:rPr>
        <w:fldChar w:fldCharType="separate"/>
      </w:r>
      <w:r w:rsidR="00503804" w:rsidRPr="00503804">
        <w:rPr>
          <w:rFonts w:ascii="Calibri" w:hAnsi="Calibri" w:cs="Calibri"/>
          <w:szCs w:val="24"/>
          <w:lang w:val="en-US"/>
        </w:rPr>
        <w:t>(D</w:t>
      </w:r>
      <w:r w:rsidR="00503804" w:rsidRPr="001A5CDA">
        <w:rPr>
          <w:rFonts w:ascii="Calibri" w:hAnsi="Calibri" w:cs="Calibri"/>
          <w:szCs w:val="24"/>
          <w:lang w:val="en-US"/>
          <w:rPrChange w:id="102" w:author="baverly" w:date="2021-12-13T14:47:00Z">
            <w:rPr>
              <w:rFonts w:ascii="Calibri" w:hAnsi="Calibri" w:cs="Calibri"/>
              <w:szCs w:val="24"/>
            </w:rPr>
          </w:rPrChange>
        </w:rPr>
        <w:t>oolan and Macdonald 1997; Manser and Clutton‐Brock 2016)</w:t>
      </w:r>
      <w:r w:rsidR="00503804">
        <w:rPr>
          <w:rFonts w:cstheme="minorHAnsi"/>
          <w:lang w:val="en-US"/>
        </w:rPr>
        <w:fldChar w:fldCharType="end"/>
      </w:r>
      <w:commentRangeEnd w:id="101"/>
      <w:r w:rsidR="00661EB1">
        <w:rPr>
          <w:rStyle w:val="CommentReference"/>
          <w:lang w:val="en-CA" w:bidi="he-IL"/>
        </w:rPr>
        <w:commentReference w:id="101"/>
      </w:r>
      <w:r w:rsidR="00EB19ED" w:rsidRPr="006D69C5">
        <w:rPr>
          <w:rFonts w:cstheme="minorHAnsi"/>
          <w:lang w:val="en-US"/>
        </w:rPr>
        <w:t>.</w:t>
      </w:r>
      <w:r w:rsidR="00B52EA1" w:rsidRPr="006D69C5">
        <w:rPr>
          <w:rFonts w:cstheme="minorHAnsi"/>
          <w:lang w:val="en-US"/>
        </w:rPr>
        <w:t xml:space="preserve"> </w:t>
      </w:r>
      <w:r w:rsidR="00EF39FF" w:rsidRPr="006D69C5">
        <w:rPr>
          <w:rFonts w:cstheme="minorHAnsi"/>
          <w:lang w:val="en-US"/>
        </w:rPr>
        <w:t xml:space="preserve">Meerkat group members </w:t>
      </w:r>
      <w:commentRangeStart w:id="103"/>
      <w:r w:rsidR="00EF39FF" w:rsidRPr="006D69C5">
        <w:rPr>
          <w:rFonts w:cstheme="minorHAnsi"/>
          <w:lang w:val="en-US"/>
        </w:rPr>
        <w:t xml:space="preserve">sleep together </w:t>
      </w:r>
      <w:r w:rsidR="00B52EA1" w:rsidRPr="006D69C5">
        <w:rPr>
          <w:rFonts w:cstheme="minorHAnsi"/>
          <w:lang w:val="en-US"/>
        </w:rPr>
        <w:t xml:space="preserve">inside communal burrows </w:t>
      </w:r>
      <w:r w:rsidR="00EF39FF" w:rsidRPr="006D69C5">
        <w:rPr>
          <w:rFonts w:cstheme="minorHAnsi"/>
          <w:lang w:val="en-US"/>
        </w:rPr>
        <w:t>at</w:t>
      </w:r>
      <w:r w:rsidR="00B52EA1" w:rsidRPr="006D69C5">
        <w:rPr>
          <w:rFonts w:cstheme="minorHAnsi"/>
          <w:lang w:val="en-US"/>
        </w:rPr>
        <w:t xml:space="preserve"> night and</w:t>
      </w:r>
      <w:commentRangeEnd w:id="103"/>
      <w:r w:rsidR="00661EB1">
        <w:rPr>
          <w:rStyle w:val="CommentReference"/>
          <w:lang w:val="en-CA" w:bidi="he-IL"/>
        </w:rPr>
        <w:commentReference w:id="103"/>
      </w:r>
      <w:r w:rsidR="00B52EA1" w:rsidRPr="006D69C5">
        <w:rPr>
          <w:rFonts w:cstheme="minorHAnsi"/>
          <w:lang w:val="en-US"/>
        </w:rPr>
        <w:t xml:space="preserve"> </w:t>
      </w:r>
      <w:r w:rsidR="00B20200" w:rsidRPr="006D69C5">
        <w:rPr>
          <w:rFonts w:cstheme="minorHAnsi"/>
          <w:lang w:val="en-US"/>
        </w:rPr>
        <w:t xml:space="preserve">continually </w:t>
      </w:r>
      <w:r w:rsidR="00B52EA1" w:rsidRPr="006D69C5">
        <w:rPr>
          <w:rFonts w:cstheme="minorHAnsi"/>
          <w:lang w:val="en-US"/>
        </w:rPr>
        <w:t>mov</w:t>
      </w:r>
      <w:r w:rsidR="00EF39FF" w:rsidRPr="006D69C5">
        <w:rPr>
          <w:rFonts w:cstheme="minorHAnsi"/>
          <w:lang w:val="en-US"/>
        </w:rPr>
        <w:t>e</w:t>
      </w:r>
      <w:r w:rsidR="00B52EA1" w:rsidRPr="006D69C5">
        <w:rPr>
          <w:rFonts w:cstheme="minorHAnsi"/>
          <w:lang w:val="en-US"/>
        </w:rPr>
        <w:t xml:space="preserve"> as a cohesive unit throughout their 2-</w:t>
      </w:r>
      <w:r w:rsidR="00B20200" w:rsidRPr="006D69C5">
        <w:rPr>
          <w:rFonts w:cstheme="minorHAnsi"/>
          <w:lang w:val="en-US"/>
        </w:rPr>
        <w:t>5</w:t>
      </w:r>
      <w:r w:rsidR="00B52EA1" w:rsidRPr="006D69C5">
        <w:rPr>
          <w:rFonts w:cstheme="minorHAnsi"/>
          <w:lang w:val="en-US"/>
        </w:rPr>
        <w:t xml:space="preserve"> km2 territory </w:t>
      </w:r>
      <w:r w:rsidR="00B20200" w:rsidRPr="006D69C5">
        <w:rPr>
          <w:rFonts w:cstheme="minorHAnsi"/>
          <w:lang w:val="en-US"/>
        </w:rPr>
        <w:fldChar w:fldCharType="begin"/>
      </w:r>
      <w:r w:rsidR="00EF39FF" w:rsidRPr="006D69C5">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B20200" w:rsidRPr="006D69C5">
        <w:rPr>
          <w:rFonts w:cstheme="minorHAnsi"/>
          <w:lang w:val="en-US"/>
        </w:rPr>
        <w:fldChar w:fldCharType="separate"/>
      </w:r>
      <w:r w:rsidR="00EF39FF" w:rsidRPr="006D69C5">
        <w:rPr>
          <w:rFonts w:ascii="Calibri" w:hAnsi="Calibri" w:cs="Calibri"/>
          <w:lang w:val="en-US"/>
        </w:rPr>
        <w:t>(Kranstauber et al. 2019)</w:t>
      </w:r>
      <w:r w:rsidR="00B20200" w:rsidRPr="006D69C5">
        <w:rPr>
          <w:rFonts w:cstheme="minorHAnsi"/>
          <w:lang w:val="en-US"/>
        </w:rPr>
        <w:fldChar w:fldCharType="end"/>
      </w:r>
      <w:r w:rsidR="00B20200" w:rsidRPr="006D69C5">
        <w:rPr>
          <w:rFonts w:cstheme="minorHAnsi"/>
          <w:lang w:val="en-US"/>
        </w:rPr>
        <w:t xml:space="preserve"> </w:t>
      </w:r>
      <w:r w:rsidR="00B52EA1" w:rsidRPr="006D69C5">
        <w:rPr>
          <w:rFonts w:cstheme="minorHAnsi"/>
          <w:lang w:val="en-US"/>
        </w:rPr>
        <w:t xml:space="preserve">in search of food during the day. Group splits </w:t>
      </w:r>
      <w:del w:id="104" w:author="Microsoft Office User" w:date="2021-12-10T12:06:00Z">
        <w:r w:rsidR="00B52EA1" w:rsidRPr="006D69C5" w:rsidDel="00661EB1">
          <w:rPr>
            <w:rFonts w:cstheme="minorHAnsi"/>
            <w:lang w:val="en-US"/>
          </w:rPr>
          <w:delText xml:space="preserve">may </w:delText>
        </w:r>
      </w:del>
      <w:r w:rsidR="00B52EA1" w:rsidRPr="006D69C5">
        <w:rPr>
          <w:rFonts w:cstheme="minorHAnsi"/>
          <w:lang w:val="en-US"/>
        </w:rPr>
        <w:t xml:space="preserve">happen </w:t>
      </w:r>
      <w:r w:rsidR="00D179EB" w:rsidRPr="006D69C5">
        <w:rPr>
          <w:rFonts w:cstheme="minorHAnsi"/>
          <w:lang w:val="en-US"/>
        </w:rPr>
        <w:t xml:space="preserve">very rarely </w:t>
      </w:r>
      <w:r w:rsidR="00D179EB" w:rsidRPr="006D69C5">
        <w:rPr>
          <w:rFonts w:cstheme="minorHAnsi"/>
          <w:lang w:val="en-US"/>
        </w:rPr>
        <w:fldChar w:fldCharType="begin"/>
      </w:r>
      <w:r w:rsidR="00275504" w:rsidRPr="006D69C5">
        <w:rPr>
          <w:rFonts w:cstheme="minorHAnsi"/>
          <w:lang w:val="en-US"/>
        </w:rPr>
        <w:instrText xml:space="preserve"> ADDIN ZOTERO_ITEM CSL_CITATION {"citationID":"bNaJCnGh","properties":{"formattedCitation":"(Strandburg-Peshkin et al. 2019)","plainCitation":"(Strandburg-Peshkin et al. 2019)","noteIndex":0},"citationItems":[{"id":727,"uris":["http://zotero.org/users/5080349/items/RH85W692"],"uri":["http://zotero.org/users/5080349/items/RH85W692"],"itemData":{"id":727,"type":"article-journal","abstract":"Everyone has to rest sometimes—but where? Meerkats prefer large sleeping burrows near the center of their ranges and are more selective when rearing pups. They","container-title":"Behavioral Ecology","DOI":"10.1093/beheco/arz190","journalAbbreviation":"Behav Ecol","language":"en","source":"academic.oup.com","title":"Burrow usage patterns and decision-making in meerkat groups","URL":"https://academic.oup.com/beheco/advance-article/doi/10.1093/beheco/arz190/5613753","author":[{"family":"Strandburg-Peshkin","given":"Ariana"},{"family":"Clutton-Brock","given":"Tim"},{"family":"Manser","given":"Marta B."}],"accessed":{"date-parts":[["2019",11,8]]},"issued":{"date-parts":[["2019"]]}}}],"schema":"https://github.com/citation-style-language/schema/raw/master/csl-citation.json"} </w:instrText>
      </w:r>
      <w:r w:rsidR="00D179EB" w:rsidRPr="006D69C5">
        <w:rPr>
          <w:rFonts w:cstheme="minorHAnsi"/>
          <w:lang w:val="en-US"/>
        </w:rPr>
        <w:fldChar w:fldCharType="separate"/>
      </w:r>
      <w:r w:rsidR="00275504" w:rsidRPr="006D69C5">
        <w:rPr>
          <w:rFonts w:ascii="Calibri" w:hAnsi="Calibri" w:cs="Calibri"/>
          <w:lang w:val="en-US"/>
        </w:rPr>
        <w:t>(Strandburg-Peshkin et al. 2019)</w:t>
      </w:r>
      <w:r w:rsidR="00D179EB" w:rsidRPr="006D69C5">
        <w:rPr>
          <w:rFonts w:cstheme="minorHAnsi"/>
          <w:lang w:val="en-US"/>
        </w:rPr>
        <w:fldChar w:fldCharType="end"/>
      </w:r>
      <w:r w:rsidR="00B52EA1" w:rsidRPr="006D69C5">
        <w:rPr>
          <w:rFonts w:cstheme="minorHAnsi"/>
          <w:lang w:val="en-US"/>
        </w:rPr>
        <w:t xml:space="preserve"> and never last more than a couple of </w:t>
      </w:r>
      <w:commentRangeStart w:id="105"/>
      <w:r w:rsidR="00EB19ED" w:rsidRPr="006D69C5">
        <w:rPr>
          <w:rFonts w:cstheme="minorHAnsi"/>
          <w:lang w:val="en-US"/>
        </w:rPr>
        <w:t>hours</w:t>
      </w:r>
      <w:commentRangeEnd w:id="105"/>
      <w:r w:rsidR="00661EB1">
        <w:rPr>
          <w:rStyle w:val="CommentReference"/>
          <w:lang w:val="en-CA" w:bidi="he-IL"/>
        </w:rPr>
        <w:commentReference w:id="105"/>
      </w:r>
      <w:r w:rsidR="002E6FDA">
        <w:rPr>
          <w:rFonts w:cstheme="minorHAnsi"/>
          <w:lang w:val="en-US"/>
        </w:rPr>
        <w:t>.</w:t>
      </w:r>
      <w:r w:rsidR="00EB19ED" w:rsidRPr="006D69C5">
        <w:rPr>
          <w:rFonts w:cstheme="minorHAnsi"/>
          <w:lang w:val="en-US"/>
        </w:rPr>
        <w:t xml:space="preserve"> Meerkats</w:t>
      </w:r>
      <w:r w:rsidR="00662DE6" w:rsidRPr="006D69C5">
        <w:rPr>
          <w:rFonts w:cstheme="minorHAnsi"/>
          <w:lang w:val="en-US"/>
        </w:rPr>
        <w:t xml:space="preserve"> are opportunistic generalists</w:t>
      </w:r>
      <w:ins w:id="106" w:author="Microsoft Office User" w:date="2021-12-10T12:07:00Z">
        <w:r w:rsidR="00661EB1">
          <w:rPr>
            <w:rFonts w:cstheme="minorHAnsi"/>
            <w:lang w:val="en-US"/>
          </w:rPr>
          <w:t xml:space="preserve"> which forage on </w:t>
        </w:r>
      </w:ins>
      <w:del w:id="107" w:author="Microsoft Office User" w:date="2021-12-10T12:07:00Z">
        <w:r w:rsidR="00662DE6" w:rsidRPr="006D69C5" w:rsidDel="00661EB1">
          <w:rPr>
            <w:rFonts w:cstheme="minorHAnsi"/>
            <w:lang w:val="en-US"/>
          </w:rPr>
          <w:delText>, their</w:delText>
        </w:r>
        <w:r w:rsidR="00EB19ED" w:rsidRPr="006D69C5" w:rsidDel="00661EB1">
          <w:rPr>
            <w:rFonts w:cstheme="minorHAnsi"/>
            <w:lang w:val="en-US"/>
          </w:rPr>
          <w:delText xml:space="preserve"> diet </w:delText>
        </w:r>
        <w:r w:rsidR="00662DE6" w:rsidRPr="006D69C5" w:rsidDel="00661EB1">
          <w:rPr>
            <w:rFonts w:cstheme="minorHAnsi"/>
            <w:lang w:val="en-US"/>
          </w:rPr>
          <w:delText>being</w:delText>
        </w:r>
        <w:r w:rsidR="00EB19ED" w:rsidRPr="006D69C5" w:rsidDel="00661EB1">
          <w:rPr>
            <w:rFonts w:cstheme="minorHAnsi"/>
            <w:lang w:val="en-US"/>
          </w:rPr>
          <w:delText xml:space="preserve"> mainly composed of </w:delText>
        </w:r>
      </w:del>
      <w:r w:rsidR="00EB19ED" w:rsidRPr="006D69C5">
        <w:rPr>
          <w:rFonts w:cstheme="minorHAnsi"/>
          <w:lang w:val="en-US"/>
        </w:rPr>
        <w:t>small invertebrate</w:t>
      </w:r>
      <w:del w:id="108" w:author="Microsoft Office User" w:date="2021-12-10T12:08:00Z">
        <w:r w:rsidR="00EB19ED" w:rsidRPr="006D69C5" w:rsidDel="00661EB1">
          <w:rPr>
            <w:rFonts w:cstheme="minorHAnsi"/>
            <w:lang w:val="en-US"/>
          </w:rPr>
          <w:delText>s</w:delText>
        </w:r>
      </w:del>
      <w:ins w:id="109" w:author="Microsoft Office User" w:date="2021-12-10T12:08:00Z">
        <w:r w:rsidR="00661EB1">
          <w:rPr>
            <w:rFonts w:cstheme="minorHAnsi"/>
            <w:lang w:val="en-US"/>
          </w:rPr>
          <w:t xml:space="preserve"> and some vertebrate prey</w:t>
        </w:r>
      </w:ins>
      <w:r w:rsidR="00EB19ED" w:rsidRPr="006D69C5">
        <w:rPr>
          <w:rFonts w:cstheme="minorHAnsi"/>
          <w:lang w:val="en-US"/>
        </w:rPr>
        <w:t xml:space="preserve"> </w:t>
      </w:r>
      <w:ins w:id="110" w:author="Microsoft Office User" w:date="2021-12-10T12:07:00Z">
        <w:r w:rsidR="00661EB1">
          <w:rPr>
            <w:rFonts w:cstheme="minorHAnsi"/>
            <w:lang w:val="en-US"/>
          </w:rPr>
          <w:t>distributed across their desert habitat</w:t>
        </w:r>
      </w:ins>
      <w:ins w:id="111" w:author="Microsoft Office User" w:date="2021-12-10T12:08:00Z">
        <w:r w:rsidR="00661EB1">
          <w:rPr>
            <w:rFonts w:cstheme="minorHAnsi"/>
            <w:lang w:val="en-US"/>
          </w:rPr>
          <w:t xml:space="preserve"> by </w:t>
        </w:r>
      </w:ins>
      <w:del w:id="112" w:author="Microsoft Office User" w:date="2021-12-10T12:07:00Z">
        <w:r w:rsidR="00EB19ED" w:rsidRPr="006D69C5" w:rsidDel="00661EB1">
          <w:rPr>
            <w:rFonts w:cstheme="minorHAnsi"/>
            <w:lang w:val="en-US"/>
          </w:rPr>
          <w:delText xml:space="preserve">that </w:delText>
        </w:r>
      </w:del>
      <w:del w:id="113" w:author="Microsoft Office User" w:date="2021-12-10T12:08:00Z">
        <w:r w:rsidR="00EB19ED" w:rsidRPr="006D69C5" w:rsidDel="00661EB1">
          <w:rPr>
            <w:rFonts w:cstheme="minorHAnsi"/>
            <w:lang w:val="en-US"/>
          </w:rPr>
          <w:delText xml:space="preserve">they </w:delText>
        </w:r>
      </w:del>
      <w:r w:rsidR="00EB19ED" w:rsidRPr="006D69C5">
        <w:rPr>
          <w:rFonts w:cstheme="minorHAnsi"/>
          <w:lang w:val="en-US"/>
        </w:rPr>
        <w:t>dig</w:t>
      </w:r>
      <w:ins w:id="114" w:author="Microsoft Office User" w:date="2021-12-10T12:08:00Z">
        <w:r w:rsidR="00661EB1">
          <w:rPr>
            <w:rFonts w:cstheme="minorHAnsi"/>
            <w:lang w:val="en-US"/>
          </w:rPr>
          <w:t>ging</w:t>
        </w:r>
      </w:ins>
      <w:r w:rsidR="00EB19ED" w:rsidRPr="006D69C5">
        <w:rPr>
          <w:rFonts w:cstheme="minorHAnsi"/>
          <w:lang w:val="en-US"/>
        </w:rPr>
        <w:t xml:space="preserve"> </w:t>
      </w:r>
      <w:del w:id="115" w:author="Microsoft Office User" w:date="2021-12-10T12:08:00Z">
        <w:r w:rsidR="00EB19ED" w:rsidRPr="006D69C5" w:rsidDel="00661EB1">
          <w:rPr>
            <w:rFonts w:cstheme="minorHAnsi"/>
            <w:lang w:val="en-US"/>
          </w:rPr>
          <w:delText>out of</w:delText>
        </w:r>
      </w:del>
      <w:ins w:id="116" w:author="Microsoft Office User" w:date="2021-12-10T12:08:00Z">
        <w:r w:rsidR="00661EB1">
          <w:rPr>
            <w:rFonts w:cstheme="minorHAnsi"/>
            <w:lang w:val="en-US"/>
          </w:rPr>
          <w:t>in</w:t>
        </w:r>
      </w:ins>
      <w:r w:rsidR="00EB19ED" w:rsidRPr="006D69C5">
        <w:rPr>
          <w:rFonts w:cstheme="minorHAnsi"/>
          <w:lang w:val="en-US"/>
        </w:rPr>
        <w:t xml:space="preserve"> the ground</w:t>
      </w:r>
      <w:r w:rsidR="00662DE6" w:rsidRPr="006D69C5">
        <w:rPr>
          <w:rFonts w:cstheme="minorHAnsi"/>
          <w:lang w:val="en-US"/>
        </w:rPr>
        <w:t xml:space="preserve"> </w:t>
      </w:r>
      <w:r w:rsidR="00662DE6" w:rsidRPr="006D69C5">
        <w:rPr>
          <w:rFonts w:cstheme="minorHAnsi"/>
          <w:lang w:val="en-US"/>
        </w:rPr>
        <w:fldChar w:fldCharType="begin"/>
      </w:r>
      <w:r w:rsidR="00BF692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00662DE6" w:rsidRPr="006D69C5">
        <w:rPr>
          <w:rFonts w:cstheme="minorHAnsi"/>
          <w:lang w:val="en-US"/>
        </w:rPr>
        <w:fldChar w:fldCharType="separate"/>
      </w:r>
      <w:r w:rsidR="00BF692C" w:rsidRPr="00BF692C">
        <w:rPr>
          <w:rFonts w:ascii="Calibri" w:hAnsi="Calibri" w:cs="Calibri"/>
          <w:lang w:val="en-US"/>
        </w:rPr>
        <w:t>(S. Doolan and Macdonald 1996)</w:t>
      </w:r>
      <w:r w:rsidR="00662DE6" w:rsidRPr="006D69C5">
        <w:rPr>
          <w:rFonts w:cstheme="minorHAnsi"/>
          <w:lang w:val="en-US"/>
        </w:rPr>
        <w:fldChar w:fldCharType="end"/>
      </w:r>
      <w:ins w:id="117" w:author="Microsoft Office User" w:date="2021-12-10T12:07:00Z">
        <w:r w:rsidR="00661EB1">
          <w:rPr>
            <w:rFonts w:cstheme="minorHAnsi"/>
            <w:lang w:val="en-US"/>
          </w:rPr>
          <w:t>.</w:t>
        </w:r>
      </w:ins>
      <w:del w:id="118" w:author="Microsoft Office User" w:date="2021-12-10T12:07:00Z">
        <w:r w:rsidR="00EB19ED" w:rsidRPr="006D69C5" w:rsidDel="00661EB1">
          <w:rPr>
            <w:rFonts w:cstheme="minorHAnsi"/>
            <w:lang w:val="en-US"/>
          </w:rPr>
          <w:delText>,</w:delText>
        </w:r>
      </w:del>
      <w:r w:rsidR="00EB19ED" w:rsidRPr="006D69C5">
        <w:rPr>
          <w:rFonts w:cstheme="minorHAnsi"/>
          <w:lang w:val="en-US"/>
        </w:rPr>
        <w:t xml:space="preserve"> </w:t>
      </w:r>
      <w:ins w:id="119" w:author="Microsoft Office User" w:date="2021-12-10T12:09:00Z">
        <w:r w:rsidR="009613F3">
          <w:rPr>
            <w:rFonts w:cstheme="minorHAnsi"/>
            <w:lang w:val="en-US"/>
          </w:rPr>
          <w:t xml:space="preserve">The distributed nature of prey is </w:t>
        </w:r>
      </w:ins>
      <w:del w:id="120" w:author="Microsoft Office User" w:date="2021-12-10T12:08:00Z">
        <w:r w:rsidR="00EB19ED" w:rsidRPr="006D69C5" w:rsidDel="00661EB1">
          <w:rPr>
            <w:rFonts w:cstheme="minorHAnsi"/>
            <w:lang w:val="en-US"/>
          </w:rPr>
          <w:delText xml:space="preserve">therefore food resource is not clumped like for </w:delText>
        </w:r>
        <w:r w:rsidR="00D733E9" w:rsidRPr="006D69C5" w:rsidDel="00661EB1">
          <w:rPr>
            <w:rFonts w:cstheme="minorHAnsi"/>
            <w:lang w:val="en-US"/>
          </w:rPr>
          <w:delText xml:space="preserve">several </w:delText>
        </w:r>
        <w:r w:rsidR="00EB19ED" w:rsidRPr="006D69C5" w:rsidDel="00661EB1">
          <w:rPr>
            <w:rFonts w:cstheme="minorHAnsi"/>
            <w:lang w:val="en-US"/>
          </w:rPr>
          <w:delText>other social species (Ref capuchins</w:delText>
        </w:r>
        <w:r w:rsidR="002C026B" w:rsidRPr="006D69C5" w:rsidDel="00661EB1">
          <w:rPr>
            <w:rFonts w:cstheme="minorHAnsi"/>
            <w:lang w:val="en-US"/>
          </w:rPr>
          <w:delText>, dolphins,…?</w:delText>
        </w:r>
        <w:r w:rsidR="00EB19ED" w:rsidRPr="006D69C5" w:rsidDel="00661EB1">
          <w:rPr>
            <w:rFonts w:cstheme="minorHAnsi"/>
            <w:lang w:val="en-US"/>
          </w:rPr>
          <w:delText xml:space="preserve">) but rather distributed across the desert landscape. </w:delText>
        </w:r>
      </w:del>
      <w:del w:id="121" w:author="Microsoft Office User" w:date="2021-12-10T12:09:00Z">
        <w:r w:rsidR="002C026B" w:rsidRPr="006D69C5" w:rsidDel="009613F3">
          <w:rPr>
            <w:rFonts w:cstheme="minorHAnsi"/>
            <w:lang w:val="en-US"/>
          </w:rPr>
          <w:delText xml:space="preserve">This particularity is </w:delText>
        </w:r>
      </w:del>
      <w:r w:rsidR="002C026B" w:rsidRPr="006D69C5">
        <w:rPr>
          <w:rFonts w:cstheme="minorHAnsi"/>
          <w:lang w:val="en-US"/>
        </w:rPr>
        <w:t xml:space="preserve">reflected in the </w:t>
      </w:r>
      <w:r w:rsidR="00FB5844" w:rsidRPr="006D69C5">
        <w:rPr>
          <w:rFonts w:cstheme="minorHAnsi"/>
          <w:lang w:val="en-US"/>
        </w:rPr>
        <w:t xml:space="preserve">groups’ </w:t>
      </w:r>
      <w:r w:rsidR="002C026B" w:rsidRPr="006D69C5">
        <w:rPr>
          <w:rFonts w:cstheme="minorHAnsi"/>
          <w:lang w:val="en-US"/>
        </w:rPr>
        <w:t xml:space="preserve">movement dynamics: </w:t>
      </w:r>
      <w:del w:id="122" w:author="Microsoft Office User" w:date="2021-12-10T12:49:00Z">
        <w:r w:rsidR="00662DE6" w:rsidRPr="006D69C5" w:rsidDel="00165502">
          <w:rPr>
            <w:rFonts w:cstheme="minorHAnsi"/>
            <w:lang w:val="en-US"/>
          </w:rPr>
          <w:delText>rather than</w:delText>
        </w:r>
        <w:r w:rsidR="00362555" w:rsidRPr="006D69C5" w:rsidDel="00165502">
          <w:rPr>
            <w:rFonts w:cstheme="minorHAnsi"/>
            <w:lang w:val="en-US"/>
          </w:rPr>
          <w:delText xml:space="preserve"> </w:delText>
        </w:r>
        <w:r w:rsidR="00FB5844" w:rsidRPr="006D69C5" w:rsidDel="00165502">
          <w:rPr>
            <w:rFonts w:cstheme="minorHAnsi"/>
            <w:lang w:val="en-US"/>
          </w:rPr>
          <w:delText xml:space="preserve">alternating clearly distinct foraging and </w:delText>
        </w:r>
      </w:del>
      <w:del w:id="123" w:author="Microsoft Office User" w:date="2021-12-10T12:48:00Z">
        <w:r w:rsidR="00FB5844" w:rsidRPr="006D69C5" w:rsidDel="00165502">
          <w:rPr>
            <w:rFonts w:cstheme="minorHAnsi"/>
            <w:lang w:val="en-US"/>
          </w:rPr>
          <w:delText xml:space="preserve">moving </w:delText>
        </w:r>
      </w:del>
      <w:del w:id="124" w:author="Microsoft Office User" w:date="2021-12-10T12:49:00Z">
        <w:r w:rsidR="00FB5844" w:rsidRPr="006D69C5" w:rsidDel="00165502">
          <w:rPr>
            <w:rFonts w:cstheme="minorHAnsi"/>
            <w:lang w:val="en-US"/>
          </w:rPr>
          <w:delText>phases</w:delText>
        </w:r>
        <w:r w:rsidR="00362555" w:rsidRPr="006D69C5" w:rsidDel="00165502">
          <w:rPr>
            <w:rFonts w:cstheme="minorHAnsi"/>
            <w:lang w:val="en-US"/>
          </w:rPr>
          <w:delText>,</w:delText>
        </w:r>
      </w:del>
      <w:del w:id="125" w:author="Microsoft Office User" w:date="2021-12-10T12:09:00Z">
        <w:r w:rsidR="00662DE6" w:rsidRPr="006D69C5" w:rsidDel="009613F3">
          <w:rPr>
            <w:rFonts w:cstheme="minorHAnsi"/>
            <w:lang w:val="en-US"/>
          </w:rPr>
          <w:delText xml:space="preserve"> </w:delText>
        </w:r>
        <w:r w:rsidR="002C026B" w:rsidRPr="006D69C5" w:rsidDel="009613F3">
          <w:rPr>
            <w:rFonts w:cstheme="minorHAnsi"/>
            <w:lang w:val="en-US"/>
          </w:rPr>
          <w:delText>most of tim</w:delText>
        </w:r>
        <w:r w:rsidR="00362555" w:rsidRPr="006D69C5" w:rsidDel="009613F3">
          <w:rPr>
            <w:rFonts w:cstheme="minorHAnsi"/>
            <w:lang w:val="en-US"/>
          </w:rPr>
          <w:delText xml:space="preserve">e the group as a whole is </w:delText>
        </w:r>
        <w:r w:rsidR="00FB5844" w:rsidRPr="006D69C5" w:rsidDel="009613F3">
          <w:rPr>
            <w:rFonts w:cstheme="minorHAnsi"/>
            <w:lang w:val="en-US"/>
          </w:rPr>
          <w:delText>slowly</w:delText>
        </w:r>
      </w:del>
      <w:del w:id="126" w:author="Microsoft Office User" w:date="2021-12-10T12:49:00Z">
        <w:r w:rsidR="00FB5844" w:rsidRPr="006D69C5" w:rsidDel="00165502">
          <w:rPr>
            <w:rFonts w:cstheme="minorHAnsi"/>
            <w:lang w:val="en-US"/>
          </w:rPr>
          <w:delText xml:space="preserve"> </w:delText>
        </w:r>
      </w:del>
      <w:del w:id="127" w:author="Microsoft Office User" w:date="2021-12-10T12:09:00Z">
        <w:r w:rsidR="00FB5844" w:rsidRPr="006D69C5" w:rsidDel="009613F3">
          <w:rPr>
            <w:rFonts w:cstheme="minorHAnsi"/>
            <w:lang w:val="en-US"/>
          </w:rPr>
          <w:delText xml:space="preserve">travelling </w:delText>
        </w:r>
      </w:del>
      <w:ins w:id="128" w:author="Microsoft Office User" w:date="2021-12-10T12:49:00Z">
        <w:r w:rsidR="00165502">
          <w:rPr>
            <w:rFonts w:cstheme="minorHAnsi"/>
            <w:lang w:val="en-US"/>
          </w:rPr>
          <w:t xml:space="preserve">meerkat groups typically move in a </w:t>
        </w:r>
      </w:ins>
      <w:ins w:id="129" w:author="Microsoft Office User" w:date="2021-12-10T12:50:00Z">
        <w:r w:rsidR="00165502">
          <w:rPr>
            <w:rFonts w:cstheme="minorHAnsi"/>
            <w:lang w:val="en-US"/>
          </w:rPr>
          <w:t xml:space="preserve">relatively slow, </w:t>
        </w:r>
      </w:ins>
      <w:ins w:id="130" w:author="Microsoft Office User" w:date="2021-12-10T12:48:00Z">
        <w:r w:rsidR="00165502">
          <w:rPr>
            <w:rFonts w:cstheme="minorHAnsi"/>
            <w:lang w:val="en-US"/>
          </w:rPr>
          <w:t xml:space="preserve">continuous fashion </w:t>
        </w:r>
      </w:ins>
      <w:ins w:id="131" w:author="Microsoft Office User" w:date="2021-12-10T12:49:00Z">
        <w:r w:rsidR="00165502">
          <w:rPr>
            <w:rFonts w:cstheme="minorHAnsi"/>
            <w:lang w:val="en-US"/>
          </w:rPr>
          <w:t xml:space="preserve">while </w:t>
        </w:r>
        <w:r w:rsidR="00165502">
          <w:rPr>
            <w:rFonts w:cstheme="minorHAnsi"/>
            <w:lang w:val="en-US"/>
          </w:rPr>
          <w:lastRenderedPageBreak/>
          <w:t xml:space="preserve">simultaneously </w:t>
        </w:r>
      </w:ins>
      <w:ins w:id="132" w:author="Microsoft Office User" w:date="2021-12-10T12:48:00Z">
        <w:r w:rsidR="00165502">
          <w:rPr>
            <w:rFonts w:cstheme="minorHAnsi"/>
            <w:lang w:val="en-US"/>
          </w:rPr>
          <w:t>foraging</w:t>
        </w:r>
      </w:ins>
      <w:ins w:id="133" w:author="Microsoft Office User" w:date="2021-12-10T12:10:00Z">
        <w:r w:rsidR="009613F3">
          <w:rPr>
            <w:rFonts w:cstheme="minorHAnsi"/>
            <w:lang w:val="en-US"/>
          </w:rPr>
          <w:t xml:space="preserve">. While individuals forage independently, the group as a whole remains </w:t>
        </w:r>
      </w:ins>
      <w:del w:id="134" w:author="Microsoft Office User" w:date="2021-12-10T12:10:00Z">
        <w:r w:rsidR="00FB5844" w:rsidRPr="006D69C5" w:rsidDel="009613F3">
          <w:rPr>
            <w:rFonts w:cstheme="minorHAnsi"/>
            <w:lang w:val="en-US"/>
          </w:rPr>
          <w:delText>across the environment</w:delText>
        </w:r>
        <w:r w:rsidR="00362555" w:rsidRPr="006D69C5" w:rsidDel="009613F3">
          <w:rPr>
            <w:rFonts w:cstheme="minorHAnsi"/>
            <w:lang w:val="en-US"/>
          </w:rPr>
          <w:delText xml:space="preserve"> in a cohesive manner</w:delText>
        </w:r>
      </w:del>
      <w:ins w:id="135" w:author="Microsoft Office User" w:date="2021-12-10T12:10:00Z">
        <w:r w:rsidR="009613F3">
          <w:rPr>
            <w:rFonts w:cstheme="minorHAnsi"/>
            <w:lang w:val="en-US"/>
          </w:rPr>
          <w:t xml:space="preserve">highly </w:t>
        </w:r>
        <w:commentRangeStart w:id="136"/>
        <w:proofErr w:type="spellStart"/>
        <w:r w:rsidR="009613F3">
          <w:rPr>
            <w:rFonts w:cstheme="minorHAnsi"/>
            <w:lang w:val="en-US"/>
          </w:rPr>
          <w:t>coheisve</w:t>
        </w:r>
      </w:ins>
      <w:commentRangeEnd w:id="136"/>
      <w:proofErr w:type="spellEnd"/>
      <w:ins w:id="137" w:author="Microsoft Office User" w:date="2021-12-10T12:11:00Z">
        <w:r w:rsidR="009613F3">
          <w:rPr>
            <w:rStyle w:val="CommentReference"/>
            <w:lang w:val="en-CA" w:bidi="he-IL"/>
          </w:rPr>
          <w:commentReference w:id="136"/>
        </w:r>
      </w:ins>
      <w:del w:id="138" w:author="Microsoft Office User" w:date="2021-12-10T12:10:00Z">
        <w:r w:rsidR="002C026B" w:rsidRPr="006D69C5" w:rsidDel="009613F3">
          <w:rPr>
            <w:rFonts w:cstheme="minorHAnsi"/>
            <w:lang w:val="en-US"/>
          </w:rPr>
          <w:delText xml:space="preserve">, </w:delText>
        </w:r>
        <w:r w:rsidR="00FB5844" w:rsidRPr="006D69C5" w:rsidDel="009613F3">
          <w:rPr>
            <w:rFonts w:cstheme="minorHAnsi"/>
            <w:lang w:val="en-US"/>
          </w:rPr>
          <w:delText>despite</w:delText>
        </w:r>
        <w:r w:rsidR="00362555" w:rsidRPr="006D69C5" w:rsidDel="009613F3">
          <w:rPr>
            <w:rFonts w:cstheme="minorHAnsi"/>
            <w:lang w:val="en-US"/>
          </w:rPr>
          <w:delText xml:space="preserve"> </w:delText>
        </w:r>
        <w:r w:rsidR="002C026B" w:rsidRPr="006D69C5" w:rsidDel="009613F3">
          <w:rPr>
            <w:rFonts w:cstheme="minorHAnsi"/>
            <w:lang w:val="en-US"/>
          </w:rPr>
          <w:delText>all individuals forag</w:delText>
        </w:r>
        <w:r w:rsidR="00FB5844" w:rsidRPr="006D69C5" w:rsidDel="009613F3">
          <w:rPr>
            <w:rFonts w:cstheme="minorHAnsi"/>
            <w:lang w:val="en-US"/>
          </w:rPr>
          <w:delText>ing</w:delText>
        </w:r>
        <w:r w:rsidR="002C026B" w:rsidRPr="006D69C5" w:rsidDel="009613F3">
          <w:rPr>
            <w:rFonts w:cstheme="minorHAnsi"/>
            <w:lang w:val="en-US"/>
          </w:rPr>
          <w:delText xml:space="preserve"> independently a few meters apart</w:delText>
        </w:r>
        <w:r w:rsidR="00362555" w:rsidRPr="006D69C5" w:rsidDel="009613F3">
          <w:rPr>
            <w:rFonts w:cstheme="minorHAnsi"/>
            <w:lang w:val="en-US"/>
          </w:rPr>
          <w:delText xml:space="preserve"> </w:delText>
        </w:r>
        <w:r w:rsidR="006F4F47" w:rsidRPr="006D69C5" w:rsidDel="009613F3">
          <w:rPr>
            <w:rFonts w:cstheme="minorHAnsi"/>
            <w:lang w:val="en-US"/>
          </w:rPr>
          <w:delText>from</w:delText>
        </w:r>
        <w:r w:rsidR="00362555" w:rsidRPr="006D69C5" w:rsidDel="009613F3">
          <w:rPr>
            <w:rFonts w:cstheme="minorHAnsi"/>
            <w:lang w:val="en-US"/>
          </w:rPr>
          <w:delText xml:space="preserve"> each other</w:delText>
        </w:r>
      </w:del>
      <w:r w:rsidR="00150BB9" w:rsidRPr="006D69C5">
        <w:rPr>
          <w:rFonts w:cstheme="minorHAnsi"/>
          <w:lang w:val="en-US"/>
        </w:rPr>
        <w:t xml:space="preserve">. </w:t>
      </w:r>
      <w:r w:rsidR="00FB5844" w:rsidRPr="006D69C5">
        <w:rPr>
          <w:rFonts w:cstheme="minorHAnsi"/>
          <w:lang w:val="en-US"/>
        </w:rPr>
        <w:t xml:space="preserve"> </w:t>
      </w:r>
      <w:del w:id="139" w:author="Microsoft Office User" w:date="2021-12-10T12:12:00Z">
        <w:r w:rsidR="008A134C" w:rsidRPr="006D69C5" w:rsidDel="009613F3">
          <w:rPr>
            <w:rFonts w:cstheme="minorHAnsi"/>
            <w:lang w:val="en-US"/>
          </w:rPr>
          <w:delText>Discrete initiation of group movement</w:delText>
        </w:r>
      </w:del>
      <w:ins w:id="140" w:author="Microsoft Office User" w:date="2021-12-10T12:12:00Z">
        <w:r w:rsidR="009613F3">
          <w:rPr>
            <w:rFonts w:cstheme="minorHAnsi"/>
            <w:lang w:val="en-US"/>
          </w:rPr>
          <w:t>Rapid group travel</w:t>
        </w:r>
      </w:ins>
      <w:r w:rsidR="008A134C" w:rsidRPr="006D69C5">
        <w:rPr>
          <w:rFonts w:cstheme="minorHAnsi"/>
          <w:lang w:val="en-US"/>
        </w:rPr>
        <w:t xml:space="preserve"> </w:t>
      </w:r>
      <w:ins w:id="141" w:author="Microsoft Office User" w:date="2021-12-10T12:50:00Z">
        <w:r w:rsidR="00165502">
          <w:rPr>
            <w:rFonts w:cstheme="minorHAnsi"/>
            <w:lang w:val="en-US"/>
          </w:rPr>
          <w:t xml:space="preserve">without foraging </w:t>
        </w:r>
      </w:ins>
      <w:del w:id="142" w:author="Microsoft Office User" w:date="2021-12-10T12:12:00Z">
        <w:r w:rsidR="008A134C" w:rsidRPr="006D69C5" w:rsidDel="009613F3">
          <w:rPr>
            <w:rFonts w:cstheme="minorHAnsi"/>
            <w:lang w:val="en-US"/>
          </w:rPr>
          <w:delText>do also happen</w:delText>
        </w:r>
      </w:del>
      <w:ins w:id="143" w:author="Microsoft Office User" w:date="2021-12-10T12:50:00Z">
        <w:r w:rsidR="00165502">
          <w:rPr>
            <w:rFonts w:cstheme="minorHAnsi"/>
            <w:lang w:val="en-US"/>
          </w:rPr>
          <w:t>can also occur</w:t>
        </w:r>
      </w:ins>
      <w:r w:rsidR="008A134C" w:rsidRPr="006D69C5">
        <w:rPr>
          <w:rFonts w:cstheme="minorHAnsi"/>
          <w:lang w:val="en-US"/>
        </w:rPr>
        <w:t>,</w:t>
      </w:r>
      <w:ins w:id="144" w:author="Microsoft Office User" w:date="2021-12-10T12:47:00Z">
        <w:r w:rsidR="00165502">
          <w:rPr>
            <w:rFonts w:cstheme="minorHAnsi"/>
            <w:lang w:val="en-US"/>
          </w:rPr>
          <w:t xml:space="preserve"> especially during returns to the burrow in the evening (Gall et al. 2017)</w:t>
        </w:r>
      </w:ins>
      <w:ins w:id="145" w:author="Microsoft Office User" w:date="2021-12-10T12:12:00Z">
        <w:r w:rsidR="009613F3">
          <w:rPr>
            <w:rFonts w:cstheme="minorHAnsi"/>
            <w:lang w:val="en-US"/>
          </w:rPr>
          <w:t xml:space="preserve"> and is typically</w:t>
        </w:r>
      </w:ins>
      <w:r w:rsidR="008A134C" w:rsidRPr="006D69C5">
        <w:rPr>
          <w:rFonts w:cstheme="minorHAnsi"/>
          <w:lang w:val="en-US"/>
        </w:rPr>
        <w:t xml:space="preserve"> </w:t>
      </w:r>
      <w:del w:id="146" w:author="Microsoft Office User" w:date="2021-12-10T12:12:00Z">
        <w:r w:rsidR="008A134C" w:rsidRPr="006D69C5" w:rsidDel="009613F3">
          <w:rPr>
            <w:rFonts w:cstheme="minorHAnsi"/>
            <w:lang w:val="en-US"/>
          </w:rPr>
          <w:delText>mainly through</w:delText>
        </w:r>
      </w:del>
      <w:ins w:id="147" w:author="Microsoft Office User" w:date="2021-12-10T12:12:00Z">
        <w:r w:rsidR="009613F3">
          <w:rPr>
            <w:rFonts w:cstheme="minorHAnsi"/>
            <w:lang w:val="en-US"/>
          </w:rPr>
          <w:t>initiated through</w:t>
        </w:r>
      </w:ins>
      <w:r w:rsidR="008A134C" w:rsidRPr="006D69C5">
        <w:rPr>
          <w:rFonts w:cstheme="minorHAnsi"/>
          <w:lang w:val="en-US"/>
        </w:rPr>
        <w:t xml:space="preserve"> the use of specific calls</w:t>
      </w:r>
      <w:r w:rsidR="00EF3D3D" w:rsidRPr="006D69C5">
        <w:rPr>
          <w:rFonts w:cstheme="minorHAnsi"/>
          <w:lang w:val="en-US"/>
        </w:rPr>
        <w:t xml:space="preserve"> </w:t>
      </w:r>
      <w:r w:rsidR="008A134C" w:rsidRPr="006D69C5">
        <w:rPr>
          <w:rFonts w:cstheme="minorHAnsi"/>
          <w:lang w:val="en-US"/>
        </w:rPr>
        <w:fldChar w:fldCharType="begin"/>
      </w:r>
      <w:r w:rsidR="008A134C" w:rsidRPr="006D69C5">
        <w:rPr>
          <w:rFonts w:cstheme="minorHAnsi"/>
          <w:lang w:val="en-US"/>
        </w:rPr>
        <w:instrText xml:space="preserve"> ADDIN ZOTERO_ITEM CSL_CITATION {"citationID":"DP637mUQ","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8A134C" w:rsidRPr="006D69C5">
        <w:rPr>
          <w:rFonts w:cstheme="minorHAnsi"/>
          <w:lang w:val="en-US"/>
        </w:rPr>
        <w:fldChar w:fldCharType="separate"/>
      </w:r>
      <w:r w:rsidR="008A134C" w:rsidRPr="006D69C5">
        <w:rPr>
          <w:rFonts w:ascii="Calibri" w:hAnsi="Calibri" w:cs="Calibri"/>
          <w:lang w:val="en-US"/>
        </w:rPr>
        <w:t>(Bousquet et al. 2011)</w:t>
      </w:r>
      <w:r w:rsidR="008A134C" w:rsidRPr="006D69C5">
        <w:rPr>
          <w:rFonts w:cstheme="minorHAnsi"/>
          <w:lang w:val="en-US"/>
        </w:rPr>
        <w:fldChar w:fldCharType="end"/>
      </w:r>
      <w:r w:rsidR="008A134C" w:rsidRPr="006D69C5">
        <w:rPr>
          <w:rFonts w:cstheme="minorHAnsi"/>
          <w:lang w:val="en-US"/>
        </w:rPr>
        <w:t xml:space="preserve">. Meerkats </w:t>
      </w:r>
      <w:del w:id="148" w:author="Microsoft Office User" w:date="2021-12-10T12:12:00Z">
        <w:r w:rsidR="008A134C" w:rsidRPr="006D69C5" w:rsidDel="009613F3">
          <w:rPr>
            <w:rFonts w:cstheme="minorHAnsi"/>
            <w:lang w:val="en-US"/>
          </w:rPr>
          <w:delText xml:space="preserve">indeed </w:delText>
        </w:r>
      </w:del>
      <w:r w:rsidR="008A134C" w:rsidRPr="006D69C5">
        <w:rPr>
          <w:rFonts w:cstheme="minorHAnsi"/>
          <w:lang w:val="en-US"/>
        </w:rPr>
        <w:t>have a highly</w:t>
      </w:r>
      <w:r w:rsidR="00BC603B" w:rsidRPr="006D69C5">
        <w:rPr>
          <w:rFonts w:cstheme="minorHAnsi"/>
          <w:lang w:val="en-US"/>
        </w:rPr>
        <w:t xml:space="preserve"> developed vocal repertoire </w:t>
      </w:r>
      <w:r w:rsidR="00BC603B" w:rsidRPr="006D69C5">
        <w:rPr>
          <w:rFonts w:cstheme="minorHAnsi"/>
          <w:lang w:val="en-US"/>
        </w:rPr>
        <w:fldChar w:fldCharType="begin"/>
      </w:r>
      <w:r w:rsidR="00BC603B" w:rsidRPr="006D69C5">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00BC603B" w:rsidRPr="006D69C5">
        <w:rPr>
          <w:rFonts w:cstheme="minorHAnsi"/>
          <w:lang w:val="en-US"/>
        </w:rPr>
        <w:fldChar w:fldCharType="separate"/>
      </w:r>
      <w:r w:rsidR="00BC603B" w:rsidRPr="006D69C5">
        <w:rPr>
          <w:rFonts w:ascii="Calibri" w:hAnsi="Calibri" w:cs="Calibri"/>
          <w:lang w:val="en-US"/>
        </w:rPr>
        <w:t>(Manser et al. 2014)</w:t>
      </w:r>
      <w:r w:rsidR="00BC603B" w:rsidRPr="006D69C5">
        <w:rPr>
          <w:rFonts w:cstheme="minorHAnsi"/>
          <w:lang w:val="en-US"/>
        </w:rPr>
        <w:fldChar w:fldCharType="end"/>
      </w:r>
      <w:r w:rsidR="00BC603B" w:rsidRPr="006D69C5">
        <w:rPr>
          <w:rFonts w:cstheme="minorHAnsi"/>
          <w:lang w:val="en-US"/>
        </w:rPr>
        <w:t xml:space="preserve"> </w:t>
      </w:r>
      <w:r w:rsidR="008A134C" w:rsidRPr="006D69C5">
        <w:rPr>
          <w:rFonts w:cstheme="minorHAnsi"/>
          <w:lang w:val="en-US"/>
        </w:rPr>
        <w:t xml:space="preserve">and calls </w:t>
      </w:r>
      <w:r w:rsidR="00BC603B" w:rsidRPr="006D69C5">
        <w:rPr>
          <w:rFonts w:cstheme="minorHAnsi"/>
          <w:lang w:val="en-US"/>
        </w:rPr>
        <w:t>ha</w:t>
      </w:r>
      <w:r w:rsidR="008A134C" w:rsidRPr="006D69C5">
        <w:rPr>
          <w:rFonts w:cstheme="minorHAnsi"/>
          <w:lang w:val="en-US"/>
        </w:rPr>
        <w:t>ve</w:t>
      </w:r>
      <w:r w:rsidR="00BC603B" w:rsidRPr="006D69C5">
        <w:rPr>
          <w:rFonts w:cstheme="minorHAnsi"/>
          <w:lang w:val="en-US"/>
        </w:rPr>
        <w:t xml:space="preserve"> been shown to play an important role in maintaining cohesion </w:t>
      </w:r>
      <w:r w:rsidR="00BC603B" w:rsidRPr="006D69C5">
        <w:rPr>
          <w:rFonts w:cstheme="minorHAnsi"/>
          <w:lang w:val="en-US"/>
        </w:rPr>
        <w:fldChar w:fldCharType="begin"/>
      </w:r>
      <w:r w:rsidR="00BC603B" w:rsidRPr="006D69C5">
        <w:rPr>
          <w:rFonts w:cstheme="minorHAnsi"/>
          <w:lang w:val="en-US"/>
        </w:rPr>
        <w: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instrText>
      </w:r>
      <w:r w:rsidR="00BC603B" w:rsidRPr="006D69C5">
        <w:rPr>
          <w:rFonts w:cstheme="minorHAnsi"/>
          <w:lang w:val="en-US"/>
        </w:rPr>
        <w:fldChar w:fldCharType="separate"/>
      </w:r>
      <w:r w:rsidR="00BC603B" w:rsidRPr="006D69C5">
        <w:rPr>
          <w:rFonts w:ascii="Calibri" w:hAnsi="Calibri" w:cs="Calibri"/>
          <w:lang w:val="en-US"/>
        </w:rPr>
        <w:t>(Gall and Manser 2017)</w:t>
      </w:r>
      <w:r w:rsidR="00BC603B" w:rsidRPr="006D69C5">
        <w:rPr>
          <w:rFonts w:cstheme="minorHAnsi"/>
          <w:lang w:val="en-US"/>
        </w:rPr>
        <w:fldChar w:fldCharType="end"/>
      </w:r>
      <w:r w:rsidR="00BC603B" w:rsidRPr="006D69C5">
        <w:rPr>
          <w:rFonts w:cstheme="minorHAnsi"/>
          <w:lang w:val="en-US"/>
        </w:rPr>
        <w:t xml:space="preserve"> </w:t>
      </w:r>
      <w:ins w:id="149" w:author="Microsoft Office User" w:date="2021-12-10T12:53:00Z">
        <w:r w:rsidR="00E00ABC">
          <w:rPr>
            <w:rFonts w:cstheme="minorHAnsi"/>
            <w:lang w:val="en-US"/>
          </w:rPr>
          <w:t>and</w:t>
        </w:r>
      </w:ins>
      <w:del w:id="150" w:author="Microsoft Office User" w:date="2021-12-10T12:53:00Z">
        <w:r w:rsidR="00EF3D3D" w:rsidRPr="006D69C5" w:rsidDel="00E00ABC">
          <w:rPr>
            <w:rFonts w:cstheme="minorHAnsi"/>
            <w:lang w:val="en-US"/>
          </w:rPr>
          <w:delText>or</w:delText>
        </w:r>
      </w:del>
      <w:r w:rsidR="00BC603B" w:rsidRPr="006D69C5">
        <w:rPr>
          <w:rFonts w:cstheme="minorHAnsi"/>
          <w:lang w:val="en-US"/>
        </w:rPr>
        <w:t xml:space="preserve"> </w:t>
      </w:r>
      <w:r w:rsidR="00E72FB7" w:rsidRPr="006D69C5">
        <w:rPr>
          <w:rFonts w:cstheme="minorHAnsi"/>
          <w:lang w:val="en-US"/>
        </w:rPr>
        <w:t xml:space="preserve">in mechanisms of shared decision-making </w:t>
      </w:r>
      <w:r w:rsidR="00E72FB7" w:rsidRPr="006D69C5">
        <w:rPr>
          <w:rFonts w:cstheme="minorHAnsi"/>
          <w:lang w:val="en-US"/>
        </w:rPr>
        <w:fldChar w:fldCharType="begin"/>
      </w:r>
      <w:r w:rsidR="00E72FB7" w:rsidRPr="006D69C5">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E72FB7" w:rsidRPr="006D69C5">
        <w:rPr>
          <w:rFonts w:cstheme="minorHAnsi"/>
          <w:lang w:val="en-US"/>
        </w:rPr>
        <w:fldChar w:fldCharType="separate"/>
      </w:r>
      <w:r w:rsidR="00E72FB7" w:rsidRPr="006D69C5">
        <w:rPr>
          <w:rFonts w:ascii="Calibri" w:hAnsi="Calibri" w:cs="Calibri"/>
          <w:lang w:val="en-US"/>
        </w:rPr>
        <w:t>(Bousquet et al. 2011)</w:t>
      </w:r>
      <w:r w:rsidR="00E72FB7" w:rsidRPr="006D69C5">
        <w:rPr>
          <w:rFonts w:cstheme="minorHAnsi"/>
          <w:lang w:val="en-US"/>
        </w:rPr>
        <w:fldChar w:fldCharType="end"/>
      </w:r>
      <w:ins w:id="151" w:author="Microsoft Office User" w:date="2021-12-10T12:53:00Z">
        <w:r w:rsidR="00E00ABC">
          <w:rPr>
            <w:rFonts w:cstheme="minorHAnsi"/>
            <w:lang w:val="en-US"/>
          </w:rPr>
          <w:t>.</w:t>
        </w:r>
      </w:ins>
      <w:del w:id="152" w:author="Microsoft Office User" w:date="2021-12-10T12:53:00Z">
        <w:r w:rsidR="00EF3D3D" w:rsidRPr="006D69C5" w:rsidDel="00E00ABC">
          <w:rPr>
            <w:rFonts w:cstheme="minorHAnsi"/>
            <w:lang w:val="en-US"/>
          </w:rPr>
          <w:delText>,</w:delText>
        </w:r>
      </w:del>
      <w:r w:rsidR="00E72FB7" w:rsidRPr="006D69C5">
        <w:rPr>
          <w:rFonts w:cstheme="minorHAnsi"/>
          <w:lang w:val="en-US"/>
        </w:rPr>
        <w:t xml:space="preserve"> </w:t>
      </w:r>
      <w:del w:id="153" w:author="Microsoft Office User" w:date="2021-12-10T12:53:00Z">
        <w:r w:rsidR="00275504" w:rsidRPr="006D69C5" w:rsidDel="00E00ABC">
          <w:rPr>
            <w:rFonts w:cstheme="minorHAnsi"/>
            <w:lang w:val="en-US"/>
          </w:rPr>
          <w:delText xml:space="preserve">yet </w:delText>
        </w:r>
      </w:del>
      <w:ins w:id="154" w:author="Microsoft Office User" w:date="2021-12-10T12:53:00Z">
        <w:r w:rsidR="00E00ABC">
          <w:rPr>
            <w:rFonts w:cstheme="minorHAnsi"/>
            <w:lang w:val="en-US"/>
          </w:rPr>
          <w:t>T</w:t>
        </w:r>
      </w:ins>
      <w:del w:id="155" w:author="Microsoft Office User" w:date="2021-12-10T12:53:00Z">
        <w:r w:rsidR="00275504" w:rsidRPr="006D69C5" w:rsidDel="00E00ABC">
          <w:rPr>
            <w:rFonts w:cstheme="minorHAnsi"/>
            <w:lang w:val="en-US"/>
          </w:rPr>
          <w:delText>much</w:delText>
        </w:r>
        <w:r w:rsidR="00E72FB7" w:rsidRPr="006D69C5" w:rsidDel="00E00ABC">
          <w:rPr>
            <w:rFonts w:cstheme="minorHAnsi"/>
            <w:lang w:val="en-US"/>
          </w:rPr>
          <w:delText xml:space="preserve"> remains unclear about how influence is distributed among group members during movement.</w:delText>
        </w:r>
        <w:r w:rsidR="00BC603B" w:rsidRPr="006D69C5" w:rsidDel="00E00ABC">
          <w:rPr>
            <w:rFonts w:cstheme="minorHAnsi"/>
            <w:lang w:val="en-US"/>
          </w:rPr>
          <w:delText xml:space="preserve"> </w:delText>
        </w:r>
        <w:r w:rsidR="00275504" w:rsidRPr="006D69C5" w:rsidDel="00E00ABC">
          <w:rPr>
            <w:rFonts w:cstheme="minorHAnsi"/>
            <w:lang w:val="en-US"/>
          </w:rPr>
          <w:delText xml:space="preserve">Particularly, </w:delText>
        </w:r>
        <w:r w:rsidR="006F4F47" w:rsidDel="00E00ABC">
          <w:rPr>
            <w:rFonts w:cstheme="minorHAnsi"/>
            <w:lang w:val="en-US"/>
          </w:rPr>
          <w:delText>t</w:delText>
        </w:r>
      </w:del>
      <w:r w:rsidR="00E72FB7" w:rsidRPr="006D69C5">
        <w:rPr>
          <w:rFonts w:cstheme="minorHAnsi"/>
          <w:lang w:val="en-US"/>
        </w:rPr>
        <w:t>hough meerkat</w:t>
      </w:r>
      <w:r w:rsidR="00D733E9" w:rsidRPr="006D69C5">
        <w:rPr>
          <w:rFonts w:eastAsia="Times New Roman" w:cstheme="minorHAnsi"/>
          <w:color w:val="000000"/>
          <w:lang w:val="en-US"/>
        </w:rPr>
        <w:t xml:space="preserve"> groups are socially structured with two dominant individuals monopolizing most of the breeding</w:t>
      </w:r>
      <w:r w:rsidR="00CC4AF3">
        <w:rPr>
          <w:rFonts w:eastAsia="Times New Roman" w:cstheme="minorHAnsi"/>
          <w:color w:val="000000"/>
          <w:lang w:val="en-US"/>
        </w:rPr>
        <w:t xml:space="preserve"> </w:t>
      </w:r>
      <w:r w:rsidR="00DC395E">
        <w:rPr>
          <w:rFonts w:eastAsia="Times New Roman" w:cstheme="minorHAnsi"/>
          <w:color w:val="000000"/>
          <w:lang w:val="en-US"/>
        </w:rPr>
        <w:fldChar w:fldCharType="begin"/>
      </w:r>
      <w:r w:rsidR="00AD1AF1">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sidR="00DC395E">
        <w:rPr>
          <w:rFonts w:eastAsia="Times New Roman" w:cstheme="minorHAnsi"/>
          <w:color w:val="000000"/>
          <w:lang w:val="en-US"/>
        </w:rPr>
        <w:fldChar w:fldCharType="separate"/>
      </w:r>
      <w:r w:rsidR="00AD1AF1" w:rsidRPr="00AD1AF1">
        <w:rPr>
          <w:rFonts w:ascii="Calibri" w:hAnsi="Calibri" w:cs="Calibri"/>
          <w:lang w:val="en-US"/>
        </w:rPr>
        <w:t>(Clutton-Brock et al. 2001; Griffin et al. 2003)</w:t>
      </w:r>
      <w:r w:rsidR="00DC395E">
        <w:rPr>
          <w:rFonts w:eastAsia="Times New Roman" w:cstheme="minorHAnsi"/>
          <w:color w:val="000000"/>
          <w:lang w:val="en-US"/>
        </w:rPr>
        <w:fldChar w:fldCharType="end"/>
      </w:r>
      <w:r w:rsidR="00D733E9" w:rsidRPr="006D69C5">
        <w:rPr>
          <w:rFonts w:eastAsia="Times New Roman" w:cstheme="minorHAnsi"/>
          <w:color w:val="000000"/>
          <w:lang w:val="en-US"/>
        </w:rPr>
        <w:t>, and no strong social hierarchy between subordinate group members</w:t>
      </w:r>
      <w:r w:rsidR="00E72FB7" w:rsidRPr="006D69C5">
        <w:rPr>
          <w:rFonts w:eastAsia="Times New Roman" w:cstheme="minorHAnsi"/>
          <w:color w:val="000000"/>
          <w:lang w:val="en-US"/>
        </w:rPr>
        <w:t>, t</w:t>
      </w:r>
      <w:r w:rsidR="002473B7" w:rsidRPr="006D69C5">
        <w:rPr>
          <w:rFonts w:eastAsia="Times New Roman" w:cstheme="minorHAnsi"/>
          <w:color w:val="000000"/>
          <w:lang w:val="en-US"/>
        </w:rPr>
        <w:t xml:space="preserve">here </w:t>
      </w:r>
      <w:del w:id="156" w:author="Microsoft Office User" w:date="2021-12-10T12:53:00Z">
        <w:r w:rsidR="002473B7" w:rsidRPr="006D69C5" w:rsidDel="00E00ABC">
          <w:rPr>
            <w:rFonts w:eastAsia="Times New Roman" w:cstheme="minorHAnsi"/>
            <w:color w:val="000000"/>
            <w:lang w:val="en-US"/>
          </w:rPr>
          <w:delText xml:space="preserve">are </w:delText>
        </w:r>
      </w:del>
      <w:ins w:id="157" w:author="Microsoft Office User" w:date="2021-12-10T12:53:00Z">
        <w:r w:rsidR="00E00ABC">
          <w:rPr>
            <w:rFonts w:eastAsia="Times New Roman" w:cstheme="minorHAnsi"/>
            <w:color w:val="000000"/>
            <w:lang w:val="en-US"/>
          </w:rPr>
          <w:t>is</w:t>
        </w:r>
        <w:r w:rsidR="00E00ABC" w:rsidRPr="006D69C5">
          <w:rPr>
            <w:rFonts w:eastAsia="Times New Roman" w:cstheme="minorHAnsi"/>
            <w:color w:val="000000"/>
            <w:lang w:val="en-US"/>
          </w:rPr>
          <w:t xml:space="preserve"> </w:t>
        </w:r>
      </w:ins>
      <w:commentRangeStart w:id="158"/>
      <w:del w:id="159" w:author="Microsoft Office User" w:date="2021-12-10T12:54:00Z">
        <w:r w:rsidR="002473B7" w:rsidRPr="006D69C5" w:rsidDel="00E00ABC">
          <w:rPr>
            <w:rFonts w:eastAsia="Times New Roman" w:cstheme="minorHAnsi"/>
            <w:color w:val="000000"/>
            <w:lang w:val="en-US"/>
          </w:rPr>
          <w:delText xml:space="preserve">few </w:delText>
        </w:r>
      </w:del>
      <w:ins w:id="160" w:author="Microsoft Office User" w:date="2021-12-10T12:54:00Z">
        <w:r w:rsidR="00E00ABC">
          <w:rPr>
            <w:rFonts w:eastAsia="Times New Roman" w:cstheme="minorHAnsi"/>
            <w:color w:val="000000"/>
            <w:lang w:val="en-US"/>
          </w:rPr>
          <w:t>little</w:t>
        </w:r>
      </w:ins>
      <w:commentRangeEnd w:id="158"/>
      <w:ins w:id="161" w:author="Microsoft Office User" w:date="2021-12-10T12:55:00Z">
        <w:r w:rsidR="00E00ABC">
          <w:rPr>
            <w:rStyle w:val="CommentReference"/>
            <w:lang w:val="en-CA" w:bidi="he-IL"/>
          </w:rPr>
          <w:commentReference w:id="158"/>
        </w:r>
      </w:ins>
      <w:ins w:id="162" w:author="Microsoft Office User" w:date="2021-12-10T12:54:00Z">
        <w:r w:rsidR="00E00ABC" w:rsidRPr="006D69C5">
          <w:rPr>
            <w:rFonts w:eastAsia="Times New Roman" w:cstheme="minorHAnsi"/>
            <w:color w:val="000000"/>
            <w:lang w:val="en-US"/>
          </w:rPr>
          <w:t xml:space="preserve"> </w:t>
        </w:r>
      </w:ins>
      <w:r w:rsidR="002473B7" w:rsidRPr="006D69C5">
        <w:rPr>
          <w:rFonts w:eastAsia="Times New Roman" w:cstheme="minorHAnsi"/>
          <w:color w:val="000000"/>
          <w:lang w:val="en-US"/>
        </w:rPr>
        <w:t>evidence</w:t>
      </w:r>
      <w:del w:id="163" w:author="Microsoft Office User" w:date="2021-12-10T12:54:00Z">
        <w:r w:rsidR="002473B7" w:rsidRPr="006D69C5" w:rsidDel="00E00ABC">
          <w:rPr>
            <w:rFonts w:eastAsia="Times New Roman" w:cstheme="minorHAnsi"/>
            <w:color w:val="000000"/>
            <w:lang w:val="en-US"/>
          </w:rPr>
          <w:delText>s</w:delText>
        </w:r>
      </w:del>
      <w:r w:rsidR="002473B7" w:rsidRPr="006D69C5">
        <w:rPr>
          <w:rFonts w:eastAsia="Times New Roman" w:cstheme="minorHAnsi"/>
          <w:color w:val="000000"/>
          <w:lang w:val="en-US"/>
        </w:rPr>
        <w:t xml:space="preserve"> that dominance status also translates to more influence </w:t>
      </w:r>
      <w:del w:id="164" w:author="Microsoft Office User" w:date="2021-12-10T12:54:00Z">
        <w:r w:rsidR="002473B7" w:rsidRPr="006D69C5" w:rsidDel="00E00ABC">
          <w:rPr>
            <w:rFonts w:eastAsia="Times New Roman" w:cstheme="minorHAnsi"/>
            <w:color w:val="000000"/>
            <w:lang w:val="en-US"/>
          </w:rPr>
          <w:delText xml:space="preserve">during non-breeding activities such as </w:delText>
        </w:r>
        <w:r w:rsidR="00607FDE" w:rsidRPr="006D69C5" w:rsidDel="00E00ABC">
          <w:rPr>
            <w:rFonts w:eastAsia="Times New Roman" w:cstheme="minorHAnsi"/>
            <w:color w:val="000000"/>
            <w:lang w:val="en-US"/>
          </w:rPr>
          <w:delText xml:space="preserve">foraging </w:delText>
        </w:r>
      </w:del>
      <w:ins w:id="165" w:author="Microsoft Office User" w:date="2021-12-10T12:54:00Z">
        <w:r w:rsidR="00E00ABC">
          <w:rPr>
            <w:rFonts w:eastAsia="Times New Roman" w:cstheme="minorHAnsi"/>
            <w:color w:val="000000"/>
            <w:lang w:val="en-US"/>
          </w:rPr>
          <w:t>over group movement decisions</w:t>
        </w:r>
        <w:r w:rsidR="00E00ABC" w:rsidRPr="006D69C5">
          <w:rPr>
            <w:rFonts w:eastAsia="Times New Roman" w:cstheme="minorHAnsi"/>
            <w:color w:val="000000"/>
            <w:lang w:val="en-US"/>
          </w:rPr>
          <w:t xml:space="preserve"> </w:t>
        </w:r>
      </w:ins>
      <w:r w:rsidR="004C2092" w:rsidRPr="006D69C5">
        <w:rPr>
          <w:rFonts w:eastAsia="Times New Roman" w:cstheme="minorHAnsi"/>
          <w:color w:val="000000"/>
          <w:lang w:val="en-US"/>
        </w:rPr>
        <w:fldChar w:fldCharType="begin"/>
      </w:r>
      <w:r w:rsidR="00E4383D">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4C2092" w:rsidRPr="006D69C5">
        <w:rPr>
          <w:rFonts w:eastAsia="Times New Roman" w:cstheme="minorHAnsi"/>
          <w:color w:val="000000"/>
          <w:lang w:val="en-US"/>
        </w:rPr>
        <w:fldChar w:fldCharType="separate"/>
      </w:r>
      <w:r w:rsidR="00E4383D" w:rsidRPr="00275CE7">
        <w:rPr>
          <w:rFonts w:ascii="Calibri" w:hAnsi="Calibri" w:cs="Calibri"/>
          <w:lang w:val="en-US"/>
        </w:rPr>
        <w:t>(Bousquet and Manser 2011; Gall et al. 2017; Strandburg-Peshkin et al. 2020)</w:t>
      </w:r>
      <w:r w:rsidR="004C2092" w:rsidRPr="006D69C5">
        <w:rPr>
          <w:rFonts w:eastAsia="Times New Roman" w:cstheme="minorHAnsi"/>
          <w:color w:val="000000"/>
          <w:lang w:val="en-US"/>
        </w:rPr>
        <w:fldChar w:fldCharType="end"/>
      </w:r>
      <w:r w:rsidR="004C2092" w:rsidRPr="006D69C5">
        <w:rPr>
          <w:rFonts w:eastAsia="Times New Roman" w:cstheme="minorHAnsi"/>
          <w:color w:val="000000"/>
          <w:lang w:val="en-US"/>
        </w:rPr>
        <w:t xml:space="preserve">. </w:t>
      </w:r>
      <w:del w:id="166" w:author="Microsoft Office User" w:date="2021-12-10T12:55:00Z">
        <w:r w:rsidR="000A5E06" w:rsidRPr="006D69C5" w:rsidDel="00E00ABC">
          <w:rPr>
            <w:rFonts w:eastAsia="Times New Roman" w:cstheme="minorHAnsi"/>
            <w:color w:val="000000"/>
            <w:lang w:val="en-US"/>
          </w:rPr>
          <w:delText xml:space="preserve">Their particular social structure and movement dynamics, make meerkat an interesting model species to further our understanding of the diversity of collective movement mechanisms in the wild. </w:delText>
        </w:r>
      </w:del>
    </w:p>
    <w:p w14:paraId="71317B0D" w14:textId="2A31A4FE" w:rsidR="00DD2F55" w:rsidRPr="006D69C5" w:rsidRDefault="00D20D90" w:rsidP="005D20C4">
      <w:pPr>
        <w:spacing w:line="360" w:lineRule="auto"/>
        <w:jc w:val="both"/>
        <w:rPr>
          <w:rFonts w:cstheme="minorHAnsi"/>
          <w:lang w:val="en-US"/>
        </w:rPr>
      </w:pPr>
      <w:r w:rsidRPr="006D69C5">
        <w:rPr>
          <w:rFonts w:cstheme="minorHAnsi"/>
          <w:lang w:val="en-US"/>
        </w:rPr>
        <w:t xml:space="preserve">Here, we </w:t>
      </w:r>
      <w:ins w:id="167" w:author="Microsoft Office User" w:date="2021-12-10T13:22:00Z">
        <w:r w:rsidR="007C12D3">
          <w:rPr>
            <w:rFonts w:cstheme="minorHAnsi"/>
            <w:lang w:val="en-US"/>
          </w:rPr>
          <w:t xml:space="preserve">assess the distribution of influence over collective movement in meerkats </w:t>
        </w:r>
      </w:ins>
      <w:del w:id="168" w:author="Microsoft Office User" w:date="2021-12-10T13:19:00Z">
        <w:r w:rsidRPr="006D69C5" w:rsidDel="00183CC0">
          <w:rPr>
            <w:rFonts w:cstheme="minorHAnsi"/>
            <w:lang w:val="en-US"/>
          </w:rPr>
          <w:delText>implement a simple method to infer individual influence</w:delText>
        </w:r>
        <w:r w:rsidR="00700ED8" w:rsidRPr="006D69C5" w:rsidDel="00183CC0">
          <w:rPr>
            <w:rFonts w:cstheme="minorHAnsi"/>
            <w:lang w:val="en-US"/>
          </w:rPr>
          <w:delText xml:space="preserve"> </w:delText>
        </w:r>
        <w:r w:rsidR="001268B6" w:rsidRPr="006D69C5" w:rsidDel="00183CC0">
          <w:rPr>
            <w:rFonts w:cstheme="minorHAnsi"/>
            <w:lang w:val="en-US"/>
          </w:rPr>
          <w:delText>from very-high</w:delText>
        </w:r>
      </w:del>
      <w:ins w:id="169" w:author="Microsoft Office User" w:date="2021-12-10T13:19:00Z">
        <w:r w:rsidR="00183CC0">
          <w:rPr>
            <w:rFonts w:cstheme="minorHAnsi"/>
            <w:lang w:val="en-US"/>
          </w:rPr>
          <w:t>use high-</w:t>
        </w:r>
      </w:ins>
      <w:del w:id="170" w:author="Microsoft Office User" w:date="2021-12-10T13:19:00Z">
        <w:r w:rsidR="001268B6" w:rsidRPr="006D69C5" w:rsidDel="00183CC0">
          <w:rPr>
            <w:rFonts w:cstheme="minorHAnsi"/>
            <w:lang w:val="en-US"/>
          </w:rPr>
          <w:delText xml:space="preserve"> </w:delText>
        </w:r>
      </w:del>
      <w:r w:rsidR="001268B6" w:rsidRPr="006D69C5">
        <w:rPr>
          <w:rFonts w:cstheme="minorHAnsi"/>
          <w:lang w:val="en-US"/>
        </w:rPr>
        <w:t xml:space="preserve">resolution </w:t>
      </w:r>
      <w:ins w:id="171" w:author="Microsoft Office User" w:date="2021-12-10T13:19:00Z">
        <w:r w:rsidR="00183CC0">
          <w:rPr>
            <w:rFonts w:cstheme="minorHAnsi"/>
            <w:lang w:val="en-US"/>
          </w:rPr>
          <w:t xml:space="preserve">(1 Hz) </w:t>
        </w:r>
      </w:ins>
      <w:del w:id="172" w:author="Microsoft Office User" w:date="2021-12-10T13:19:00Z">
        <w:r w:rsidR="001268B6" w:rsidRPr="006D69C5" w:rsidDel="00183CC0">
          <w:rPr>
            <w:rFonts w:cstheme="minorHAnsi"/>
            <w:lang w:val="en-US"/>
          </w:rPr>
          <w:delText>GPS tracks of</w:delText>
        </w:r>
      </w:del>
      <w:ins w:id="173" w:author="Microsoft Office User" w:date="2021-12-10T13:21:00Z">
        <w:r w:rsidR="007C12D3">
          <w:rPr>
            <w:rFonts w:cstheme="minorHAnsi"/>
            <w:lang w:val="en-US"/>
          </w:rPr>
          <w:t>GPS</w:t>
        </w:r>
      </w:ins>
      <w:ins w:id="174" w:author="Microsoft Office User" w:date="2021-12-10T13:19:00Z">
        <w:r w:rsidR="00183CC0">
          <w:rPr>
            <w:rFonts w:cstheme="minorHAnsi"/>
            <w:lang w:val="en-US"/>
          </w:rPr>
          <w:t xml:space="preserve"> data from </w:t>
        </w:r>
      </w:ins>
      <w:del w:id="175" w:author="Microsoft Office User" w:date="2021-12-10T13:19:00Z">
        <w:r w:rsidR="001268B6" w:rsidRPr="006D69C5" w:rsidDel="00183CC0">
          <w:rPr>
            <w:rFonts w:cstheme="minorHAnsi"/>
            <w:lang w:val="en-US"/>
          </w:rPr>
          <w:delText xml:space="preserve"> </w:delText>
        </w:r>
      </w:del>
      <w:del w:id="176" w:author="Microsoft Office User" w:date="2021-12-10T13:20:00Z">
        <w:r w:rsidR="001268B6" w:rsidRPr="006D69C5" w:rsidDel="00183CC0">
          <w:rPr>
            <w:rFonts w:cstheme="minorHAnsi"/>
            <w:lang w:val="en-US"/>
          </w:rPr>
          <w:delText xml:space="preserve">wild habituated meerkats in </w:delText>
        </w:r>
      </w:del>
      <w:commentRangeStart w:id="177"/>
      <w:r w:rsidR="0025674C">
        <w:rPr>
          <w:rFonts w:cstheme="minorHAnsi"/>
          <w:lang w:val="en-US"/>
        </w:rPr>
        <w:t>five</w:t>
      </w:r>
      <w:r w:rsidR="001268B6" w:rsidRPr="006D69C5">
        <w:rPr>
          <w:rFonts w:cstheme="minorHAnsi"/>
          <w:lang w:val="en-US"/>
        </w:rPr>
        <w:t xml:space="preserve"> </w:t>
      </w:r>
      <w:del w:id="178" w:author="Microsoft Office User" w:date="2021-12-10T13:20:00Z">
        <w:r w:rsidR="001268B6" w:rsidRPr="006D69C5" w:rsidDel="00183CC0">
          <w:rPr>
            <w:rFonts w:cstheme="minorHAnsi"/>
            <w:lang w:val="en-US"/>
          </w:rPr>
          <w:delText xml:space="preserve">different </w:delText>
        </w:r>
      </w:del>
      <w:ins w:id="179" w:author="Microsoft Office User" w:date="2021-12-10T13:22:00Z">
        <w:r w:rsidR="007C12D3">
          <w:rPr>
            <w:rFonts w:cstheme="minorHAnsi"/>
            <w:lang w:val="en-US"/>
          </w:rPr>
          <w:t>social</w:t>
        </w:r>
      </w:ins>
      <w:ins w:id="180" w:author="Microsoft Office User" w:date="2021-12-10T13:20:00Z">
        <w:r w:rsidR="00183CC0" w:rsidRPr="006D69C5">
          <w:rPr>
            <w:rFonts w:cstheme="minorHAnsi"/>
            <w:lang w:val="en-US"/>
          </w:rPr>
          <w:t xml:space="preserve"> </w:t>
        </w:r>
      </w:ins>
      <w:r w:rsidR="001268B6" w:rsidRPr="006D69C5">
        <w:rPr>
          <w:rFonts w:cstheme="minorHAnsi"/>
          <w:lang w:val="en-US"/>
        </w:rPr>
        <w:t>groups of varying size</w:t>
      </w:r>
      <w:commentRangeEnd w:id="177"/>
      <w:ins w:id="181" w:author="Microsoft Office User" w:date="2021-12-10T13:22:00Z">
        <w:r w:rsidR="007C12D3">
          <w:rPr>
            <w:rFonts w:cstheme="minorHAnsi"/>
            <w:lang w:val="en-US"/>
          </w:rPr>
          <w:t>.</w:t>
        </w:r>
      </w:ins>
      <w:ins w:id="182" w:author="Microsoft Office User" w:date="2021-12-10T13:20:00Z">
        <w:r w:rsidR="00183CC0">
          <w:rPr>
            <w:rFonts w:cstheme="minorHAnsi"/>
            <w:lang w:val="en-US"/>
          </w:rPr>
          <w:t xml:space="preserve"> </w:t>
        </w:r>
      </w:ins>
      <w:ins w:id="183" w:author="Microsoft Office User" w:date="2021-12-10T13:22:00Z">
        <w:r w:rsidR="007C12D3">
          <w:rPr>
            <w:rFonts w:cstheme="minorHAnsi"/>
            <w:lang w:val="en-US"/>
          </w:rPr>
          <w:t>We develop a simple, general method for quantifying</w:t>
        </w:r>
      </w:ins>
      <w:ins w:id="184" w:author="Microsoft Office User" w:date="2021-12-10T13:24:00Z">
        <w:r w:rsidR="007C12D3">
          <w:rPr>
            <w:rFonts w:cstheme="minorHAnsi"/>
            <w:lang w:val="en-US"/>
          </w:rPr>
          <w:t xml:space="preserve"> individual</w:t>
        </w:r>
      </w:ins>
      <w:ins w:id="185" w:author="Microsoft Office User" w:date="2021-12-10T13:22:00Z">
        <w:r w:rsidR="007C12D3">
          <w:rPr>
            <w:rFonts w:cstheme="minorHAnsi"/>
            <w:lang w:val="en-US"/>
          </w:rPr>
          <w:t xml:space="preserve"> influence over </w:t>
        </w:r>
      </w:ins>
      <w:ins w:id="186" w:author="Microsoft Office User" w:date="2021-12-10T13:23:00Z">
        <w:r w:rsidR="007C12D3">
          <w:rPr>
            <w:rFonts w:cstheme="minorHAnsi"/>
            <w:lang w:val="en-US"/>
          </w:rPr>
          <w:t xml:space="preserve">the speed and direction of movement in moving groups, </w:t>
        </w:r>
      </w:ins>
      <w:ins w:id="187" w:author="Microsoft Office User" w:date="2021-12-10T13:24:00Z">
        <w:r w:rsidR="007C12D3">
          <w:rPr>
            <w:rFonts w:cstheme="minorHAnsi"/>
            <w:lang w:val="en-US"/>
          </w:rPr>
          <w:t>based</w:t>
        </w:r>
      </w:ins>
      <w:ins w:id="188" w:author="Microsoft Office User" w:date="2021-12-10T13:22:00Z">
        <w:r w:rsidR="007C12D3">
          <w:rPr>
            <w:rFonts w:cstheme="minorHAnsi"/>
            <w:lang w:val="en-US"/>
          </w:rPr>
          <w:t xml:space="preserve"> </w:t>
        </w:r>
      </w:ins>
      <w:ins w:id="189" w:author="Microsoft Office User" w:date="2021-12-10T13:24:00Z">
        <w:r w:rsidR="007C12D3">
          <w:rPr>
            <w:rFonts w:cstheme="minorHAnsi"/>
            <w:lang w:val="en-US"/>
          </w:rPr>
          <w:t>on both relative positioning and movement</w:t>
        </w:r>
      </w:ins>
      <w:del w:id="190" w:author="Microsoft Office User" w:date="2021-12-10T13:21:00Z">
        <w:r w:rsidR="006C3776" w:rsidDel="007C12D3">
          <w:rPr>
            <w:rStyle w:val="CommentReference"/>
            <w:lang w:val="en-CA" w:bidi="he-IL"/>
          </w:rPr>
          <w:commentReference w:id="177"/>
        </w:r>
      </w:del>
      <w:ins w:id="191" w:author="Microsoft Office User" w:date="2021-12-10T13:24:00Z">
        <w:r w:rsidR="007C12D3">
          <w:rPr>
            <w:rFonts w:cstheme="minorHAnsi"/>
            <w:lang w:val="en-US"/>
          </w:rPr>
          <w:t xml:space="preserve"> dynamics.</w:t>
        </w:r>
      </w:ins>
      <w:del w:id="192" w:author="Microsoft Office User" w:date="2021-12-10T13:22:00Z">
        <w:r w:rsidR="001268B6" w:rsidRPr="006D69C5" w:rsidDel="007C12D3">
          <w:rPr>
            <w:rFonts w:cstheme="minorHAnsi"/>
            <w:lang w:val="en-US"/>
          </w:rPr>
          <w:delText>.</w:delText>
        </w:r>
      </w:del>
      <w:r w:rsidR="001268B6" w:rsidRPr="006D69C5">
        <w:rPr>
          <w:rFonts w:cstheme="minorHAnsi"/>
          <w:lang w:val="en-US"/>
        </w:rPr>
        <w:t xml:space="preserve"> </w:t>
      </w:r>
      <w:commentRangeStart w:id="193"/>
      <w:r w:rsidR="002C6171" w:rsidRPr="006D69C5">
        <w:rPr>
          <w:rFonts w:cstheme="minorHAnsi"/>
          <w:lang w:val="en-US"/>
        </w:rPr>
        <w:t>Because of the particular type of collective movement of meerkats described above</w:t>
      </w:r>
      <w:commentRangeEnd w:id="193"/>
      <w:r w:rsidR="00183CC0">
        <w:rPr>
          <w:rStyle w:val="CommentReference"/>
          <w:lang w:val="en-CA" w:bidi="he-IL"/>
        </w:rPr>
        <w:commentReference w:id="193"/>
      </w:r>
      <w:r w:rsidR="002C6171" w:rsidRPr="006D69C5">
        <w:rPr>
          <w:rFonts w:cstheme="minorHAnsi"/>
          <w:lang w:val="en-US"/>
        </w:rPr>
        <w:t>, this method does not focus on particular events at the transition between foraging and moving, but rather aims to capture an aggregated measure of influence over continuous foraging times.</w:t>
      </w:r>
      <w:r w:rsidR="00547FC0" w:rsidRPr="006D69C5">
        <w:rPr>
          <w:rFonts w:cstheme="minorHAnsi"/>
          <w:lang w:val="en-US"/>
        </w:rPr>
        <w:t xml:space="preserve"> </w:t>
      </w:r>
      <w:del w:id="194" w:author="Microsoft Office User" w:date="2021-12-10T13:25:00Z">
        <w:r w:rsidR="00547FC0" w:rsidRPr="006D69C5" w:rsidDel="007C12D3">
          <w:rPr>
            <w:rFonts w:cstheme="minorHAnsi"/>
            <w:lang w:val="en-US"/>
          </w:rPr>
          <w:delText>We designed it to explicitly differentiate and compare influence over two complementary components of moving animal groups, direction</w:delText>
        </w:r>
        <w:r w:rsidR="004B4639" w:rsidRPr="006D69C5" w:rsidDel="007C12D3">
          <w:rPr>
            <w:rFonts w:cstheme="minorHAnsi"/>
            <w:lang w:val="en-US"/>
          </w:rPr>
          <w:delText xml:space="preserve"> of movement (</w:delText>
        </w:r>
        <w:r w:rsidR="00E72DFE" w:rsidRPr="006D69C5" w:rsidDel="007C12D3">
          <w:rPr>
            <w:rFonts w:cstheme="minorHAnsi"/>
            <w:lang w:val="en-US"/>
          </w:rPr>
          <w:delText>=</w:delText>
        </w:r>
        <w:r w:rsidR="004B4639" w:rsidRPr="006D69C5" w:rsidDel="007C12D3">
          <w:rPr>
            <w:rFonts w:cstheme="minorHAnsi"/>
            <w:b/>
            <w:lang w:val="en-US"/>
          </w:rPr>
          <w:delText>turning influence</w:delText>
        </w:r>
        <w:r w:rsidR="004B4639" w:rsidRPr="006D69C5" w:rsidDel="007C12D3">
          <w:rPr>
            <w:rFonts w:cstheme="minorHAnsi"/>
            <w:lang w:val="en-US"/>
          </w:rPr>
          <w:delText>)</w:delText>
        </w:r>
        <w:r w:rsidR="00547FC0" w:rsidRPr="006D69C5" w:rsidDel="007C12D3">
          <w:rPr>
            <w:rFonts w:cstheme="minorHAnsi"/>
            <w:lang w:val="en-US"/>
          </w:rPr>
          <w:delText xml:space="preserve"> and speed of movement</w:delText>
        </w:r>
        <w:r w:rsidR="004B4639" w:rsidRPr="006D69C5" w:rsidDel="007C12D3">
          <w:rPr>
            <w:rFonts w:cstheme="minorHAnsi"/>
            <w:lang w:val="en-US"/>
          </w:rPr>
          <w:delText xml:space="preserve"> (</w:delText>
        </w:r>
        <w:r w:rsidR="00E72DFE" w:rsidRPr="006D69C5" w:rsidDel="007C12D3">
          <w:rPr>
            <w:rFonts w:cstheme="minorHAnsi"/>
            <w:lang w:val="en-US"/>
          </w:rPr>
          <w:delText>=</w:delText>
        </w:r>
        <w:r w:rsidR="004B4639" w:rsidRPr="006D69C5" w:rsidDel="007C12D3">
          <w:rPr>
            <w:rFonts w:cstheme="minorHAnsi"/>
            <w:b/>
            <w:lang w:val="en-US"/>
          </w:rPr>
          <w:delText>speeding influence</w:delText>
        </w:r>
        <w:r w:rsidR="004B4639" w:rsidRPr="006D69C5" w:rsidDel="007C12D3">
          <w:rPr>
            <w:rFonts w:cstheme="minorHAnsi"/>
            <w:lang w:val="en-US"/>
          </w:rPr>
          <w:delText>)</w:delText>
        </w:r>
        <w:r w:rsidR="002C6171" w:rsidRPr="006D69C5" w:rsidDel="007C12D3">
          <w:rPr>
            <w:rFonts w:cstheme="minorHAnsi"/>
            <w:lang w:val="en-US"/>
          </w:rPr>
          <w:delText>, as well as two potential cues</w:delText>
        </w:r>
        <w:r w:rsidR="00DE5857" w:rsidRPr="006D69C5" w:rsidDel="007C12D3">
          <w:rPr>
            <w:rFonts w:cstheme="minorHAnsi"/>
            <w:lang w:val="en-US"/>
          </w:rPr>
          <w:delText xml:space="preserve">, position within the group and movement in a given </w:delText>
        </w:r>
        <w:commentRangeStart w:id="195"/>
        <w:r w:rsidR="00DE5857" w:rsidRPr="006D69C5" w:rsidDel="007C12D3">
          <w:rPr>
            <w:rFonts w:cstheme="minorHAnsi"/>
            <w:lang w:val="en-US"/>
          </w:rPr>
          <w:delText>direction</w:delText>
        </w:r>
        <w:commentRangeEnd w:id="195"/>
        <w:r w:rsidR="006C3776" w:rsidDel="007C12D3">
          <w:rPr>
            <w:rStyle w:val="CommentReference"/>
            <w:lang w:val="en-CA" w:bidi="he-IL"/>
          </w:rPr>
          <w:commentReference w:id="195"/>
        </w:r>
        <w:r w:rsidR="00DE5857" w:rsidRPr="006D69C5" w:rsidDel="007C12D3">
          <w:rPr>
            <w:rFonts w:cstheme="minorHAnsi"/>
            <w:lang w:val="en-US"/>
          </w:rPr>
          <w:delText>.</w:delText>
        </w:r>
        <w:r w:rsidR="00700ED8" w:rsidRPr="006D69C5" w:rsidDel="007C12D3">
          <w:rPr>
            <w:rFonts w:cstheme="minorHAnsi"/>
            <w:lang w:val="en-US"/>
          </w:rPr>
          <w:delText xml:space="preserve"> </w:delText>
        </w:r>
      </w:del>
      <w:r w:rsidR="00DE5857" w:rsidRPr="006D69C5">
        <w:rPr>
          <w:rFonts w:cstheme="minorHAnsi"/>
          <w:lang w:val="en-US"/>
        </w:rPr>
        <w:t>Since frontmost individual</w:t>
      </w:r>
      <w:ins w:id="196" w:author="Microsoft Office User" w:date="2021-12-10T13:08:00Z">
        <w:r w:rsidR="006C3776">
          <w:rPr>
            <w:rFonts w:cstheme="minorHAnsi"/>
            <w:lang w:val="en-US"/>
          </w:rPr>
          <w:t>s</w:t>
        </w:r>
      </w:ins>
      <w:r w:rsidR="00DE5857" w:rsidRPr="006D69C5">
        <w:rPr>
          <w:rFonts w:cstheme="minorHAnsi"/>
          <w:lang w:val="en-US"/>
        </w:rPr>
        <w:t xml:space="preserve"> are often assumed to have more influence during collective movement</w:t>
      </w:r>
      <w:ins w:id="197" w:author="Microsoft Office User" w:date="2021-12-10T13:08:00Z">
        <w:r w:rsidR="006C3776">
          <w:rPr>
            <w:rFonts w:cstheme="minorHAnsi"/>
            <w:lang w:val="en-US"/>
          </w:rPr>
          <w:t xml:space="preserve"> [CITE]</w:t>
        </w:r>
      </w:ins>
      <w:r w:rsidR="00DE5857" w:rsidRPr="006D69C5">
        <w:rPr>
          <w:rFonts w:cstheme="minorHAnsi"/>
          <w:lang w:val="en-US"/>
        </w:rPr>
        <w:t xml:space="preserve">, we compared our metrics of influence </w:t>
      </w:r>
      <w:r w:rsidR="001268B6" w:rsidRPr="006D69C5">
        <w:rPr>
          <w:rFonts w:cstheme="minorHAnsi"/>
          <w:lang w:val="en-US"/>
        </w:rPr>
        <w:t xml:space="preserve">with the proportion of time </w:t>
      </w:r>
      <w:ins w:id="198" w:author="Microsoft Office User" w:date="2021-12-10T13:10:00Z">
        <w:r w:rsidR="006C3776">
          <w:rPr>
            <w:rFonts w:cstheme="minorHAnsi"/>
            <w:lang w:val="en-US"/>
          </w:rPr>
          <w:t xml:space="preserve">each individual </w:t>
        </w:r>
      </w:ins>
      <w:r w:rsidR="001268B6" w:rsidRPr="006D69C5">
        <w:rPr>
          <w:rFonts w:cstheme="minorHAnsi"/>
          <w:lang w:val="en-US"/>
        </w:rPr>
        <w:t>spent in the front half of the group</w:t>
      </w:r>
      <w:del w:id="199" w:author="Microsoft Office User" w:date="2021-12-10T13:10:00Z">
        <w:r w:rsidR="001268B6" w:rsidRPr="006D69C5" w:rsidDel="006C3776">
          <w:rPr>
            <w:rFonts w:cstheme="minorHAnsi"/>
            <w:lang w:val="en-US"/>
          </w:rPr>
          <w:delText xml:space="preserve">, to try and </w:delText>
        </w:r>
        <w:r w:rsidR="00111A6D" w:rsidRPr="006D69C5" w:rsidDel="006C3776">
          <w:rPr>
            <w:rFonts w:cstheme="minorHAnsi"/>
            <w:lang w:val="en-US"/>
          </w:rPr>
          <w:delText>assess if this is true in meerkats</w:delText>
        </w:r>
      </w:del>
      <w:r w:rsidR="00111A6D" w:rsidRPr="006D69C5">
        <w:rPr>
          <w:rFonts w:cstheme="minorHAnsi"/>
          <w:lang w:val="en-US"/>
        </w:rPr>
        <w:t xml:space="preserve">. </w:t>
      </w:r>
      <w:del w:id="200" w:author="Microsoft Office User" w:date="2021-12-10T13:12:00Z">
        <w:r w:rsidR="0036157B" w:rsidRPr="006D69C5" w:rsidDel="00C575F6">
          <w:rPr>
            <w:rFonts w:cstheme="minorHAnsi"/>
            <w:lang w:val="en-US"/>
          </w:rPr>
          <w:delText>Our questions</w:delText>
        </w:r>
        <w:r w:rsidR="00111A6D" w:rsidRPr="006D69C5" w:rsidDel="00C575F6">
          <w:rPr>
            <w:rFonts w:cstheme="minorHAnsi"/>
            <w:lang w:val="en-US"/>
          </w:rPr>
          <w:delText xml:space="preserve"> are thus the following</w:delText>
        </w:r>
      </w:del>
      <w:ins w:id="201" w:author="Microsoft Office User" w:date="2021-12-10T13:26:00Z">
        <w:r w:rsidR="007C12D3">
          <w:rPr>
            <w:rFonts w:cstheme="minorHAnsi"/>
            <w:lang w:val="en-US"/>
          </w:rPr>
          <w:t>Using this</w:t>
        </w:r>
      </w:ins>
      <w:ins w:id="202" w:author="Microsoft Office User" w:date="2021-12-10T13:12:00Z">
        <w:r w:rsidR="00C575F6">
          <w:rPr>
            <w:rFonts w:cstheme="minorHAnsi"/>
            <w:lang w:val="en-US"/>
          </w:rPr>
          <w:t xml:space="preserve"> </w:t>
        </w:r>
      </w:ins>
      <w:ins w:id="203" w:author="Microsoft Office User" w:date="2021-12-10T13:13:00Z">
        <w:r w:rsidR="00C575F6">
          <w:rPr>
            <w:rFonts w:cstheme="minorHAnsi"/>
            <w:lang w:val="en-US"/>
          </w:rPr>
          <w:t>approach</w:t>
        </w:r>
      </w:ins>
      <w:ins w:id="204" w:author="Microsoft Office User" w:date="2021-12-10T13:26:00Z">
        <w:r w:rsidR="007C12D3">
          <w:rPr>
            <w:rFonts w:cstheme="minorHAnsi"/>
            <w:lang w:val="en-US"/>
          </w:rPr>
          <w:t>,</w:t>
        </w:r>
      </w:ins>
      <w:ins w:id="205" w:author="Microsoft Office User" w:date="2021-12-10T13:12:00Z">
        <w:r w:rsidR="00C575F6">
          <w:rPr>
            <w:rFonts w:cstheme="minorHAnsi"/>
            <w:lang w:val="en-US"/>
          </w:rPr>
          <w:t xml:space="preserve"> </w:t>
        </w:r>
      </w:ins>
      <w:ins w:id="206" w:author="Microsoft Office User" w:date="2021-12-10T13:26:00Z">
        <w:r w:rsidR="007C12D3">
          <w:rPr>
            <w:rFonts w:cstheme="minorHAnsi"/>
            <w:lang w:val="en-US"/>
          </w:rPr>
          <w:t>we</w:t>
        </w:r>
      </w:ins>
      <w:ins w:id="207" w:author="Microsoft Office User" w:date="2021-12-10T13:12:00Z">
        <w:r w:rsidR="00C575F6">
          <w:rPr>
            <w:rFonts w:cstheme="minorHAnsi"/>
            <w:lang w:val="en-US"/>
          </w:rPr>
          <w:t xml:space="preserve"> address the following questions</w:t>
        </w:r>
      </w:ins>
      <w:r w:rsidR="00111A6D" w:rsidRPr="006D69C5">
        <w:rPr>
          <w:rFonts w:cstheme="minorHAnsi"/>
          <w:lang w:val="en-US"/>
        </w:rPr>
        <w:t>:</w:t>
      </w:r>
      <w:r w:rsidR="0036157B" w:rsidRPr="006D69C5">
        <w:rPr>
          <w:rFonts w:cstheme="minorHAnsi"/>
          <w:lang w:val="en-US"/>
        </w:rPr>
        <w:t xml:space="preserve"> </w:t>
      </w:r>
      <w:r w:rsidR="00111A6D" w:rsidRPr="006D69C5">
        <w:rPr>
          <w:rFonts w:cstheme="minorHAnsi"/>
          <w:lang w:val="en-US"/>
        </w:rPr>
        <w:t xml:space="preserve">(1) Are </w:t>
      </w:r>
      <w:del w:id="208" w:author="Microsoft Office User" w:date="2021-12-10T13:26:00Z">
        <w:r w:rsidR="00111A6D" w:rsidRPr="006D69C5" w:rsidDel="007C12D3">
          <w:rPr>
            <w:rFonts w:cstheme="minorHAnsi"/>
            <w:lang w:val="en-US"/>
          </w:rPr>
          <w:delText xml:space="preserve">meerkats </w:delText>
        </w:r>
      </w:del>
      <w:ins w:id="209" w:author="Microsoft Office User" w:date="2021-12-10T13:26:00Z">
        <w:r w:rsidR="007C12D3">
          <w:rPr>
            <w:rFonts w:cstheme="minorHAnsi"/>
            <w:lang w:val="en-US"/>
          </w:rPr>
          <w:t>indiv</w:t>
        </w:r>
      </w:ins>
      <w:ins w:id="210" w:author="Microsoft Office User" w:date="2021-12-10T13:27:00Z">
        <w:r w:rsidR="007C12D3">
          <w:rPr>
            <w:rFonts w:cstheme="minorHAnsi"/>
            <w:lang w:val="en-US"/>
          </w:rPr>
          <w:t>iduals</w:t>
        </w:r>
      </w:ins>
      <w:ins w:id="211" w:author="Microsoft Office User" w:date="2021-12-10T13:26:00Z">
        <w:r w:rsidR="007C12D3" w:rsidRPr="006D69C5">
          <w:rPr>
            <w:rFonts w:cstheme="minorHAnsi"/>
            <w:lang w:val="en-US"/>
          </w:rPr>
          <w:t xml:space="preserve"> </w:t>
        </w:r>
      </w:ins>
      <w:r w:rsidR="00111A6D" w:rsidRPr="006D69C5">
        <w:rPr>
          <w:rFonts w:cstheme="minorHAnsi"/>
          <w:lang w:val="en-US"/>
        </w:rPr>
        <w:t>more influenced by the position</w:t>
      </w:r>
      <w:r w:rsidR="00E72DFE" w:rsidRPr="006D69C5">
        <w:rPr>
          <w:rFonts w:cstheme="minorHAnsi"/>
          <w:lang w:val="en-US"/>
        </w:rPr>
        <w:t xml:space="preserve"> of others within the group</w:t>
      </w:r>
      <w:r w:rsidR="00111A6D" w:rsidRPr="006D69C5">
        <w:rPr>
          <w:rFonts w:cstheme="minorHAnsi"/>
          <w:lang w:val="en-US"/>
        </w:rPr>
        <w:t xml:space="preserve"> or the</w:t>
      </w:r>
      <w:r w:rsidR="00E72DFE" w:rsidRPr="006D69C5">
        <w:rPr>
          <w:rFonts w:cstheme="minorHAnsi"/>
          <w:lang w:val="en-US"/>
        </w:rPr>
        <w:t>ir</w:t>
      </w:r>
      <w:r w:rsidR="00111A6D" w:rsidRPr="006D69C5">
        <w:rPr>
          <w:rFonts w:cstheme="minorHAnsi"/>
          <w:lang w:val="en-US"/>
        </w:rPr>
        <w:t xml:space="preserve"> movement </w:t>
      </w:r>
      <w:r w:rsidR="00E72DFE" w:rsidRPr="006D69C5">
        <w:rPr>
          <w:rFonts w:cstheme="minorHAnsi"/>
          <w:lang w:val="en-US"/>
        </w:rPr>
        <w:t>in specific directions</w:t>
      </w:r>
      <w:r w:rsidR="00111A6D" w:rsidRPr="006D69C5">
        <w:rPr>
          <w:rFonts w:cstheme="minorHAnsi"/>
          <w:lang w:val="en-US"/>
        </w:rPr>
        <w:t xml:space="preserve">? </w:t>
      </w:r>
      <w:r w:rsidR="0036157B" w:rsidRPr="006D69C5">
        <w:rPr>
          <w:rFonts w:cstheme="minorHAnsi"/>
          <w:lang w:val="en-US"/>
        </w:rPr>
        <w:t>(</w:t>
      </w:r>
      <w:r w:rsidR="004B4639" w:rsidRPr="006D69C5">
        <w:rPr>
          <w:rFonts w:cstheme="minorHAnsi"/>
          <w:lang w:val="en-US"/>
        </w:rPr>
        <w:t>2</w:t>
      </w:r>
      <w:r w:rsidR="0036157B" w:rsidRPr="006D69C5">
        <w:rPr>
          <w:rFonts w:cstheme="minorHAnsi"/>
          <w:lang w:val="en-US"/>
        </w:rPr>
        <w:t xml:space="preserve">) </w:t>
      </w:r>
      <w:r w:rsidR="004B4639" w:rsidRPr="006D69C5">
        <w:rPr>
          <w:rFonts w:cstheme="minorHAnsi"/>
          <w:lang w:val="en-US"/>
        </w:rPr>
        <w:t xml:space="preserve">Are </w:t>
      </w:r>
      <w:del w:id="212" w:author="Microsoft Office User" w:date="2021-12-10T13:14:00Z">
        <w:r w:rsidR="004B4639" w:rsidRPr="006D69C5" w:rsidDel="00C575F6">
          <w:rPr>
            <w:rFonts w:cstheme="minorHAnsi"/>
            <w:lang w:val="en-US"/>
          </w:rPr>
          <w:delText xml:space="preserve">their </w:delText>
        </w:r>
      </w:del>
      <w:ins w:id="213" w:author="Microsoft Office User" w:date="2021-12-10T13:14:00Z">
        <w:r w:rsidR="00C575F6">
          <w:rPr>
            <w:rFonts w:cstheme="minorHAnsi"/>
            <w:lang w:val="en-US"/>
          </w:rPr>
          <w:t>there</w:t>
        </w:r>
        <w:r w:rsidR="00C575F6" w:rsidRPr="006D69C5">
          <w:rPr>
            <w:rFonts w:cstheme="minorHAnsi"/>
            <w:lang w:val="en-US"/>
          </w:rPr>
          <w:t xml:space="preserve"> </w:t>
        </w:r>
      </w:ins>
      <w:r w:rsidR="004B4639" w:rsidRPr="006D69C5">
        <w:rPr>
          <w:rFonts w:cstheme="minorHAnsi"/>
          <w:lang w:val="en-US"/>
        </w:rPr>
        <w:t>consistent patterns of influence</w:t>
      </w:r>
      <w:r w:rsidR="00E72DFE" w:rsidRPr="006D69C5">
        <w:rPr>
          <w:rFonts w:cstheme="minorHAnsi"/>
          <w:lang w:val="en-US"/>
        </w:rPr>
        <w:t xml:space="preserve"> between age</w:t>
      </w:r>
      <w:ins w:id="214" w:author="Microsoft Office User" w:date="2021-12-10T13:14:00Z">
        <w:r w:rsidR="00C575F6">
          <w:rPr>
            <w:rFonts w:cstheme="minorHAnsi"/>
            <w:lang w:val="en-US"/>
          </w:rPr>
          <w:t xml:space="preserve"> and dominance</w:t>
        </w:r>
      </w:ins>
      <w:r w:rsidR="00E72DFE" w:rsidRPr="006D69C5">
        <w:rPr>
          <w:rFonts w:cstheme="minorHAnsi"/>
          <w:lang w:val="en-US"/>
        </w:rPr>
        <w:t xml:space="preserve"> classes</w:t>
      </w:r>
      <w:r w:rsidR="004B4639" w:rsidRPr="006D69C5">
        <w:rPr>
          <w:rFonts w:cstheme="minorHAnsi"/>
          <w:lang w:val="en-US"/>
        </w:rPr>
        <w:t xml:space="preserve"> </w:t>
      </w:r>
      <w:r w:rsidR="00E72DFE" w:rsidRPr="006D69C5">
        <w:rPr>
          <w:rFonts w:cstheme="minorHAnsi"/>
          <w:lang w:val="en-US"/>
        </w:rPr>
        <w:t xml:space="preserve">across different </w:t>
      </w:r>
      <w:ins w:id="215" w:author="Microsoft Office User" w:date="2021-12-10T13:27:00Z">
        <w:r w:rsidR="007C12D3">
          <w:rPr>
            <w:rFonts w:cstheme="minorHAnsi"/>
            <w:lang w:val="en-US"/>
          </w:rPr>
          <w:t xml:space="preserve">social </w:t>
        </w:r>
      </w:ins>
      <w:del w:id="216" w:author="Microsoft Office User" w:date="2021-12-10T13:27:00Z">
        <w:r w:rsidR="00E72DFE" w:rsidRPr="006D69C5" w:rsidDel="007C12D3">
          <w:rPr>
            <w:rFonts w:cstheme="minorHAnsi"/>
            <w:lang w:val="en-US"/>
          </w:rPr>
          <w:delText xml:space="preserve">meerkat </w:delText>
        </w:r>
      </w:del>
      <w:r w:rsidR="00E72DFE" w:rsidRPr="006D69C5">
        <w:rPr>
          <w:rFonts w:cstheme="minorHAnsi"/>
          <w:lang w:val="en-US"/>
        </w:rPr>
        <w:t>groups?</w:t>
      </w:r>
      <w:r w:rsidR="004B4639" w:rsidRPr="006D69C5">
        <w:rPr>
          <w:rFonts w:cstheme="minorHAnsi"/>
          <w:lang w:val="en-US"/>
        </w:rPr>
        <w:t xml:space="preserve"> </w:t>
      </w:r>
      <w:r w:rsidR="0036157B" w:rsidRPr="006D69C5">
        <w:rPr>
          <w:rFonts w:cstheme="minorHAnsi"/>
          <w:lang w:val="en-US"/>
        </w:rPr>
        <w:t>(</w:t>
      </w:r>
      <w:r w:rsidR="00BD0F5E" w:rsidRPr="006D69C5">
        <w:rPr>
          <w:rFonts w:cstheme="minorHAnsi"/>
          <w:lang w:val="en-US"/>
        </w:rPr>
        <w:t>3</w:t>
      </w:r>
      <w:r w:rsidR="0036157B" w:rsidRPr="006D69C5">
        <w:rPr>
          <w:rFonts w:cstheme="minorHAnsi"/>
          <w:lang w:val="en-US"/>
        </w:rPr>
        <w:t>) D</w:t>
      </w:r>
      <w:bookmarkStart w:id="217" w:name="_GoBack"/>
      <w:bookmarkEnd w:id="217"/>
      <w:r w:rsidR="0036157B" w:rsidRPr="006D69C5">
        <w:rPr>
          <w:rFonts w:cstheme="minorHAnsi"/>
          <w:lang w:val="en-US"/>
        </w:rPr>
        <w:t>o</w:t>
      </w:r>
      <w:ins w:id="218" w:author="Microsoft Office User" w:date="2021-12-10T13:15:00Z">
        <w:r w:rsidR="00C575F6">
          <w:rPr>
            <w:rFonts w:cstheme="minorHAnsi"/>
            <w:lang w:val="en-US"/>
          </w:rPr>
          <w:t xml:space="preserve">es individual influence over group direction correlate with influence over group speed, </w:t>
        </w:r>
        <w:r w:rsidR="00C575F6">
          <w:rPr>
            <w:rFonts w:cstheme="minorHAnsi"/>
            <w:lang w:val="en-US"/>
          </w:rPr>
          <w:lastRenderedPageBreak/>
          <w:t>or are these two aspects distinct</w:t>
        </w:r>
      </w:ins>
      <w:del w:id="219" w:author="Microsoft Office User" w:date="2021-12-10T13:15:00Z">
        <w:r w:rsidR="0036157B" w:rsidRPr="006D69C5" w:rsidDel="00C575F6">
          <w:rPr>
            <w:rFonts w:cstheme="minorHAnsi"/>
            <w:lang w:val="en-US"/>
          </w:rPr>
          <w:delText xml:space="preserve"> individuals </w:delText>
        </w:r>
      </w:del>
      <w:del w:id="220" w:author="Microsoft Office User" w:date="2021-12-10T13:14:00Z">
        <w:r w:rsidR="0036157B" w:rsidRPr="006D69C5" w:rsidDel="00C575F6">
          <w:rPr>
            <w:rFonts w:cstheme="minorHAnsi"/>
            <w:lang w:val="en-US"/>
          </w:rPr>
          <w:delText xml:space="preserve">which </w:delText>
        </w:r>
      </w:del>
      <w:del w:id="221" w:author="Microsoft Office User" w:date="2021-12-10T13:15:00Z">
        <w:r w:rsidR="0036157B" w:rsidRPr="006D69C5" w:rsidDel="00C575F6">
          <w:rPr>
            <w:rFonts w:cstheme="minorHAnsi"/>
            <w:lang w:val="en-US"/>
          </w:rPr>
          <w:delText xml:space="preserve">have high influence over direction of movement also have a </w:delText>
        </w:r>
        <w:r w:rsidR="00E72DFE" w:rsidRPr="006D69C5" w:rsidDel="00C575F6">
          <w:rPr>
            <w:rFonts w:cstheme="minorHAnsi"/>
            <w:lang w:val="en-US"/>
          </w:rPr>
          <w:delText>high</w:delText>
        </w:r>
        <w:r w:rsidR="0036157B" w:rsidRPr="006D69C5" w:rsidDel="00C575F6">
          <w:rPr>
            <w:rFonts w:cstheme="minorHAnsi"/>
            <w:lang w:val="en-US"/>
          </w:rPr>
          <w:delText xml:space="preserve"> influence </w:delText>
        </w:r>
        <w:r w:rsidR="00E72DFE" w:rsidRPr="006D69C5" w:rsidDel="00C575F6">
          <w:rPr>
            <w:rFonts w:cstheme="minorHAnsi"/>
            <w:lang w:val="en-US"/>
          </w:rPr>
          <w:delText>over</w:delText>
        </w:r>
        <w:r w:rsidR="0036157B" w:rsidRPr="006D69C5" w:rsidDel="00C575F6">
          <w:rPr>
            <w:rFonts w:cstheme="minorHAnsi"/>
            <w:lang w:val="en-US"/>
          </w:rPr>
          <w:delText xml:space="preserve"> </w:delText>
        </w:r>
        <w:r w:rsidR="00C17A45" w:rsidRPr="006D69C5" w:rsidDel="00C575F6">
          <w:rPr>
            <w:rFonts w:cstheme="minorHAnsi"/>
            <w:lang w:val="en-US"/>
          </w:rPr>
          <w:delText>speed</w:delText>
        </w:r>
        <w:r w:rsidR="0036157B" w:rsidRPr="006D69C5" w:rsidDel="00C575F6">
          <w:rPr>
            <w:rFonts w:cstheme="minorHAnsi"/>
            <w:lang w:val="en-US"/>
          </w:rPr>
          <w:delText xml:space="preserve"> and vice-versa</w:delText>
        </w:r>
      </w:del>
      <w:r w:rsidR="0036157B" w:rsidRPr="006D69C5">
        <w:rPr>
          <w:rFonts w:cstheme="minorHAnsi"/>
          <w:lang w:val="en-US"/>
        </w:rPr>
        <w:t>?</w:t>
      </w:r>
      <w:ins w:id="222" w:author="Microsoft Office User" w:date="2021-11-04T12:35:00Z">
        <w:r w:rsidR="00E57E14" w:rsidRPr="006D69C5">
          <w:rPr>
            <w:rFonts w:cstheme="minorHAnsi"/>
            <w:lang w:val="en-US"/>
          </w:rPr>
          <w:t xml:space="preserve"> </w:t>
        </w:r>
      </w:ins>
      <w:r w:rsidR="004B4639" w:rsidRPr="006D69C5">
        <w:rPr>
          <w:rFonts w:cstheme="minorHAnsi"/>
          <w:lang w:val="en-US"/>
        </w:rPr>
        <w:t xml:space="preserve">(4) </w:t>
      </w:r>
      <w:del w:id="223" w:author="Microsoft Office User" w:date="2021-12-10T13:16:00Z">
        <w:r w:rsidR="004B4639" w:rsidRPr="006D69C5" w:rsidDel="00C575F6">
          <w:rPr>
            <w:rFonts w:cstheme="minorHAnsi"/>
            <w:lang w:val="en-US"/>
          </w:rPr>
          <w:delText>Are individuals with more turning or speeding influence</w:delText>
        </w:r>
        <w:r w:rsidR="006F4F47" w:rsidDel="00C575F6">
          <w:rPr>
            <w:rFonts w:cstheme="minorHAnsi"/>
            <w:lang w:val="en-US"/>
          </w:rPr>
          <w:delText xml:space="preserve"> </w:delText>
        </w:r>
        <w:r w:rsidR="004B4639" w:rsidRPr="006D69C5" w:rsidDel="00C575F6">
          <w:rPr>
            <w:rFonts w:cstheme="minorHAnsi"/>
            <w:lang w:val="en-US"/>
          </w:rPr>
          <w:delText>also the ones who are generally more in the front of the group</w:delText>
        </w:r>
      </w:del>
      <w:ins w:id="224" w:author="Microsoft Office User" w:date="2021-12-10T13:16:00Z">
        <w:r w:rsidR="00C575F6">
          <w:rPr>
            <w:rFonts w:cstheme="minorHAnsi"/>
            <w:lang w:val="en-US"/>
          </w:rPr>
          <w:t>Do these</w:t>
        </w:r>
      </w:ins>
      <w:ins w:id="225" w:author="Microsoft Office User" w:date="2021-12-10T13:17:00Z">
        <w:r w:rsidR="00C575F6">
          <w:rPr>
            <w:rFonts w:cstheme="minorHAnsi"/>
            <w:lang w:val="en-US"/>
          </w:rPr>
          <w:t xml:space="preserve"> two</w:t>
        </w:r>
      </w:ins>
      <w:ins w:id="226" w:author="Microsoft Office User" w:date="2021-12-10T13:16:00Z">
        <w:r w:rsidR="00C575F6">
          <w:rPr>
            <w:rFonts w:cstheme="minorHAnsi"/>
            <w:lang w:val="en-US"/>
          </w:rPr>
          <w:t xml:space="preserve"> forms of influence correl</w:t>
        </w:r>
      </w:ins>
      <w:ins w:id="227" w:author="Microsoft Office User" w:date="2021-12-10T13:17:00Z">
        <w:r w:rsidR="00C575F6">
          <w:rPr>
            <w:rFonts w:cstheme="minorHAnsi"/>
            <w:lang w:val="en-US"/>
          </w:rPr>
          <w:t>ate with front-back position within the group</w:t>
        </w:r>
      </w:ins>
      <w:r w:rsidR="004B4639" w:rsidRPr="006D69C5">
        <w:rPr>
          <w:rFonts w:cstheme="minorHAnsi"/>
          <w:lang w:val="en-US"/>
        </w:rPr>
        <w:t>?</w:t>
      </w:r>
    </w:p>
    <w:bookmarkEnd w:id="2"/>
    <w:p w14:paraId="10EDA90D" w14:textId="77777777" w:rsidR="005D20C4" w:rsidRPr="006D69C5" w:rsidRDefault="005D20C4" w:rsidP="005D20C4">
      <w:pPr>
        <w:spacing w:line="360" w:lineRule="auto"/>
        <w:jc w:val="both"/>
        <w:rPr>
          <w:ins w:id="228"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5661AC20"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275504" w:rsidRPr="006D69C5">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AE4386" w:rsidRPr="006D69C5">
        <w:rPr>
          <w:rFonts w:eastAsia="Times New Roman" w:cstheme="minorHAnsi"/>
          <w:color w:val="000000"/>
          <w:lang w:val="en-US"/>
        </w:rPr>
        <w:t xml:space="preserve">, </w:t>
      </w:r>
      <w:bookmarkStart w:id="229" w:name="_Hlk90887087"/>
      <w:r w:rsidR="00AE4386" w:rsidRPr="006D69C5">
        <w:rPr>
          <w:rFonts w:eastAsia="Times New Roman" w:cstheme="minorHAnsi"/>
          <w:color w:val="000000"/>
          <w:lang w:val="en-US"/>
        </w:rPr>
        <w:t xml:space="preserve">where </w:t>
      </w:r>
      <w:r w:rsidR="00E44329" w:rsidRPr="006D69C5">
        <w:rPr>
          <w:rFonts w:eastAsia="Times New Roman" w:cstheme="minorHAnsi"/>
          <w:color w:val="000000"/>
          <w:lang w:val="en-US"/>
        </w:rPr>
        <w:t>7-15</w:t>
      </w:r>
      <w:r w:rsidR="00660ADA" w:rsidRPr="006D69C5">
        <w:rPr>
          <w:rFonts w:eastAsia="Times New Roman" w:cstheme="minorHAnsi"/>
          <w:color w:val="000000"/>
          <w:lang w:val="en-US"/>
        </w:rPr>
        <w:t xml:space="preserve"> </w:t>
      </w:r>
      <w:ins w:id="230" w:author="Microsoft Office User" w:date="2021-12-10T13:27:00Z">
        <w:r w:rsidR="0056460B">
          <w:rPr>
            <w:rFonts w:eastAsia="Times New Roman" w:cstheme="minorHAnsi"/>
            <w:color w:val="000000"/>
            <w:lang w:val="en-US"/>
          </w:rPr>
          <w:t xml:space="preserve">habituated </w:t>
        </w:r>
      </w:ins>
      <w:r w:rsidR="00660ADA" w:rsidRPr="006D69C5">
        <w:rPr>
          <w:rFonts w:eastAsia="Times New Roman" w:cstheme="minorHAnsi"/>
          <w:color w:val="000000"/>
          <w:lang w:val="en-US"/>
        </w:rPr>
        <w:t xml:space="preserve">meerkat groups </w:t>
      </w:r>
      <w:ins w:id="231" w:author="Microsoft Office User" w:date="2021-12-10T13:28:00Z">
        <w:r w:rsidR="0056460B">
          <w:rPr>
            <w:rFonts w:eastAsia="Times New Roman" w:cstheme="minorHAnsi"/>
            <w:color w:val="000000"/>
            <w:lang w:val="en-US"/>
          </w:rPr>
          <w:t xml:space="preserve">are </w:t>
        </w:r>
      </w:ins>
      <w:del w:id="232" w:author="Microsoft Office User" w:date="2021-12-10T13:28:00Z">
        <w:r w:rsidR="00660ADA" w:rsidRPr="006D69C5" w:rsidDel="0056460B">
          <w:rPr>
            <w:rFonts w:eastAsia="Times New Roman" w:cstheme="minorHAnsi"/>
            <w:color w:val="000000"/>
            <w:lang w:val="en-US"/>
          </w:rPr>
          <w:delText xml:space="preserve">are </w:delText>
        </w:r>
        <w:r w:rsidR="009035B2" w:rsidRPr="006D69C5" w:rsidDel="0056460B">
          <w:rPr>
            <w:rFonts w:eastAsia="Times New Roman" w:cstheme="minorHAnsi"/>
            <w:color w:val="000000"/>
            <w:lang w:val="en-US"/>
          </w:rPr>
          <w:delText xml:space="preserve">brought to a very high level of habituation to humans and </w:delText>
        </w:r>
      </w:del>
      <w:r w:rsidR="00660ADA" w:rsidRPr="006D69C5">
        <w:rPr>
          <w:rFonts w:eastAsia="Times New Roman" w:cstheme="minorHAnsi"/>
          <w:color w:val="000000"/>
          <w:lang w:val="en-US"/>
        </w:rPr>
        <w:t xml:space="preserve">monitored </w:t>
      </w:r>
      <w:ins w:id="233" w:author="Microsoft Office User" w:date="2021-12-10T13:28:00Z">
        <w:r w:rsidR="0056460B">
          <w:rPr>
            <w:rFonts w:eastAsia="Times New Roman" w:cstheme="minorHAnsi"/>
            <w:color w:val="000000"/>
            <w:lang w:val="en-US"/>
          </w:rPr>
          <w:t xml:space="preserve">year-round </w:t>
        </w:r>
      </w:ins>
      <w:r w:rsidR="00660ADA" w:rsidRPr="006D69C5">
        <w:rPr>
          <w:rFonts w:eastAsia="Times New Roman" w:cstheme="minorHAnsi"/>
          <w:color w:val="000000"/>
          <w:lang w:val="en-US"/>
        </w:rPr>
        <w:t xml:space="preserve">on a </w:t>
      </w:r>
      <w:r w:rsidR="00EB517F" w:rsidRPr="006D69C5">
        <w:rPr>
          <w:rFonts w:eastAsia="Times New Roman" w:cstheme="minorHAnsi"/>
          <w:color w:val="000000"/>
          <w:lang w:val="en-US"/>
        </w:rPr>
        <w:t>regular</w:t>
      </w:r>
      <w:r w:rsidR="00660ADA" w:rsidRPr="006D69C5">
        <w:rPr>
          <w:rFonts w:eastAsia="Times New Roman" w:cstheme="minorHAnsi"/>
          <w:color w:val="000000"/>
          <w:lang w:val="en-US"/>
        </w:rPr>
        <w:t xml:space="preserve"> basis</w:t>
      </w:r>
      <w:del w:id="234" w:author="Microsoft Office User" w:date="2021-12-10T13:28:00Z">
        <w:r w:rsidR="00660ADA" w:rsidRPr="006D69C5" w:rsidDel="0056460B">
          <w:rPr>
            <w:rFonts w:eastAsia="Times New Roman" w:cstheme="minorHAnsi"/>
            <w:color w:val="000000"/>
            <w:lang w:val="en-US"/>
          </w:rPr>
          <w:delText xml:space="preserve"> all year round</w:delText>
        </w:r>
      </w:del>
      <w:r w:rsidRPr="006D69C5">
        <w:rPr>
          <w:rFonts w:eastAsia="Times New Roman" w:cstheme="minorHAnsi"/>
          <w:color w:val="000000"/>
          <w:lang w:val="en-US"/>
        </w:rPr>
        <w:t xml:space="preserve">. </w:t>
      </w:r>
      <w:ins w:id="235" w:author="Microsoft Office User" w:date="2021-12-10T13:29:00Z">
        <w:r w:rsidR="0056460B">
          <w:rPr>
            <w:rFonts w:eastAsia="Times New Roman" w:cstheme="minorHAnsi"/>
            <w:color w:val="000000"/>
            <w:lang w:val="en-US"/>
          </w:rPr>
          <w:t>Using GPS collars, w</w:t>
        </w:r>
      </w:ins>
      <w:del w:id="236" w:author="Microsoft Office User" w:date="2021-12-10T13:29:00Z">
        <w:r w:rsidR="00EB517F" w:rsidRPr="006D69C5" w:rsidDel="0056460B">
          <w:rPr>
            <w:rFonts w:eastAsia="Times New Roman" w:cstheme="minorHAnsi"/>
            <w:color w:val="000000"/>
            <w:lang w:val="en-US"/>
          </w:rPr>
          <w:delText>W</w:delText>
        </w:r>
      </w:del>
      <w:r w:rsidR="00EB517F" w:rsidRPr="006D69C5">
        <w:rPr>
          <w:rFonts w:eastAsia="Times New Roman" w:cstheme="minorHAnsi"/>
          <w:color w:val="000000"/>
          <w:lang w:val="en-US"/>
        </w:rPr>
        <w:t xml:space="preserve">e </w:t>
      </w:r>
      <w:bookmarkEnd w:id="229"/>
      <w:r w:rsidR="00EB517F" w:rsidRPr="006D69C5">
        <w:rPr>
          <w:rFonts w:eastAsia="Times New Roman" w:cstheme="minorHAnsi"/>
          <w:color w:val="000000"/>
          <w:lang w:val="en-US"/>
        </w:rPr>
        <w:t xml:space="preserve">collected simultaneous, high-resolution (1 Hz) movement data on the majority of individuals within five </w:t>
      </w:r>
      <w:r w:rsidRPr="006D69C5">
        <w:rPr>
          <w:rFonts w:eastAsia="Times New Roman" w:cstheme="minorHAnsi"/>
          <w:color w:val="000000"/>
          <w:lang w:val="en-US"/>
        </w:rPr>
        <w:t>distinct habituated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bookmarkStart w:id="237" w:name="_Hlk90887110"/>
      <w:del w:id="238" w:author="Microsoft Office User" w:date="2021-12-10T13:30:00Z">
        <w:r w:rsidR="00AE4386" w:rsidRPr="006D69C5" w:rsidDel="0056460B">
          <w:rPr>
            <w:rFonts w:eastAsia="Times New Roman" w:cstheme="minorHAnsi"/>
            <w:color w:val="000000"/>
            <w:lang w:val="en-US"/>
          </w:rPr>
          <w:delText>ongoing classification</w:delText>
        </w:r>
      </w:del>
      <w:ins w:id="239" w:author="Microsoft Office User" w:date="2021-12-10T13:30:00Z">
        <w:r w:rsidR="0056460B">
          <w:rPr>
            <w:rFonts w:eastAsia="Times New Roman" w:cstheme="minorHAnsi"/>
            <w:color w:val="000000"/>
            <w:lang w:val="en-US"/>
          </w:rPr>
          <w:t>established protocols</w:t>
        </w:r>
      </w:ins>
      <w:r w:rsidR="00AE4386" w:rsidRPr="006D69C5">
        <w:rPr>
          <w:rFonts w:eastAsia="Times New Roman" w:cstheme="minorHAnsi"/>
          <w:color w:val="000000"/>
          <w:lang w:val="en-US"/>
        </w:rPr>
        <w:t xml:space="preserve"> </w:t>
      </w:r>
      <w:bookmarkEnd w:id="237"/>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T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xml:space="preserve">, </w:t>
      </w:r>
      <w:bookmarkStart w:id="240" w:name="_Hlk90887136"/>
      <w:del w:id="241" w:author="Microsoft Office User" w:date="2021-12-10T13:30:00Z">
        <w:r w:rsidR="009035B2" w:rsidRPr="006D69C5" w:rsidDel="0056460B">
          <w:rPr>
            <w:rFonts w:eastAsia="Times New Roman" w:cstheme="minorHAnsi"/>
            <w:color w:val="000000"/>
            <w:lang w:val="en-US"/>
          </w:rPr>
          <w:delText xml:space="preserve">with </w:delText>
        </w:r>
      </w:del>
      <w:ins w:id="242" w:author="Microsoft Office User" w:date="2021-12-10T13:30:00Z">
        <w:r w:rsidR="0056460B">
          <w:rPr>
            <w:rFonts w:eastAsia="Times New Roman" w:cstheme="minorHAnsi"/>
            <w:color w:val="000000"/>
            <w:lang w:val="en-US"/>
          </w:rPr>
          <w:t>but had</w:t>
        </w:r>
        <w:r w:rsidR="0056460B" w:rsidRPr="006D69C5">
          <w:rPr>
            <w:rFonts w:eastAsia="Times New Roman" w:cstheme="minorHAnsi"/>
            <w:color w:val="000000"/>
            <w:lang w:val="en-US"/>
          </w:rPr>
          <w:t xml:space="preserve"> </w:t>
        </w:r>
      </w:ins>
      <w:r w:rsidR="009035B2" w:rsidRPr="006D69C5">
        <w:rPr>
          <w:rFonts w:eastAsia="Times New Roman" w:cstheme="minorHAnsi"/>
          <w:color w:val="000000"/>
          <w:lang w:val="en-US"/>
        </w:rPr>
        <w:t>different statuses</w:t>
      </w:r>
      <w:ins w:id="243" w:author="Microsoft Office User" w:date="2021-12-10T13:30:00Z">
        <w:r w:rsidR="0056460B">
          <w:rPr>
            <w:rFonts w:eastAsia="Times New Roman" w:cstheme="minorHAnsi"/>
            <w:color w:val="000000"/>
            <w:lang w:val="en-US"/>
          </w:rPr>
          <w:t xml:space="preserve"> in these two years</w:t>
        </w:r>
      </w:ins>
      <w:r w:rsidR="00EB517F" w:rsidRPr="006D69C5">
        <w:rPr>
          <w:rFonts w:eastAsia="Times New Roman" w:cstheme="minorHAnsi"/>
          <w:color w:val="000000"/>
          <w:lang w:val="en-US"/>
        </w:rPr>
        <w:t xml:space="preserve"> </w:t>
      </w:r>
      <w:bookmarkEnd w:id="240"/>
      <w:r w:rsidR="00EB517F" w:rsidRPr="006D69C5">
        <w:rPr>
          <w:rFonts w:eastAsia="Times New Roman" w:cstheme="minorHAnsi"/>
          <w:color w:val="000000"/>
          <w:lang w:val="en-US"/>
        </w:rPr>
        <w:t>(see Supplemental Table 1)</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1E7B12DA" w:rsidR="00F85EAE" w:rsidRPr="006D69C5" w:rsidRDefault="00F85EAE" w:rsidP="00D27F62">
      <w:pPr>
        <w:spacing w:before="320" w:after="80" w:line="360" w:lineRule="auto"/>
        <w:jc w:val="both"/>
        <w:outlineLvl w:val="2"/>
        <w:rPr>
          <w:rFonts w:eastAsia="Times New Roman" w:cstheme="minorHAnsi"/>
          <w:i/>
          <w:color w:val="434343"/>
          <w:lang w:val="en-US"/>
        </w:rPr>
      </w:pPr>
      <w:del w:id="244" w:author="Microsoft Office User" w:date="2021-12-10T13:31:00Z">
        <w:r w:rsidRPr="006D69C5" w:rsidDel="00C2646A">
          <w:rPr>
            <w:rFonts w:eastAsia="Times New Roman" w:cstheme="minorHAnsi"/>
            <w:i/>
            <w:color w:val="434343"/>
            <w:lang w:val="en-US"/>
          </w:rPr>
          <w:delText xml:space="preserve">Tag </w:delText>
        </w:r>
      </w:del>
      <w:ins w:id="245" w:author="Microsoft Office User" w:date="2021-12-10T13:31:00Z">
        <w:r w:rsidR="00C2646A">
          <w:rPr>
            <w:rFonts w:eastAsia="Times New Roman" w:cstheme="minorHAnsi"/>
            <w:i/>
            <w:color w:val="434343"/>
            <w:lang w:val="en-US"/>
          </w:rPr>
          <w:t>Collar</w:t>
        </w:r>
        <w:r w:rsidR="00C2646A" w:rsidRPr="006D69C5">
          <w:rPr>
            <w:rFonts w:eastAsia="Times New Roman" w:cstheme="minorHAnsi"/>
            <w:i/>
            <w:color w:val="434343"/>
            <w:lang w:val="en-US"/>
          </w:rPr>
          <w:t xml:space="preserve"> </w:t>
        </w:r>
      </w:ins>
      <w:r w:rsidRPr="006D69C5">
        <w:rPr>
          <w:rFonts w:eastAsia="Times New Roman" w:cstheme="minorHAnsi"/>
          <w:i/>
          <w:color w:val="434343"/>
          <w:lang w:val="en-US"/>
        </w:rPr>
        <w:t>design</w:t>
      </w:r>
    </w:p>
    <w:p w14:paraId="6A4DD6E4" w14:textId="3F23AF35" w:rsidR="001A246C" w:rsidRPr="006D69C5" w:rsidRDefault="001A246C" w:rsidP="001A246C">
      <w:pPr>
        <w:spacing w:after="0" w:line="360" w:lineRule="auto"/>
        <w:jc w:val="both"/>
        <w:rPr>
          <w:rFonts w:eastAsia="Times New Roman" w:cstheme="minorHAnsi"/>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all individuals in a</w:t>
      </w:r>
      <w:r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meerkat </w:t>
      </w:r>
      <w:r w:rsidRPr="006D69C5">
        <w:rPr>
          <w:rFonts w:eastAsia="Times New Roman" w:cstheme="minorHAnsi"/>
          <w:color w:val="000000"/>
          <w:lang w:val="en-US"/>
        </w:rPr>
        <w:t>group,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w:t>
      </w:r>
      <w:del w:id="246" w:author="Microsoft Office User" w:date="2021-12-10T13:31:00Z">
        <w:r w:rsidR="00587B41" w:rsidDel="00C2646A">
          <w:rPr>
            <w:rFonts w:eastAsia="Times New Roman" w:cstheme="minorHAnsi"/>
            <w:color w:val="000000"/>
            <w:lang w:val="en-US"/>
          </w:rPr>
          <w:delText>c</w:delText>
        </w:r>
      </w:del>
      <w:r w:rsidR="00587B41">
        <w:rPr>
          <w:rFonts w:eastAsia="Times New Roman" w:cstheme="minorHAnsi"/>
          <w:color w:val="000000"/>
          <w:lang w:val="en-US"/>
        </w:rPr>
        <w:t>k Mini in 2021</w:t>
      </w:r>
      <w:ins w:id="247" w:author="Microsoft Office User" w:date="2021-12-10T13:31:00Z">
        <w:r w:rsidR="00C2646A">
          <w:rPr>
            <w:rFonts w:eastAsia="Times New Roman" w:cstheme="minorHAnsi"/>
            <w:color w:val="000000"/>
            <w:lang w:val="en-US"/>
          </w:rPr>
          <w:t>;</w:t>
        </w:r>
      </w:ins>
      <w:del w:id="248" w:author="Microsoft Office User" w:date="2021-12-10T13:31:00Z">
        <w:r w:rsidRPr="006D69C5" w:rsidDel="00C2646A">
          <w:rPr>
            <w:rFonts w:eastAsia="Times New Roman" w:cstheme="minorHAnsi"/>
            <w:color w:val="000000"/>
            <w:lang w:val="en-US"/>
          </w:rPr>
          <w:delText>,</w:delText>
        </w:r>
      </w:del>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xml:space="preserve">, Italy) and its battery (ER14250M) </w:t>
      </w:r>
      <w:ins w:id="249" w:author="Microsoft Office User" w:date="2021-12-10T13:31:00Z">
        <w:r w:rsidR="00C2646A">
          <w:rPr>
            <w:rFonts w:eastAsia="Times New Roman" w:cstheme="minorHAnsi"/>
            <w:color w:val="000000"/>
            <w:lang w:val="en-US"/>
          </w:rPr>
          <w:t>af</w:t>
        </w:r>
      </w:ins>
      <w:r w:rsidRPr="006D69C5">
        <w:rPr>
          <w:rFonts w:eastAsia="Times New Roman" w:cstheme="minorHAnsi"/>
          <w:color w:val="000000"/>
          <w:lang w:val="en-US"/>
        </w:rPr>
        <w:t xml:space="preserve">fixed </w:t>
      </w:r>
      <w:del w:id="250" w:author="Microsoft Office User" w:date="2021-12-10T13:31:00Z">
        <w:r w:rsidRPr="006D69C5" w:rsidDel="00C2646A">
          <w:rPr>
            <w:rFonts w:eastAsia="Times New Roman" w:cstheme="minorHAnsi"/>
            <w:color w:val="000000"/>
            <w:lang w:val="en-US"/>
          </w:rPr>
          <w:delText xml:space="preserve">on </w:delText>
        </w:r>
      </w:del>
      <w:ins w:id="251" w:author="Microsoft Office User" w:date="2021-12-10T13:31:00Z">
        <w:r w:rsidR="00C2646A">
          <w:rPr>
            <w:rFonts w:eastAsia="Times New Roman" w:cstheme="minorHAnsi"/>
            <w:color w:val="000000"/>
            <w:lang w:val="en-US"/>
          </w:rPr>
          <w:t>to a</w:t>
        </w:r>
        <w:r w:rsidR="00C2646A" w:rsidRPr="006D69C5">
          <w:rPr>
            <w:rFonts w:eastAsia="Times New Roman" w:cstheme="minorHAnsi"/>
            <w:color w:val="000000"/>
            <w:lang w:val="en-US"/>
          </w:rPr>
          <w:t xml:space="preserve"> </w:t>
        </w:r>
      </w:ins>
      <w:r w:rsidRPr="006D69C5">
        <w:rPr>
          <w:rFonts w:eastAsia="Times New Roman" w:cstheme="minorHAnsi"/>
          <w:color w:val="000000"/>
          <w:lang w:val="en-US"/>
        </w:rPr>
        <w:t>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r w:rsidR="00797978">
        <w:rPr>
          <w:rFonts w:eastAsia="Times New Roman" w:cstheme="minorHAnsi"/>
          <w:color w:val="000000"/>
          <w:lang w:val="en-US"/>
        </w:rPr>
        <w:t xml:space="preserve">Collars </w:t>
      </w:r>
      <w:r w:rsidR="00587B41">
        <w:rPr>
          <w:rFonts w:eastAsia="Times New Roman" w:cstheme="minorHAnsi"/>
          <w:color w:val="000000"/>
          <w:lang w:val="en-US"/>
        </w:rPr>
        <w:t>also included a small audio recorder (</w:t>
      </w:r>
      <w:proofErr w:type="spellStart"/>
      <w:r w:rsidR="00587B41">
        <w:rPr>
          <w:rFonts w:eastAsia="Times New Roman" w:cstheme="minorHAnsi"/>
          <w:color w:val="000000"/>
          <w:lang w:val="en-US"/>
        </w:rPr>
        <w:t>Edic</w:t>
      </w:r>
      <w:proofErr w:type="spellEnd"/>
      <w:r w:rsidR="00587B41">
        <w:rPr>
          <w:rFonts w:eastAsia="Times New Roman" w:cstheme="minorHAnsi"/>
          <w:color w:val="000000"/>
          <w:lang w:val="en-US"/>
        </w:rPr>
        <w:t>-mini Tiny+ A77</w:t>
      </w:r>
      <w:ins w:id="252" w:author="Microsoft Office User" w:date="2021-12-10T13:32:00Z">
        <w:r w:rsidR="00C2646A">
          <w:rPr>
            <w:rFonts w:eastAsia="Times New Roman" w:cstheme="minorHAnsi"/>
            <w:color w:val="000000"/>
            <w:lang w:val="en-US"/>
          </w:rPr>
          <w:t>;</w:t>
        </w:r>
      </w:ins>
      <w:del w:id="253" w:author="Microsoft Office User" w:date="2021-12-10T13:31:00Z">
        <w:r w:rsidR="00587B41" w:rsidDel="00C2646A">
          <w:rPr>
            <w:rFonts w:eastAsia="Times New Roman" w:cstheme="minorHAnsi"/>
            <w:color w:val="000000"/>
            <w:lang w:val="en-US"/>
          </w:rPr>
          <w:delText>,</w:delText>
        </w:r>
      </w:del>
      <w:r w:rsidR="00587B41">
        <w:rPr>
          <w:rFonts w:eastAsia="Times New Roman" w:cstheme="minorHAnsi"/>
          <w:color w:val="000000"/>
          <w:lang w:val="en-US"/>
        </w:rPr>
        <w:t xml:space="preserve"> T</w:t>
      </w:r>
      <w:ins w:id="254" w:author="Microsoft Office User" w:date="2021-12-10T13:31:00Z">
        <w:r w:rsidR="00C2646A">
          <w:rPr>
            <w:rFonts w:eastAsia="Times New Roman" w:cstheme="minorHAnsi"/>
            <w:color w:val="000000"/>
            <w:lang w:val="en-US"/>
          </w:rPr>
          <w:t>S</w:t>
        </w:r>
      </w:ins>
      <w:del w:id="255" w:author="Microsoft Office User" w:date="2021-12-10T13:31:00Z">
        <w:r w:rsidR="00587B41" w:rsidDel="00C2646A">
          <w:rPr>
            <w:rFonts w:eastAsia="Times New Roman" w:cstheme="minorHAnsi"/>
            <w:color w:val="000000"/>
            <w:lang w:val="en-US"/>
          </w:rPr>
          <w:delText>s</w:delText>
        </w:r>
      </w:del>
      <w:r w:rsidR="00587B41">
        <w:rPr>
          <w:rFonts w:eastAsia="Times New Roman" w:cstheme="minorHAnsi"/>
          <w:color w:val="000000"/>
          <w:lang w:val="en-US"/>
        </w:rPr>
        <w:t xml:space="preserve">-Market, Russia), and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w:t>
      </w:r>
      <w:del w:id="256" w:author="Microsoft Office User" w:date="2021-12-10T13:32:00Z">
        <w:r w:rsidR="00587B41" w:rsidDel="00C2646A">
          <w:rPr>
            <w:rFonts w:eastAsia="Times New Roman" w:cstheme="minorHAnsi"/>
            <w:color w:val="000000"/>
            <w:lang w:val="en-US"/>
          </w:rPr>
          <w:delText>c</w:delText>
        </w:r>
      </w:del>
      <w:r w:rsidR="00587B41">
        <w:rPr>
          <w:rFonts w:eastAsia="Times New Roman" w:cstheme="minorHAnsi"/>
          <w:color w:val="000000"/>
          <w:lang w:val="en-US"/>
        </w:rPr>
        <w:t xml:space="preserve">k units in 2021 </w:t>
      </w:r>
      <w:del w:id="257" w:author="Microsoft Office User" w:date="2021-12-10T13:32:00Z">
        <w:r w:rsidR="00587B41" w:rsidDel="00C2646A">
          <w:rPr>
            <w:rFonts w:eastAsia="Times New Roman" w:cstheme="minorHAnsi"/>
            <w:color w:val="000000"/>
            <w:lang w:val="en-US"/>
          </w:rPr>
          <w:delText xml:space="preserve">were </w:delText>
        </w:r>
      </w:del>
      <w:r w:rsidR="00587B41">
        <w:rPr>
          <w:rFonts w:eastAsia="Times New Roman" w:cstheme="minorHAnsi"/>
          <w:color w:val="000000"/>
          <w:lang w:val="en-US"/>
        </w:rPr>
        <w:t>also collect</w:t>
      </w:r>
      <w:ins w:id="258" w:author="Microsoft Office User" w:date="2021-12-10T13:32:00Z">
        <w:r w:rsidR="00C2646A">
          <w:rPr>
            <w:rFonts w:eastAsia="Times New Roman" w:cstheme="minorHAnsi"/>
            <w:color w:val="000000"/>
            <w:lang w:val="en-US"/>
          </w:rPr>
          <w:t>ed</w:t>
        </w:r>
      </w:ins>
      <w:del w:id="259" w:author="Microsoft Office User" w:date="2021-12-10T13:32:00Z">
        <w:r w:rsidR="00587B41" w:rsidDel="00C2646A">
          <w:rPr>
            <w:rFonts w:eastAsia="Times New Roman" w:cstheme="minorHAnsi"/>
            <w:color w:val="000000"/>
            <w:lang w:val="en-US"/>
          </w:rPr>
          <w:delText>ing</w:delText>
        </w:r>
      </w:del>
      <w:r w:rsidR="00587B41">
        <w:rPr>
          <w:rFonts w:eastAsia="Times New Roman" w:cstheme="minorHAnsi"/>
          <w:color w:val="000000"/>
          <w:lang w:val="en-US"/>
        </w:rPr>
        <w:t xml:space="preserve"> accelerometry data, </w:t>
      </w:r>
      <w:del w:id="260" w:author="Microsoft Office User" w:date="2021-12-10T13:32:00Z">
        <w:r w:rsidR="00587B41" w:rsidDel="00C2646A">
          <w:rPr>
            <w:rFonts w:eastAsia="Times New Roman" w:cstheme="minorHAnsi"/>
            <w:color w:val="000000"/>
            <w:lang w:val="en-US"/>
          </w:rPr>
          <w:delText xml:space="preserve">but </w:delText>
        </w:r>
      </w:del>
      <w:ins w:id="261" w:author="Microsoft Office User" w:date="2021-12-10T13:32:00Z">
        <w:r w:rsidR="00C2646A">
          <w:rPr>
            <w:rFonts w:eastAsia="Times New Roman" w:cstheme="minorHAnsi"/>
            <w:color w:val="000000"/>
            <w:lang w:val="en-US"/>
          </w:rPr>
          <w:t xml:space="preserve">however </w:t>
        </w:r>
      </w:ins>
      <w:r w:rsidR="00587B41">
        <w:rPr>
          <w:rFonts w:eastAsia="Times New Roman" w:cstheme="minorHAnsi"/>
          <w:color w:val="000000"/>
          <w:lang w:val="en-US"/>
        </w:rPr>
        <w:t xml:space="preserve">only GPS data was used in the present study. </w:t>
      </w:r>
      <w:r w:rsidRPr="006D69C5">
        <w:rPr>
          <w:rFonts w:eastAsia="Times New Roman" w:cstheme="minorHAnsi"/>
          <w:color w:val="000000"/>
          <w:lang w:val="en-US"/>
        </w:rPr>
        <w:t xml:space="preserve">The length of the strap was adjusted individually for each meerkat </w:t>
      </w:r>
      <w:r w:rsidR="00C05760" w:rsidRPr="006D69C5">
        <w:rPr>
          <w:rFonts w:eastAsia="Times New Roman" w:cstheme="minorHAnsi"/>
          <w:color w:val="000000"/>
          <w:lang w:val="en-US"/>
        </w:rPr>
        <w:t>based on</w:t>
      </w:r>
      <w:r w:rsidRPr="006D69C5">
        <w:rPr>
          <w:rFonts w:eastAsia="Times New Roman" w:cstheme="minorHAnsi"/>
          <w:color w:val="000000"/>
          <w:lang w:val="en-US"/>
        </w:rPr>
        <w:t xml:space="preserve"> prior neck measurements. The closing mechanism </w:t>
      </w:r>
      <w:r w:rsidR="001540EF" w:rsidRPr="006D69C5">
        <w:rPr>
          <w:rFonts w:eastAsia="Times New Roman" w:cstheme="minorHAnsi"/>
          <w:color w:val="000000"/>
          <w:lang w:val="en-US"/>
        </w:rPr>
        <w:t>consisted</w:t>
      </w:r>
      <w:r w:rsidRPr="006D69C5">
        <w:rPr>
          <w:rFonts w:eastAsia="Times New Roman" w:cstheme="minorHAnsi"/>
          <w:color w:val="000000"/>
          <w:lang w:val="en-US"/>
        </w:rPr>
        <w:t xml:space="preserve"> of 2 magnets (1*5*5mm) glued to 3-D printed plastic clasps at each end of the leather strap, designed to be able to close easily but to require human intervention to open. </w:t>
      </w:r>
      <w:r w:rsidR="001540EF" w:rsidRPr="006D69C5">
        <w:rPr>
          <w:rFonts w:eastAsia="Times New Roman" w:cstheme="minorHAnsi"/>
          <w:color w:val="000000"/>
          <w:lang w:val="en-US"/>
        </w:rPr>
        <w:lastRenderedPageBreak/>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which was never more than 5% of the wearer’s 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on back of the neck, with the whip antenna pointing down the back of the individual (Figure 1a). </w:t>
      </w:r>
    </w:p>
    <w:p w14:paraId="357C6E92" w14:textId="5C139B0A" w:rsidR="00F85EAE" w:rsidRPr="006D69C5" w:rsidRDefault="00F576F0"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Collar</w:t>
      </w:r>
      <w:r w:rsidR="00F85EAE" w:rsidRPr="006D69C5">
        <w:rPr>
          <w:rFonts w:eastAsia="Times New Roman" w:cstheme="minorHAnsi"/>
          <w:i/>
          <w:color w:val="434343"/>
          <w:lang w:val="en-US"/>
        </w:rPr>
        <w:t xml:space="preserve"> deployment</w:t>
      </w:r>
      <w:r w:rsidRPr="006D69C5">
        <w:rPr>
          <w:rFonts w:eastAsia="Times New Roman" w:cstheme="minorHAnsi"/>
          <w:i/>
          <w:color w:val="434343"/>
          <w:lang w:val="en-US"/>
        </w:rPr>
        <w:t>,</w:t>
      </w:r>
      <w:r w:rsidR="00F85EAE" w:rsidRPr="006D69C5">
        <w:rPr>
          <w:rFonts w:eastAsia="Times New Roman" w:cstheme="minorHAnsi"/>
          <w:i/>
          <w:color w:val="434343"/>
          <w:lang w:val="en-US"/>
        </w:rPr>
        <w:t xml:space="preserve"> duty cycle and retrieval</w:t>
      </w:r>
    </w:p>
    <w:p w14:paraId="67E61FCA" w14:textId="28D676F5" w:rsidR="00C17A45" w:rsidRPr="006D69C5" w:rsidRDefault="00096793" w:rsidP="0047277B">
      <w:pPr>
        <w:spacing w:after="240" w:line="360" w:lineRule="auto"/>
        <w:jc w:val="both"/>
        <w:rPr>
          <w:rFonts w:eastAsia="Times New Roman" w:cstheme="minorHAnsi"/>
          <w:color w:val="000000"/>
          <w:lang w:val="en-US"/>
        </w:rPr>
      </w:pPr>
      <w:r w:rsidRPr="006D69C5">
        <w:rPr>
          <w:rFonts w:eastAsia="Times New Roman" w:cstheme="minorHAnsi"/>
          <w:noProof/>
          <w:color w:val="000000"/>
          <w:lang w:val="en-US"/>
        </w:rPr>
        <mc:AlternateContent>
          <mc:Choice Requires="wpg">
            <w:drawing>
              <wp:anchor distT="0" distB="0" distL="114300" distR="114300" simplePos="0" relativeHeight="251653120" behindDoc="1" locked="0" layoutInCell="1" allowOverlap="1" wp14:anchorId="390E09F7" wp14:editId="44FFA351">
                <wp:simplePos x="0" y="0"/>
                <wp:positionH relativeFrom="margin">
                  <wp:align>right</wp:align>
                </wp:positionH>
                <wp:positionV relativeFrom="paragraph">
                  <wp:posOffset>1057819</wp:posOffset>
                </wp:positionV>
                <wp:extent cx="1885339" cy="2968625"/>
                <wp:effectExtent l="0" t="0" r="0" b="3175"/>
                <wp:wrapSquare wrapText="bothSides"/>
                <wp:docPr id="1" name="Group 108"/>
                <wp:cNvGraphicFramePr/>
                <a:graphic xmlns:a="http://schemas.openxmlformats.org/drawingml/2006/main">
                  <a:graphicData uri="http://schemas.microsoft.com/office/word/2010/wordprocessingGroup">
                    <wpg:wgp>
                      <wpg:cNvGrpSpPr/>
                      <wpg:grpSpPr>
                        <a:xfrm>
                          <a:off x="0" y="0"/>
                          <a:ext cx="1885339" cy="2968625"/>
                          <a:chOff x="0" y="0"/>
                          <a:chExt cx="1885714" cy="2969030"/>
                        </a:xfrm>
                      </wpg:grpSpPr>
                      <pic:pic xmlns:pic="http://schemas.openxmlformats.org/drawingml/2006/picture">
                        <pic:nvPicPr>
                          <pic:cNvPr id="2" name="Image 3" descr="DSC_6732"/>
                          <pic:cNvPicPr>
                            <a:picLocks noChangeAspect="1"/>
                          </pic:cNvPicPr>
                        </pic:nvPicPr>
                        <pic:blipFill rotWithShape="1">
                          <a:blip r:embed="rId11"/>
                          <a:srcRect l="13958" t="12730" r="54450" b="10237"/>
                          <a:stretch/>
                        </pic:blipFill>
                        <pic:spPr>
                          <a:xfrm>
                            <a:off x="4739" y="0"/>
                            <a:ext cx="1825914" cy="2969030"/>
                          </a:xfrm>
                          <a:prstGeom prst="roundRect">
                            <a:avLst/>
                          </a:prstGeom>
                        </pic:spPr>
                      </pic:pic>
                      <wps:wsp>
                        <wps:cNvPr id="4" name="Straight Arrow Connector 4"/>
                        <wps:cNvCnPr/>
                        <wps:spPr>
                          <a:xfrm flipH="1" flipV="1">
                            <a:off x="1249036" y="1082734"/>
                            <a:ext cx="248478" cy="350981"/>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1056220" y="1489431"/>
                            <a:ext cx="769069" cy="221200"/>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TextBox 10"/>
                        <wps:cNvSpPr txBox="1"/>
                        <wps:spPr>
                          <a:xfrm>
                            <a:off x="984470" y="1394546"/>
                            <a:ext cx="901244" cy="370256"/>
                          </a:xfrm>
                          <a:prstGeom prst="rect">
                            <a:avLst/>
                          </a:prstGeom>
                          <a:noFill/>
                          <a:ln>
                            <a:noFill/>
                          </a:ln>
                        </wps:spPr>
                        <wps:txbx>
                          <w:txbxContent>
                            <w:p w14:paraId="545A49F4"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wps:txbx>
                        <wps:bodyPr wrap="square" rtlCol="0">
                          <a:spAutoFit/>
                        </wps:bodyPr>
                      </wps:wsp>
                      <wps:wsp>
                        <wps:cNvPr id="9" name="Straight Arrow Connector 9"/>
                        <wps:cNvCnPr>
                          <a:cxnSpLocks/>
                        </wps:cNvCnPr>
                        <wps:spPr>
                          <a:xfrm flipH="1" flipV="1">
                            <a:off x="628722" y="934952"/>
                            <a:ext cx="64704" cy="41560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465632" y="1422820"/>
                            <a:ext cx="466142" cy="511565"/>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TextBox 41"/>
                        <wps:cNvSpPr txBox="1"/>
                        <wps:spPr>
                          <a:xfrm>
                            <a:off x="392950" y="1332115"/>
                            <a:ext cx="574154" cy="649694"/>
                          </a:xfrm>
                          <a:prstGeom prst="rect">
                            <a:avLst/>
                          </a:prstGeom>
                          <a:noFill/>
                          <a:ln>
                            <a:noFill/>
                          </a:ln>
                        </wps:spPr>
                        <wps:txbx>
                          <w:txbxContent>
                            <w:p w14:paraId="2F51686C"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wps:txbx>
                        <wps:bodyPr wrap="square" rtlCol="0">
                          <a:spAutoFit/>
                        </wps:bodyPr>
                      </wps:wsp>
                      <wps:wsp>
                        <wps:cNvPr id="12" name="Straight Arrow Connector 12"/>
                        <wps:cNvCnPr>
                          <a:cxnSpLocks/>
                        </wps:cNvCnPr>
                        <wps:spPr>
                          <a:xfrm flipH="1" flipV="1">
                            <a:off x="253993" y="1332116"/>
                            <a:ext cx="81974" cy="85882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ectangle 14"/>
                        <wps:cNvSpPr/>
                        <wps:spPr>
                          <a:xfrm>
                            <a:off x="130693" y="2285505"/>
                            <a:ext cx="787785" cy="213101"/>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TextBox 47"/>
                        <wps:cNvSpPr txBox="1"/>
                        <wps:spPr>
                          <a:xfrm>
                            <a:off x="0" y="2190943"/>
                            <a:ext cx="1046688" cy="370256"/>
                          </a:xfrm>
                          <a:prstGeom prst="rect">
                            <a:avLst/>
                          </a:prstGeom>
                          <a:noFill/>
                          <a:ln>
                            <a:noFill/>
                          </a:ln>
                        </wps:spPr>
                        <wps:txbx>
                          <w:txbxContent>
                            <w:p w14:paraId="662C9D9F"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wps:txbx>
                        <wps:bodyPr wrap="square" rtlCol="0">
                          <a:spAutoFit/>
                        </wps:bodyPr>
                      </wps:wsp>
                    </wpg:wgp>
                  </a:graphicData>
                </a:graphic>
                <wp14:sizeRelH relativeFrom="margin">
                  <wp14:pctWidth>0</wp14:pctWidth>
                </wp14:sizeRelH>
              </wp:anchor>
            </w:drawing>
          </mc:Choice>
          <mc:Fallback>
            <w:pict>
              <v:group w14:anchorId="390E09F7" id="Group 108" o:spid="_x0000_s1026" style="position:absolute;left:0;text-align:left;margin-left:97.25pt;margin-top:83.3pt;width:148.45pt;height:233.75pt;z-index:-251663360;mso-position-horizontal:right;mso-position-horizontal-relative:margin;mso-width-relative:margin" coordsize="18857,296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alt="DSC_6732" style="position:absolute;left:47;width:18259;height:29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" adj="3600">
                  <v:imagedata r:id="rId12" o:title="DSC_6732" croptop="8343f" cropbottom="6709f" cropleft="9148f" cropright="35684f"/>
                </v:shape>
                <v:shapetype id="_x0000_t32" coordsize="21600,21600" o:spt="32" o:oned="t" path="m,l21600,21600e" filled="f">
                  <v:path arrowok="t" fillok="f" o:connecttype="none"/>
                  <o:lock v:ext="edit" shapetype="t"/>
                </v:shapetype>
                <v:shape id="Straight Arrow Connector 4" o:spid="_x0000_s1028" type="#_x0000_t32" style="position:absolute;left:12490;top:10827;width:2485;height:35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" strokecolor="red" strokeweight="3pt">
                  <v:stroke endarrow="block" joinstyle="miter"/>
                </v:shape>
                <v:rect id="Rectangle 5" o:spid="_x0000_s1029" style="position:absolute;left:10562;top:14894;width:7690;height:2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" fillcolor="white [3212]" stroked="f" strokeweight="1pt">
                  <v:fill opacity="33410f"/>
                </v:rect>
                <v:shapetype id="_x0000_t202" coordsize="21600,21600" o:spt="202" path="m,l,21600r21600,l21600,xe">
                  <v:stroke joinstyle="miter"/>
                  <v:path gradientshapeok="t" o:connecttype="rect"/>
                </v:shapetype>
                <v:shape id="TextBox 10" o:spid="_x0000_s1030" type="#_x0000_t202" style="position:absolute;left:9844;top:13945;width:9013;height:3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545A49F4"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v:textbox>
                </v:shape>
                <v:shape id="Straight Arrow Connector 9" o:spid="_x0000_s1031" type="#_x0000_t32" style="position:absolute;left:6287;top:9349;width:647;height:41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" strokecolor="red" strokeweight="3pt">
                  <v:stroke endarrow="block" joinstyle="miter"/>
                  <o:lock v:ext="edit" shapetype="f"/>
                </v:shape>
                <v:rect id="Rectangle 10" o:spid="_x0000_s1032" style="position:absolute;left:4656;top:14228;width:4661;height:5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" fillcolor="white [3212]" stroked="f" strokeweight="1pt">
                  <v:fill opacity="33410f"/>
                </v:rect>
                <v:shape id="TextBox 41" o:spid="_x0000_s1033" type="#_x0000_t202" style="position:absolute;left:3929;top:13321;width:5742;height:6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2F51686C"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v:textbox>
                </v:shape>
                <v:shape id="Straight Arrow Connector 12" o:spid="_x0000_s1034" type="#_x0000_t32" style="position:absolute;left:2539;top:13321;width:820;height:8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" strokecolor="red" strokeweight="3pt">
                  <v:stroke endarrow="block" joinstyle="miter"/>
                  <o:lock v:ext="edit" shapetype="f"/>
                </v:shape>
                <v:rect id="Rectangle 14" o:spid="_x0000_s1035" style="position:absolute;left:1306;top:22855;width:7878;height:2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" fillcolor="white [3212]" stroked="f" strokeweight="1pt">
                  <v:fill opacity="33410f"/>
                </v:rect>
                <v:shape id="TextBox 47" o:spid="_x0000_s1036" type="#_x0000_t202" style="position:absolute;top:21909;width:10466;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62C9D9F"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v:textbox>
                </v:shape>
                <w10:wrap type="square" anchorx="margin"/>
              </v:group>
            </w:pict>
          </mc:Fallback>
        </mc:AlternateContent>
      </w:r>
      <w:r w:rsidR="00F576F0" w:rsidRPr="006D69C5">
        <w:rPr>
          <w:rFonts w:eastAsia="Times New Roman" w:cstheme="minorHAnsi"/>
          <w:color w:val="000000"/>
          <w:lang w:val="en-US"/>
        </w:rPr>
        <w:t>In winter months, meerkats typically spend up to an hour</w:t>
      </w:r>
      <w:r w:rsidR="004640BA" w:rsidRPr="006D69C5">
        <w:rPr>
          <w:rFonts w:eastAsia="Times New Roman" w:cstheme="minorHAnsi"/>
          <w:color w:val="000000"/>
          <w:lang w:val="en-US"/>
        </w:rPr>
        <w:t xml:space="preserve"> in the morning</w:t>
      </w:r>
      <w:r w:rsidR="00F576F0" w:rsidRPr="006D69C5">
        <w:rPr>
          <w:rFonts w:eastAsia="Times New Roman" w:cstheme="minorHAnsi"/>
          <w:color w:val="000000"/>
          <w:lang w:val="en-US"/>
        </w:rPr>
        <w:t xml:space="preserve"> at the</w:t>
      </w:r>
      <w:r w:rsidR="004640BA" w:rsidRPr="006D69C5">
        <w:rPr>
          <w:rFonts w:eastAsia="Times New Roman" w:cstheme="minorHAnsi"/>
          <w:color w:val="000000"/>
          <w:lang w:val="en-US"/>
        </w:rPr>
        <w:t>ir</w:t>
      </w:r>
      <w:r w:rsidR="00F576F0" w:rsidRPr="006D69C5">
        <w:rPr>
          <w:rFonts w:eastAsia="Times New Roman" w:cstheme="minorHAnsi"/>
          <w:color w:val="000000"/>
          <w:lang w:val="en-US"/>
        </w:rPr>
        <w:t xml:space="preserve"> communal </w:t>
      </w:r>
      <w:r w:rsidR="004640BA" w:rsidRPr="006D69C5">
        <w:rPr>
          <w:rFonts w:eastAsia="Times New Roman" w:cstheme="minorHAnsi"/>
          <w:color w:val="000000"/>
          <w:lang w:val="en-US"/>
        </w:rPr>
        <w:t xml:space="preserve">sleeping </w:t>
      </w:r>
      <w:r w:rsidR="00F576F0" w:rsidRPr="006D69C5">
        <w:rPr>
          <w:rFonts w:eastAsia="Times New Roman" w:cstheme="minorHAnsi"/>
          <w:color w:val="000000"/>
          <w:lang w:val="en-US"/>
        </w:rPr>
        <w:t xml:space="preserve">burrow before moving off to forage. During this time, they are typically relaxed and often stand upright in the sun to warm up or groom one another, thus presenting an ideal opportunity for non-invasive collar deployment. To deploy collars, one person would slowly approach a meerkat and start grooming its neck to test receptivity. If the target remained stationary and showed no sign of discomfort, the person would then try to clasp an appropriately-sized collar around its neck, stopping if the meerkat recoiled or moved away. To collar some individuals, a second person presented a water bottle to distract them, and the collar was clasped around the outstretched neck of the drinking meerkat. After two failed attempts for a given individual, it would be left alone for the rest of the day to prevent any risk of </w:t>
      </w:r>
      <w:bookmarkStart w:id="262" w:name="_Hlk90887294"/>
      <w:r w:rsidR="00F576F0" w:rsidRPr="006D69C5">
        <w:rPr>
          <w:rFonts w:eastAsia="Times New Roman" w:cstheme="minorHAnsi"/>
          <w:color w:val="000000"/>
          <w:lang w:val="en-US"/>
        </w:rPr>
        <w:t>d</w:t>
      </w:r>
      <w:ins w:id="263" w:author="Microsoft Office User" w:date="2021-12-10T13:34:00Z">
        <w:r w:rsidR="00C2646A">
          <w:rPr>
            <w:rFonts w:eastAsia="Times New Roman" w:cstheme="minorHAnsi"/>
            <w:color w:val="000000"/>
            <w:lang w:val="en-US"/>
          </w:rPr>
          <w:t>is</w:t>
        </w:r>
      </w:ins>
      <w:del w:id="264" w:author="Microsoft Office User" w:date="2021-12-10T13:34:00Z">
        <w:r w:rsidR="00F576F0" w:rsidRPr="006D69C5" w:rsidDel="00C2646A">
          <w:rPr>
            <w:rFonts w:eastAsia="Times New Roman" w:cstheme="minorHAnsi"/>
            <w:color w:val="000000"/>
            <w:lang w:val="en-US"/>
          </w:rPr>
          <w:delText>e-</w:delText>
        </w:r>
      </w:del>
      <w:r w:rsidR="00F576F0" w:rsidRPr="006D69C5">
        <w:rPr>
          <w:rFonts w:eastAsia="Times New Roman" w:cstheme="minorHAnsi"/>
          <w:color w:val="000000"/>
          <w:lang w:val="en-US"/>
        </w:rPr>
        <w:t>habituation</w:t>
      </w:r>
      <w:bookmarkEnd w:id="262"/>
      <w:r w:rsidR="00F576F0" w:rsidRPr="006D69C5">
        <w:rPr>
          <w:rFonts w:eastAsia="Times New Roman" w:cstheme="minorHAnsi"/>
          <w:color w:val="000000"/>
          <w:lang w:val="en-US"/>
        </w:rPr>
        <w:t xml:space="preserve">. </w:t>
      </w:r>
      <w:r w:rsidR="00D31AE1" w:rsidRPr="006D69C5">
        <w:rPr>
          <w:rFonts w:eastAsia="Times New Roman" w:cstheme="minorHAnsi"/>
          <w:color w:val="000000"/>
          <w:lang w:val="en-US"/>
        </w:rPr>
        <w:t xml:space="preserve">After successful collaring, individuals were observed for at least ten minutes and the collar was removed if they exhibited any kind of unusual </w:t>
      </w:r>
      <w:r w:rsidR="00EB517F" w:rsidRPr="006D69C5">
        <w:rPr>
          <w:rFonts w:eastAsia="Times New Roman" w:cstheme="minorHAnsi"/>
          <w:color w:val="000000"/>
          <w:lang w:val="en-US"/>
        </w:rPr>
        <w:t>behavior for more than a few minutes (e.g. scratching at the collar, trying to remove it)</w:t>
      </w:r>
      <w:r w:rsidR="00D31AE1" w:rsidRPr="006D69C5">
        <w:rPr>
          <w:rFonts w:eastAsia="Times New Roman" w:cstheme="minorHAnsi"/>
          <w:color w:val="000000"/>
          <w:lang w:val="en-US"/>
        </w:rPr>
        <w:t xml:space="preserve">. This happened in very few cases, always on the smallest </w:t>
      </w:r>
      <w:r w:rsidR="00EB517F" w:rsidRPr="006D69C5">
        <w:rPr>
          <w:rFonts w:eastAsia="Times New Roman" w:cstheme="minorHAnsi"/>
          <w:color w:val="000000"/>
          <w:lang w:val="en-US"/>
        </w:rPr>
        <w:t xml:space="preserve">individuals. In these few cases we removed the collars </w:t>
      </w:r>
      <w:proofErr w:type="gramStart"/>
      <w:r w:rsidR="00EB517F" w:rsidRPr="006D69C5">
        <w:rPr>
          <w:rFonts w:eastAsia="Times New Roman" w:cstheme="minorHAnsi"/>
          <w:color w:val="000000"/>
          <w:lang w:val="en-US"/>
        </w:rPr>
        <w:t>and in some instances</w:t>
      </w:r>
      <w:proofErr w:type="gramEnd"/>
      <w:r w:rsidR="00EB517F" w:rsidRPr="006D69C5">
        <w:rPr>
          <w:rFonts w:eastAsia="Times New Roman" w:cstheme="minorHAnsi"/>
          <w:color w:val="000000"/>
          <w:lang w:val="en-US"/>
        </w:rPr>
        <w:t xml:space="preserve"> re-deployed different collars on a subsequent day (if collar fit was determined to be the issue).</w:t>
      </w:r>
      <w:r w:rsidR="00D31AE1" w:rsidRPr="006D69C5">
        <w:rPr>
          <w:rFonts w:eastAsia="Times New Roman" w:cstheme="minorHAnsi"/>
          <w:color w:val="000000"/>
          <w:lang w:val="en-US"/>
        </w:rPr>
        <w:t xml:space="preserve"> </w:t>
      </w:r>
      <w:r w:rsidR="00F576F0" w:rsidRPr="006D69C5">
        <w:rPr>
          <w:rFonts w:eastAsia="Times New Roman" w:cstheme="minorHAnsi"/>
          <w:color w:val="000000"/>
          <w:lang w:val="en-US"/>
        </w:rPr>
        <w:t xml:space="preserve">At the end of data collection, collars were taken off much in the same way as they were put on, though sometimes as well during foraging since removal could be done much more quickly and easily than deployment. Juvenile individuals were too small to wear a </w:t>
      </w:r>
      <w:r w:rsidR="00C12072" w:rsidRPr="006D69C5">
        <w:rPr>
          <w:rFonts w:eastAsia="Times New Roman" w:cstheme="minorHAnsi"/>
          <w:color w:val="000000"/>
          <w:lang w:val="en-US"/>
        </w:rPr>
        <w:t xml:space="preserve">GPS </w:t>
      </w:r>
      <w:r w:rsidR="00F576F0" w:rsidRPr="006D69C5">
        <w:rPr>
          <w:rFonts w:eastAsia="Times New Roman" w:cstheme="minorHAnsi"/>
          <w:color w:val="000000"/>
          <w:lang w:val="en-US"/>
        </w:rPr>
        <w:t>collar, therefore their movement could not be recorded.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ere </w:t>
      </w:r>
      <w:del w:id="265" w:author="Microsoft Office User" w:date="2021-12-10T13:35:00Z">
        <w:r w:rsidR="00F576F0" w:rsidRPr="006D69C5" w:rsidDel="00C2646A">
          <w:rPr>
            <w:rFonts w:eastAsia="Times New Roman" w:cstheme="minorHAnsi"/>
            <w:color w:val="000000"/>
            <w:lang w:val="en-US"/>
          </w:rPr>
          <w:delText>synchronized</w:delText>
        </w:r>
        <w:r w:rsidR="0047277B" w:rsidRPr="006D69C5" w:rsidDel="00C2646A">
          <w:rPr>
            <w:rFonts w:eastAsia="Times New Roman" w:cstheme="minorHAnsi"/>
            <w:color w:val="000000"/>
            <w:lang w:val="en-US"/>
          </w:rPr>
          <w:delText xml:space="preserve"> </w:delText>
        </w:r>
      </w:del>
      <w:ins w:id="266" w:author="Microsoft Office User" w:date="2021-12-10T13:35:00Z">
        <w:r w:rsidR="00C2646A">
          <w:rPr>
            <w:rFonts w:eastAsia="Times New Roman" w:cstheme="minorHAnsi"/>
            <w:color w:val="000000"/>
            <w:lang w:val="en-US"/>
          </w:rPr>
          <w:t>programmed</w:t>
        </w:r>
        <w:r w:rsidR="00C2646A" w:rsidRPr="006D69C5">
          <w:rPr>
            <w:rFonts w:eastAsia="Times New Roman" w:cstheme="minorHAnsi"/>
            <w:color w:val="000000"/>
            <w:lang w:val="en-US"/>
          </w:rPr>
          <w:t xml:space="preserve"> </w:t>
        </w:r>
      </w:ins>
      <w:r w:rsidR="0047277B" w:rsidRPr="006D69C5">
        <w:rPr>
          <w:rFonts w:eastAsia="Times New Roman" w:cstheme="minorHAnsi"/>
          <w:color w:val="000000"/>
          <w:lang w:val="en-US"/>
        </w:rPr>
        <w:t xml:space="preserve">to start on the same day and to record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4640BA" w:rsidRPr="006D69C5">
        <w:rPr>
          <w:rFonts w:eastAsia="Times New Roman" w:cstheme="minorHAnsi"/>
          <w:color w:val="000000"/>
          <w:lang w:val="en-US"/>
        </w:rPr>
        <w:t>, either in the morning after the group had left the sleeping burrow, or in the afternoon before returning to it depending on the deployment</w:t>
      </w:r>
      <w:r w:rsidR="00457A6B" w:rsidRPr="006D69C5">
        <w:rPr>
          <w:rFonts w:eastAsia="Times New Roman" w:cstheme="minorHAnsi"/>
          <w:color w:val="000000"/>
          <w:lang w:val="en-US"/>
        </w:rPr>
        <w:t xml:space="preserve"> round</w:t>
      </w:r>
      <w:ins w:id="267" w:author="Microsoft Office User" w:date="2021-12-10T13:36:00Z">
        <w:r w:rsidR="00C2646A">
          <w:rPr>
            <w:rFonts w:eastAsia="Times New Roman" w:cstheme="minorHAnsi"/>
            <w:color w:val="000000"/>
            <w:lang w:val="en-US"/>
          </w:rPr>
          <w:t xml:space="preserve"> (see Table?)</w:t>
        </w:r>
      </w:ins>
      <w:r w:rsidR="004640BA" w:rsidRPr="006D69C5">
        <w:rPr>
          <w:rFonts w:eastAsia="Times New Roman" w:cstheme="minorHAnsi"/>
          <w:color w:val="000000"/>
          <w:lang w:val="en-US"/>
        </w:rPr>
        <w:t xml:space="preserve">. </w:t>
      </w:r>
      <w:bookmarkStart w:id="268" w:name="_Hlk90887338"/>
      <w:del w:id="269" w:author="Microsoft Office User" w:date="2021-12-10T13:36:00Z">
        <w:r w:rsidR="004640BA" w:rsidRPr="006D69C5" w:rsidDel="00C2646A">
          <w:rPr>
            <w:rFonts w:eastAsia="Times New Roman" w:cstheme="minorHAnsi"/>
            <w:color w:val="000000"/>
            <w:lang w:val="en-US"/>
          </w:rPr>
          <w:delText>These are times when meerkats are foraging</w:delText>
        </w:r>
      </w:del>
      <w:ins w:id="270" w:author="Microsoft Office User" w:date="2021-12-10T13:36:00Z">
        <w:r w:rsidR="00C2646A">
          <w:rPr>
            <w:rFonts w:eastAsia="Times New Roman" w:cstheme="minorHAnsi"/>
            <w:color w:val="000000"/>
            <w:lang w:val="en-US"/>
          </w:rPr>
          <w:t>During these times, meerkats typically forage</w:t>
        </w:r>
      </w:ins>
      <w:r w:rsidR="004640BA" w:rsidRPr="006D69C5">
        <w:rPr>
          <w:rFonts w:eastAsia="Times New Roman" w:cstheme="minorHAnsi"/>
          <w:color w:val="000000"/>
          <w:lang w:val="en-US"/>
        </w:rPr>
        <w:t xml:space="preserve"> </w:t>
      </w:r>
      <w:del w:id="271" w:author="Microsoft Office User" w:date="2021-12-10T13:37:00Z">
        <w:r w:rsidR="004640BA" w:rsidRPr="006D69C5" w:rsidDel="00C2646A">
          <w:rPr>
            <w:rFonts w:eastAsia="Times New Roman" w:cstheme="minorHAnsi"/>
            <w:color w:val="000000"/>
            <w:lang w:val="en-US"/>
          </w:rPr>
          <w:delText xml:space="preserve">freely </w:delText>
        </w:r>
      </w:del>
      <w:r w:rsidR="004640BA" w:rsidRPr="006D69C5">
        <w:rPr>
          <w:rFonts w:eastAsia="Times New Roman" w:cstheme="minorHAnsi"/>
          <w:color w:val="000000"/>
          <w:lang w:val="en-US"/>
        </w:rPr>
        <w:t xml:space="preserve">within their territory </w:t>
      </w:r>
      <w:del w:id="272" w:author="Microsoft Office User" w:date="2021-12-10T13:37:00Z">
        <w:r w:rsidR="004640BA" w:rsidRPr="006D69C5" w:rsidDel="00C2646A">
          <w:rPr>
            <w:rFonts w:eastAsia="Times New Roman" w:cstheme="minorHAnsi"/>
            <w:color w:val="000000"/>
            <w:lang w:val="en-US"/>
          </w:rPr>
          <w:delText>and are usually the most active</w:delText>
        </w:r>
      </w:del>
      <w:ins w:id="273" w:author="Microsoft Office User" w:date="2021-12-10T13:37:00Z">
        <w:r w:rsidR="00C2646A">
          <w:rPr>
            <w:rFonts w:eastAsia="Times New Roman" w:cstheme="minorHAnsi"/>
            <w:color w:val="000000"/>
            <w:lang w:val="en-US"/>
          </w:rPr>
          <w:t>while moving as a group</w:t>
        </w:r>
      </w:ins>
      <w:r w:rsidR="004640BA" w:rsidRPr="006D69C5">
        <w:rPr>
          <w:rFonts w:eastAsia="Times New Roman" w:cstheme="minorHAnsi"/>
          <w:color w:val="000000"/>
          <w:lang w:val="en-US"/>
        </w:rPr>
        <w:t>.</w:t>
      </w:r>
      <w:r w:rsidR="0047277B" w:rsidRPr="006D69C5">
        <w:rPr>
          <w:rFonts w:eastAsia="Times New Roman" w:cstheme="minorHAnsi"/>
          <w:color w:val="000000"/>
          <w:lang w:val="en-US"/>
        </w:rPr>
        <w:t xml:space="preserve"> </w:t>
      </w:r>
      <w:bookmarkEnd w:id="268"/>
      <w:r w:rsidR="0047277B" w:rsidRPr="006D69C5">
        <w:rPr>
          <w:rFonts w:eastAsia="Times New Roman" w:cstheme="minorHAnsi"/>
          <w:color w:val="000000"/>
          <w:lang w:val="en-US"/>
        </w:rPr>
        <w:t xml:space="preserve">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days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X for detailed information on group composition and deployment timing.</w:t>
      </w:r>
    </w:p>
    <w:p w14:paraId="4CFA6FF6" w14:textId="5D82574A" w:rsidR="009249ED" w:rsidRPr="006D69C5" w:rsidRDefault="009249ED" w:rsidP="009249ED">
      <w:pPr>
        <w:spacing w:before="320" w:after="80" w:line="360" w:lineRule="auto"/>
        <w:jc w:val="both"/>
        <w:outlineLvl w:val="2"/>
        <w:rPr>
          <w:rFonts w:eastAsia="Times New Roman" w:cstheme="minorHAnsi"/>
          <w:b/>
          <w:bCs/>
          <w:i/>
          <w:lang w:val="en-US"/>
        </w:rPr>
      </w:pPr>
      <w:r w:rsidRPr="006D69C5">
        <w:rPr>
          <w:rFonts w:eastAsia="Times New Roman" w:cstheme="minorHAnsi"/>
          <w:i/>
          <w:color w:val="434343"/>
          <w:lang w:val="en-US"/>
        </w:rPr>
        <w:lastRenderedPageBreak/>
        <w:t>Focal recordings of untagged individuals</w:t>
      </w:r>
      <w:r w:rsidR="003C106C" w:rsidRPr="006D69C5">
        <w:rPr>
          <w:rFonts w:eastAsia="Times New Roman" w:cstheme="minorHAnsi"/>
          <w:i/>
          <w:color w:val="434343"/>
          <w:lang w:val="en-US"/>
        </w:rPr>
        <w:t xml:space="preserve"> and scans</w:t>
      </w:r>
    </w:p>
    <w:p w14:paraId="61B3A911" w14:textId="3507A2E8" w:rsidR="00AD78DF" w:rsidRPr="00AD78DF" w:rsidRDefault="009249ED" w:rsidP="009249ED">
      <w:pPr>
        <w:spacing w:after="0" w:line="360" w:lineRule="auto"/>
        <w:jc w:val="both"/>
        <w:rPr>
          <w:ins w:id="274" w:author="Microsoft Office User" w:date="2021-12-10T13:54:00Z"/>
          <w:rFonts w:eastAsia="Times New Roman" w:cstheme="minorHAnsi"/>
          <w:lang w:val="en-US"/>
          <w:rPrChange w:id="275" w:author="Microsoft Office User" w:date="2021-12-10T13:58:00Z">
            <w:rPr>
              <w:ins w:id="276" w:author="Microsoft Office User" w:date="2021-12-10T13:54:00Z"/>
              <w:rFonts w:eastAsia="Times New Roman" w:cstheme="minorHAnsi"/>
              <w:color w:val="000000"/>
              <w:lang w:val="en-US"/>
            </w:rPr>
          </w:rPrChange>
        </w:rPr>
      </w:pPr>
      <w:r w:rsidRPr="006D69C5">
        <w:rPr>
          <w:rFonts w:eastAsia="Times New Roman" w:cstheme="minorHAnsi"/>
          <w:color w:val="000000"/>
          <w:lang w:val="en-US"/>
        </w:rPr>
        <w:t>Some non-juvenile individuals that could not be collared via the methods described above were instead continuously recorded by a human observer. A GPS tag equivalent to those deployed in collars was strapped to</w:t>
      </w:r>
      <w:ins w:id="277" w:author="Microsoft Office User" w:date="2021-12-10T13:52:00Z">
        <w:r w:rsidR="00AD78DF">
          <w:rPr>
            <w:rFonts w:eastAsia="Times New Roman" w:cstheme="minorHAnsi"/>
            <w:color w:val="000000"/>
            <w:lang w:val="en-US"/>
          </w:rPr>
          <w:t xml:space="preserve"> a directional microphone on</w:t>
        </w:r>
      </w:ins>
      <w:r w:rsidRPr="006D69C5">
        <w:rPr>
          <w:rFonts w:eastAsia="Times New Roman" w:cstheme="minorHAnsi"/>
          <w:color w:val="000000"/>
          <w:lang w:val="en-US"/>
        </w:rPr>
        <w:t xml:space="preserve"> the end of a telescopic pole and </w:t>
      </w:r>
      <w:del w:id="278" w:author="Microsoft Office User" w:date="2021-12-10T13:52:00Z">
        <w:r w:rsidRPr="006D69C5" w:rsidDel="00AD78DF">
          <w:rPr>
            <w:rFonts w:eastAsia="Times New Roman" w:cstheme="minorHAnsi"/>
            <w:color w:val="000000"/>
            <w:lang w:val="en-US"/>
          </w:rPr>
          <w:delText xml:space="preserve">thus </w:delText>
        </w:r>
      </w:del>
      <w:r w:rsidRPr="006D69C5">
        <w:rPr>
          <w:rFonts w:eastAsia="Times New Roman" w:cstheme="minorHAnsi"/>
          <w:color w:val="000000"/>
          <w:lang w:val="en-US"/>
        </w:rPr>
        <w:t>kept within 1 meter of the foraging meerkat for the duration of each session.</w:t>
      </w:r>
      <w:r w:rsidR="00172D8C" w:rsidRPr="006D69C5">
        <w:rPr>
          <w:rFonts w:eastAsia="Times New Roman" w:cstheme="minorHAnsi"/>
          <w:color w:val="000000"/>
          <w:lang w:val="en-US"/>
        </w:rPr>
        <w:t xml:space="preserve"> </w:t>
      </w:r>
      <w:bookmarkStart w:id="279" w:name="_Hlk90887477"/>
      <w:r w:rsidR="00172D8C" w:rsidRPr="006D69C5">
        <w:rPr>
          <w:rFonts w:eastAsia="Times New Roman" w:cstheme="minorHAnsi"/>
          <w:color w:val="000000"/>
          <w:lang w:val="en-US"/>
        </w:rPr>
        <w:t xml:space="preserve">At the same time, the observer </w:t>
      </w:r>
      <w:del w:id="280" w:author="Microsoft Office User" w:date="2021-12-10T13:52:00Z">
        <w:r w:rsidR="00172D8C" w:rsidRPr="006D69C5" w:rsidDel="00AD78DF">
          <w:rPr>
            <w:rFonts w:eastAsia="Times New Roman" w:cstheme="minorHAnsi"/>
            <w:color w:val="000000"/>
            <w:lang w:val="en-US"/>
          </w:rPr>
          <w:delText xml:space="preserve">was </w:delText>
        </w:r>
      </w:del>
      <w:r w:rsidR="00172D8C" w:rsidRPr="006D69C5">
        <w:rPr>
          <w:rFonts w:eastAsia="Times New Roman" w:cstheme="minorHAnsi"/>
          <w:color w:val="000000"/>
          <w:lang w:val="en-US"/>
        </w:rPr>
        <w:t>vocally describ</w:t>
      </w:r>
      <w:ins w:id="281" w:author="Microsoft Office User" w:date="2021-12-10T13:52:00Z">
        <w:r w:rsidR="00AD78DF">
          <w:rPr>
            <w:rFonts w:eastAsia="Times New Roman" w:cstheme="minorHAnsi"/>
            <w:color w:val="000000"/>
            <w:lang w:val="en-US"/>
          </w:rPr>
          <w:t>ed</w:t>
        </w:r>
      </w:ins>
      <w:del w:id="282" w:author="Microsoft Office User" w:date="2021-12-10T13:52:00Z">
        <w:r w:rsidR="00172D8C" w:rsidRPr="006D69C5" w:rsidDel="00AD78DF">
          <w:rPr>
            <w:rFonts w:eastAsia="Times New Roman" w:cstheme="minorHAnsi"/>
            <w:color w:val="000000"/>
            <w:lang w:val="en-US"/>
          </w:rPr>
          <w:delText>ing</w:delText>
        </w:r>
      </w:del>
      <w:r w:rsidR="00172D8C" w:rsidRPr="006D69C5">
        <w:rPr>
          <w:rFonts w:eastAsia="Times New Roman" w:cstheme="minorHAnsi"/>
          <w:color w:val="000000"/>
          <w:lang w:val="en-US"/>
        </w:rPr>
        <w:t xml:space="preserve"> the focal meerkat’s behavior </w:t>
      </w:r>
      <w:ins w:id="283" w:author="Microsoft Office User" w:date="2021-12-10T13:52:00Z">
        <w:r w:rsidR="00AD78DF">
          <w:rPr>
            <w:rFonts w:eastAsia="Times New Roman" w:cstheme="minorHAnsi"/>
            <w:color w:val="000000"/>
            <w:lang w:val="en-US"/>
          </w:rPr>
          <w:t>using</w:t>
        </w:r>
      </w:ins>
      <w:del w:id="284" w:author="Microsoft Office User" w:date="2021-12-10T13:52:00Z">
        <w:r w:rsidR="00172D8C" w:rsidRPr="006D69C5" w:rsidDel="00AD78DF">
          <w:rPr>
            <w:rFonts w:eastAsia="Times New Roman" w:cstheme="minorHAnsi"/>
            <w:color w:val="000000"/>
            <w:lang w:val="en-US"/>
          </w:rPr>
          <w:delText>in</w:delText>
        </w:r>
      </w:del>
      <w:r w:rsidR="00172D8C" w:rsidRPr="006D69C5">
        <w:rPr>
          <w:rFonts w:eastAsia="Times New Roman" w:cstheme="minorHAnsi"/>
          <w:color w:val="000000"/>
          <w:lang w:val="en-US"/>
        </w:rPr>
        <w:t xml:space="preserve"> a handheld microphone, including </w:t>
      </w:r>
      <w:ins w:id="285" w:author="Microsoft Office User" w:date="2021-12-10T13:52:00Z">
        <w:r w:rsidR="00AD78DF">
          <w:rPr>
            <w:rFonts w:eastAsia="Times New Roman" w:cstheme="minorHAnsi"/>
            <w:color w:val="000000"/>
            <w:lang w:val="en-US"/>
          </w:rPr>
          <w:t xml:space="preserve">noting </w:t>
        </w:r>
      </w:ins>
      <w:r w:rsidR="00172D8C" w:rsidRPr="006D69C5">
        <w:rPr>
          <w:rFonts w:eastAsia="Times New Roman" w:cstheme="minorHAnsi"/>
          <w:color w:val="000000"/>
          <w:lang w:val="en-US"/>
        </w:rPr>
        <w:t xml:space="preserve">occasional moments when </w:t>
      </w:r>
      <w:del w:id="286" w:author="Microsoft Office User" w:date="2021-12-10T13:52:00Z">
        <w:r w:rsidR="00172D8C" w:rsidRPr="006D69C5" w:rsidDel="00AD78DF">
          <w:rPr>
            <w:rFonts w:eastAsia="Times New Roman" w:cstheme="minorHAnsi"/>
            <w:color w:val="000000"/>
            <w:lang w:val="en-US"/>
          </w:rPr>
          <w:delText>it was getting out of</w:delText>
        </w:r>
      </w:del>
      <w:ins w:id="287" w:author="Microsoft Office User" w:date="2021-12-10T13:52:00Z">
        <w:r w:rsidR="00AD78DF">
          <w:rPr>
            <w:rFonts w:eastAsia="Times New Roman" w:cstheme="minorHAnsi"/>
            <w:color w:val="000000"/>
            <w:lang w:val="en-US"/>
          </w:rPr>
          <w:t>the meerkat went out of</w:t>
        </w:r>
      </w:ins>
      <w:r w:rsidR="00172D8C" w:rsidRPr="006D69C5">
        <w:rPr>
          <w:rFonts w:eastAsia="Times New Roman" w:cstheme="minorHAnsi"/>
          <w:color w:val="000000"/>
          <w:lang w:val="en-US"/>
        </w:rPr>
        <w:t xml:space="preserve"> range of the </w:t>
      </w:r>
      <w:r w:rsidR="002A6DA1" w:rsidRPr="006D69C5">
        <w:rPr>
          <w:rFonts w:eastAsia="Times New Roman" w:cstheme="minorHAnsi"/>
          <w:color w:val="000000"/>
          <w:lang w:val="en-US"/>
        </w:rPr>
        <w:t xml:space="preserve">pole </w:t>
      </w:r>
      <w:del w:id="288" w:author="Microsoft Office User" w:date="2021-12-10T13:53:00Z">
        <w:r w:rsidR="002A6DA1" w:rsidRPr="006D69C5" w:rsidDel="00AD78DF">
          <w:rPr>
            <w:rFonts w:eastAsia="Times New Roman" w:cstheme="minorHAnsi"/>
            <w:color w:val="000000"/>
            <w:lang w:val="en-US"/>
          </w:rPr>
          <w:delText>so that</w:delText>
        </w:r>
      </w:del>
      <w:ins w:id="289" w:author="Microsoft Office User" w:date="2021-12-10T13:53:00Z">
        <w:r w:rsidR="00AD78DF">
          <w:rPr>
            <w:rFonts w:eastAsia="Times New Roman" w:cstheme="minorHAnsi"/>
            <w:color w:val="000000"/>
            <w:lang w:val="en-US"/>
          </w:rPr>
          <w:t>(</w:t>
        </w:r>
      </w:ins>
      <w:del w:id="290" w:author="Microsoft Office User" w:date="2021-12-10T13:53:00Z">
        <w:r w:rsidR="002A6DA1" w:rsidRPr="006D69C5" w:rsidDel="00AD78DF">
          <w:rPr>
            <w:rFonts w:eastAsia="Times New Roman" w:cstheme="minorHAnsi"/>
            <w:color w:val="000000"/>
            <w:lang w:val="en-US"/>
          </w:rPr>
          <w:delText xml:space="preserve"> </w:delText>
        </w:r>
      </w:del>
      <w:r w:rsidR="002A6DA1" w:rsidRPr="006D69C5">
        <w:rPr>
          <w:rFonts w:eastAsia="Times New Roman" w:cstheme="minorHAnsi"/>
          <w:color w:val="000000"/>
          <w:lang w:val="en-US"/>
        </w:rPr>
        <w:t xml:space="preserve">these portions </w:t>
      </w:r>
      <w:del w:id="291" w:author="Microsoft Office User" w:date="2021-12-10T13:53:00Z">
        <w:r w:rsidR="002A6DA1" w:rsidRPr="006D69C5" w:rsidDel="00AD78DF">
          <w:rPr>
            <w:rFonts w:eastAsia="Times New Roman" w:cstheme="minorHAnsi"/>
            <w:color w:val="000000"/>
            <w:lang w:val="en-US"/>
          </w:rPr>
          <w:delText>could be</w:delText>
        </w:r>
      </w:del>
      <w:ins w:id="292" w:author="Microsoft Office User" w:date="2021-12-10T13:53:00Z">
        <w:r w:rsidR="00AD78DF">
          <w:rPr>
            <w:rFonts w:eastAsia="Times New Roman" w:cstheme="minorHAnsi"/>
            <w:color w:val="000000"/>
            <w:lang w:val="en-US"/>
          </w:rPr>
          <w:t>were then</w:t>
        </w:r>
      </w:ins>
      <w:r w:rsidR="002A6DA1" w:rsidRPr="006D69C5">
        <w:rPr>
          <w:rFonts w:eastAsia="Times New Roman" w:cstheme="minorHAnsi"/>
          <w:color w:val="000000"/>
          <w:lang w:val="en-US"/>
        </w:rPr>
        <w:t xml:space="preserve"> removed from the recorded trajectories</w:t>
      </w:r>
      <w:ins w:id="293" w:author="Microsoft Office User" w:date="2021-12-10T13:53:00Z">
        <w:r w:rsidR="00AD78DF">
          <w:rPr>
            <w:rFonts w:eastAsia="Times New Roman" w:cstheme="minorHAnsi"/>
            <w:color w:val="000000"/>
            <w:lang w:val="en-US"/>
          </w:rPr>
          <w:t>)</w:t>
        </w:r>
      </w:ins>
      <w:r w:rsidR="002A6DA1" w:rsidRPr="006D69C5">
        <w:rPr>
          <w:rFonts w:eastAsia="Times New Roman" w:cstheme="minorHAnsi"/>
          <w:color w:val="000000"/>
          <w:lang w:val="en-US"/>
        </w:rPr>
        <w:t xml:space="preserve">. </w:t>
      </w:r>
      <w:ins w:id="294" w:author="Microsoft Office User" w:date="2021-12-10T13:57:00Z">
        <w:r w:rsidR="00AD78DF" w:rsidRPr="006D69C5">
          <w:rPr>
            <w:rFonts w:eastAsia="Times New Roman" w:cstheme="minorHAnsi"/>
            <w:color w:val="000000"/>
            <w:lang w:val="en-US"/>
          </w:rPr>
          <w:t>The numbers of meerkats which could be focal-followed</w:t>
        </w:r>
        <w:r w:rsidR="00AD78DF">
          <w:rPr>
            <w:rFonts w:eastAsia="Times New Roman" w:cstheme="minorHAnsi"/>
            <w:color w:val="000000"/>
            <w:lang w:val="en-US"/>
          </w:rPr>
          <w:t xml:space="preserve"> in this way</w:t>
        </w:r>
        <w:r w:rsidR="00AD78DF" w:rsidRPr="006D69C5">
          <w:rPr>
            <w:rFonts w:eastAsia="Times New Roman" w:cstheme="minorHAnsi"/>
            <w:color w:val="000000"/>
            <w:lang w:val="en-US"/>
          </w:rPr>
          <w:t xml:space="preserve"> depended on the number of </w:t>
        </w:r>
        <w:r w:rsidR="00AD78DF">
          <w:rPr>
            <w:rFonts w:eastAsia="Times New Roman" w:cstheme="minorHAnsi"/>
            <w:color w:val="000000"/>
            <w:lang w:val="en-US"/>
          </w:rPr>
          <w:t>observers</w:t>
        </w:r>
        <w:r w:rsidR="00AD78DF" w:rsidRPr="006D69C5">
          <w:rPr>
            <w:rFonts w:eastAsia="Times New Roman" w:cstheme="minorHAnsi"/>
            <w:color w:val="000000"/>
            <w:lang w:val="en-US"/>
          </w:rPr>
          <w:t xml:space="preserve"> available (never more than 3), therefore not every non-juvenile could be recorded on every day, especially as GPS tags started failing due to low battery towards the end of </w:t>
        </w:r>
      </w:ins>
      <w:ins w:id="295" w:author="Microsoft Office User" w:date="2021-12-10T13:58:00Z">
        <w:r w:rsidR="00AD78DF">
          <w:rPr>
            <w:rFonts w:eastAsia="Times New Roman" w:cstheme="minorHAnsi"/>
            <w:color w:val="000000"/>
            <w:lang w:val="en-US"/>
          </w:rPr>
          <w:t>each</w:t>
        </w:r>
      </w:ins>
      <w:ins w:id="296" w:author="Microsoft Office User" w:date="2021-12-10T13:57:00Z">
        <w:r w:rsidR="00AD78DF" w:rsidRPr="006D69C5">
          <w:rPr>
            <w:rFonts w:eastAsia="Times New Roman" w:cstheme="minorHAnsi"/>
            <w:color w:val="000000"/>
            <w:lang w:val="en-US"/>
          </w:rPr>
          <w:t xml:space="preserve"> deployment round.</w:t>
        </w:r>
      </w:ins>
      <w:ins w:id="297" w:author="Microsoft Office User" w:date="2021-12-10T13:58:00Z">
        <w:r w:rsidR="00AD78DF">
          <w:rPr>
            <w:rFonts w:eastAsia="Times New Roman" w:cstheme="minorHAnsi"/>
            <w:lang w:val="en-US"/>
          </w:rPr>
          <w:t xml:space="preserve"> </w:t>
        </w:r>
      </w:ins>
      <w:r w:rsidR="00457A6B" w:rsidRPr="006D69C5">
        <w:rPr>
          <w:rFonts w:eastAsia="Times New Roman" w:cstheme="minorHAnsi"/>
          <w:color w:val="000000"/>
          <w:lang w:val="en-US"/>
        </w:rPr>
        <w:t xml:space="preserve">We </w:t>
      </w:r>
      <w:del w:id="298" w:author="Microsoft Office User" w:date="2021-12-10T13:53:00Z">
        <w:r w:rsidR="00457A6B" w:rsidRPr="006D69C5" w:rsidDel="00AD78DF">
          <w:rPr>
            <w:rFonts w:eastAsia="Times New Roman" w:cstheme="minorHAnsi"/>
            <w:color w:val="000000"/>
            <w:lang w:val="en-US"/>
          </w:rPr>
          <w:delText>then</w:delText>
        </w:r>
        <w:r w:rsidRPr="006D69C5" w:rsidDel="00AD78DF">
          <w:rPr>
            <w:rFonts w:eastAsia="Times New Roman" w:cstheme="minorHAnsi"/>
            <w:color w:val="000000"/>
            <w:lang w:val="en-US"/>
          </w:rPr>
          <w:delText xml:space="preserve"> </w:delText>
        </w:r>
      </w:del>
      <w:r w:rsidRPr="006D69C5">
        <w:rPr>
          <w:rFonts w:eastAsia="Times New Roman" w:cstheme="minorHAnsi"/>
          <w:color w:val="000000"/>
          <w:lang w:val="en-US"/>
        </w:rPr>
        <w:t>processed</w:t>
      </w:r>
      <w:r w:rsidR="00457A6B" w:rsidRPr="006D69C5">
        <w:rPr>
          <w:rFonts w:eastAsia="Times New Roman" w:cstheme="minorHAnsi"/>
          <w:color w:val="000000"/>
          <w:lang w:val="en-US"/>
        </w:rPr>
        <w:t xml:space="preserve"> the data of </w:t>
      </w:r>
      <w:del w:id="299" w:author="Microsoft Office User" w:date="2021-12-10T13:58:00Z">
        <w:r w:rsidR="00457A6B" w:rsidRPr="006D69C5" w:rsidDel="00AD78DF">
          <w:rPr>
            <w:rFonts w:eastAsia="Times New Roman" w:cstheme="minorHAnsi"/>
            <w:color w:val="000000"/>
            <w:lang w:val="en-US"/>
          </w:rPr>
          <w:delText>the</w:delText>
        </w:r>
      </w:del>
      <w:ins w:id="300" w:author="Microsoft Office User" w:date="2021-12-10T13:53:00Z">
        <w:r w:rsidR="00AD78DF">
          <w:rPr>
            <w:rFonts w:eastAsia="Times New Roman" w:cstheme="minorHAnsi"/>
            <w:color w:val="000000"/>
            <w:lang w:val="en-US"/>
          </w:rPr>
          <w:t>focal followed</w:t>
        </w:r>
      </w:ins>
      <w:r w:rsidR="00457A6B" w:rsidRPr="006D69C5">
        <w:rPr>
          <w:rFonts w:eastAsia="Times New Roman" w:cstheme="minorHAnsi"/>
          <w:color w:val="000000"/>
          <w:lang w:val="en-US"/>
        </w:rPr>
        <w:t xml:space="preserve"> </w:t>
      </w:r>
      <w:del w:id="301" w:author="Microsoft Office User" w:date="2021-12-10T13:54:00Z">
        <w:r w:rsidR="00457A6B" w:rsidRPr="006D69C5" w:rsidDel="00AD78DF">
          <w:rPr>
            <w:rFonts w:eastAsia="Times New Roman" w:cstheme="minorHAnsi"/>
            <w:color w:val="000000"/>
            <w:lang w:val="en-US"/>
          </w:rPr>
          <w:delText>uncollared</w:delText>
        </w:r>
        <w:r w:rsidRPr="006D69C5" w:rsidDel="00AD78DF">
          <w:rPr>
            <w:rFonts w:eastAsia="Times New Roman" w:cstheme="minorHAnsi"/>
            <w:color w:val="000000"/>
            <w:lang w:val="en-US"/>
          </w:rPr>
          <w:delText xml:space="preserve"> </w:delText>
        </w:r>
      </w:del>
      <w:ins w:id="302" w:author="Microsoft Office User" w:date="2021-12-10T13:54:00Z">
        <w:r w:rsidR="00AD78DF">
          <w:rPr>
            <w:rFonts w:eastAsia="Times New Roman" w:cstheme="minorHAnsi"/>
            <w:color w:val="000000"/>
            <w:lang w:val="en-US"/>
          </w:rPr>
          <w:t>individuals</w:t>
        </w:r>
        <w:r w:rsidR="00AD78DF" w:rsidRPr="006D69C5">
          <w:rPr>
            <w:rFonts w:eastAsia="Times New Roman" w:cstheme="minorHAnsi"/>
            <w:color w:val="000000"/>
            <w:lang w:val="en-US"/>
          </w:rPr>
          <w:t xml:space="preserve"> </w:t>
        </w:r>
      </w:ins>
      <w:del w:id="303" w:author="Microsoft Office User" w:date="2021-12-10T13:54:00Z">
        <w:r w:rsidRPr="006D69C5" w:rsidDel="00AD78DF">
          <w:rPr>
            <w:rFonts w:eastAsia="Times New Roman" w:cstheme="minorHAnsi"/>
            <w:color w:val="000000"/>
            <w:lang w:val="en-US"/>
          </w:rPr>
          <w:delText xml:space="preserve">exactly </w:delText>
        </w:r>
      </w:del>
      <w:r w:rsidRPr="006D69C5">
        <w:rPr>
          <w:rFonts w:eastAsia="Times New Roman" w:cstheme="minorHAnsi"/>
          <w:color w:val="000000"/>
          <w:lang w:val="en-US"/>
        </w:rPr>
        <w:t xml:space="preserve">in the same way as </w:t>
      </w:r>
      <w:r w:rsidR="00457A6B" w:rsidRPr="006D69C5">
        <w:rPr>
          <w:rFonts w:eastAsia="Times New Roman" w:cstheme="minorHAnsi"/>
          <w:color w:val="000000"/>
          <w:lang w:val="en-US"/>
        </w:rPr>
        <w:t xml:space="preserve">data from meerkats wearing </w:t>
      </w:r>
      <w:del w:id="304" w:author="Microsoft Office User" w:date="2021-12-10T13:54:00Z">
        <w:r w:rsidR="00457A6B" w:rsidRPr="006D69C5" w:rsidDel="00AD78DF">
          <w:rPr>
            <w:rFonts w:eastAsia="Times New Roman" w:cstheme="minorHAnsi"/>
            <w:color w:val="000000"/>
            <w:lang w:val="en-US"/>
          </w:rPr>
          <w:delText>a</w:delText>
        </w:r>
        <w:r w:rsidRPr="006D69C5" w:rsidDel="00AD78DF">
          <w:rPr>
            <w:rFonts w:eastAsia="Times New Roman" w:cstheme="minorHAnsi"/>
            <w:color w:val="000000"/>
            <w:lang w:val="en-US"/>
          </w:rPr>
          <w:delText xml:space="preserve"> collar</w:delText>
        </w:r>
      </w:del>
      <w:ins w:id="305" w:author="Microsoft Office User" w:date="2021-12-10T13:54:00Z">
        <w:r w:rsidR="00AD78DF">
          <w:rPr>
            <w:rFonts w:eastAsia="Times New Roman" w:cstheme="minorHAnsi"/>
            <w:color w:val="000000"/>
            <w:lang w:val="en-US"/>
          </w:rPr>
          <w:t>collars</w:t>
        </w:r>
      </w:ins>
      <w:r w:rsidR="00C12072" w:rsidRPr="006D69C5">
        <w:rPr>
          <w:rFonts w:eastAsia="Times New Roman" w:cstheme="minorHAnsi"/>
          <w:color w:val="000000"/>
          <w:lang w:val="en-US"/>
        </w:rPr>
        <w:t xml:space="preserve"> (see below)</w:t>
      </w:r>
      <w:r w:rsidRPr="006D69C5">
        <w:rPr>
          <w:rFonts w:eastAsia="Times New Roman" w:cstheme="minorHAnsi"/>
          <w:color w:val="000000"/>
          <w:lang w:val="en-US"/>
        </w:rPr>
        <w:t>.</w:t>
      </w:r>
      <w:r w:rsidR="003C106C" w:rsidRPr="006D69C5">
        <w:rPr>
          <w:rFonts w:eastAsia="Times New Roman" w:cstheme="minorHAnsi"/>
          <w:color w:val="000000"/>
          <w:lang w:val="en-US"/>
        </w:rPr>
        <w:t xml:space="preserve"> </w:t>
      </w:r>
      <w:bookmarkEnd w:id="279"/>
    </w:p>
    <w:p w14:paraId="62260099" w14:textId="77777777" w:rsidR="00AD78DF" w:rsidRDefault="00AD78DF" w:rsidP="009249ED">
      <w:pPr>
        <w:spacing w:after="0" w:line="360" w:lineRule="auto"/>
        <w:jc w:val="both"/>
        <w:rPr>
          <w:ins w:id="306" w:author="Microsoft Office User" w:date="2021-12-10T13:58:00Z"/>
          <w:rFonts w:eastAsia="Times New Roman" w:cstheme="minorHAnsi"/>
          <w:color w:val="000000"/>
          <w:lang w:val="en-US"/>
        </w:rPr>
      </w:pPr>
    </w:p>
    <w:p w14:paraId="517D3F83" w14:textId="4FA58FC9" w:rsidR="009249ED" w:rsidRPr="006D69C5" w:rsidRDefault="00AD78DF" w:rsidP="009249ED">
      <w:pPr>
        <w:spacing w:after="0" w:line="360" w:lineRule="auto"/>
        <w:jc w:val="both"/>
        <w:rPr>
          <w:rFonts w:eastAsia="Times New Roman" w:cstheme="minorHAnsi"/>
          <w:lang w:val="en-US"/>
        </w:rPr>
      </w:pPr>
      <w:bookmarkStart w:id="307" w:name="_Hlk90887519"/>
      <w:ins w:id="308" w:author="Microsoft Office User" w:date="2021-12-10T13:54:00Z">
        <w:r>
          <w:rPr>
            <w:rFonts w:eastAsia="Times New Roman" w:cstheme="minorHAnsi"/>
            <w:color w:val="000000"/>
            <w:lang w:val="en-US"/>
          </w:rPr>
          <w:t xml:space="preserve">During the recording session, </w:t>
        </w:r>
      </w:ins>
      <w:ins w:id="309" w:author="Microsoft Office User" w:date="2021-12-10T13:58:00Z">
        <w:r>
          <w:rPr>
            <w:rFonts w:eastAsia="Times New Roman" w:cstheme="minorHAnsi"/>
            <w:color w:val="000000"/>
            <w:lang w:val="en-US"/>
          </w:rPr>
          <w:t>an</w:t>
        </w:r>
      </w:ins>
      <w:del w:id="310" w:author="Microsoft Office User" w:date="2021-12-10T13:54:00Z">
        <w:r w:rsidR="003C106C" w:rsidRPr="006D69C5" w:rsidDel="00AD78DF">
          <w:rPr>
            <w:rFonts w:eastAsia="Times New Roman" w:cstheme="minorHAnsi"/>
            <w:color w:val="000000"/>
            <w:lang w:val="en-US"/>
          </w:rPr>
          <w:delText>A</w:delText>
        </w:r>
      </w:del>
      <w:del w:id="311" w:author="Microsoft Office User" w:date="2021-12-10T13:58:00Z">
        <w:r w:rsidR="003C106C" w:rsidRPr="006D69C5" w:rsidDel="00AD78DF">
          <w:rPr>
            <w:rFonts w:eastAsia="Times New Roman" w:cstheme="minorHAnsi"/>
            <w:color w:val="000000"/>
            <w:lang w:val="en-US"/>
          </w:rPr>
          <w:delText>nother</w:delText>
        </w:r>
      </w:del>
      <w:r w:rsidR="003C106C" w:rsidRPr="006D69C5">
        <w:rPr>
          <w:rFonts w:eastAsia="Times New Roman" w:cstheme="minorHAnsi"/>
          <w:color w:val="000000"/>
          <w:lang w:val="en-US"/>
        </w:rPr>
        <w:t xml:space="preserve"> </w:t>
      </w:r>
      <w:del w:id="312" w:author="Microsoft Office User" w:date="2021-12-10T13:54:00Z">
        <w:r w:rsidR="003C106C" w:rsidRPr="006D69C5" w:rsidDel="00AD78DF">
          <w:rPr>
            <w:rFonts w:eastAsia="Times New Roman" w:cstheme="minorHAnsi"/>
            <w:color w:val="000000"/>
            <w:lang w:val="en-US"/>
          </w:rPr>
          <w:delText xml:space="preserve">person </w:delText>
        </w:r>
      </w:del>
      <w:ins w:id="313" w:author="Microsoft Office User" w:date="2021-12-10T13:54:00Z">
        <w:r>
          <w:rPr>
            <w:rFonts w:eastAsia="Times New Roman" w:cstheme="minorHAnsi"/>
            <w:color w:val="000000"/>
            <w:lang w:val="en-US"/>
          </w:rPr>
          <w:t>observer</w:t>
        </w:r>
      </w:ins>
      <w:ins w:id="314" w:author="Microsoft Office User" w:date="2021-12-10T13:58:00Z">
        <w:r>
          <w:rPr>
            <w:rFonts w:eastAsia="Times New Roman" w:cstheme="minorHAnsi"/>
            <w:color w:val="000000"/>
            <w:lang w:val="en-US"/>
          </w:rPr>
          <w:t xml:space="preserve"> also</w:t>
        </w:r>
      </w:ins>
      <w:ins w:id="315" w:author="Microsoft Office User" w:date="2021-12-10T13:54:00Z">
        <w:r w:rsidRPr="006D69C5">
          <w:rPr>
            <w:rFonts w:eastAsia="Times New Roman" w:cstheme="minorHAnsi"/>
            <w:color w:val="000000"/>
            <w:lang w:val="en-US"/>
          </w:rPr>
          <w:t xml:space="preserve"> </w:t>
        </w:r>
      </w:ins>
      <w:del w:id="316" w:author="Microsoft Office User" w:date="2021-12-10T13:56:00Z">
        <w:r w:rsidR="003C106C" w:rsidRPr="006D69C5" w:rsidDel="00AD78DF">
          <w:rPr>
            <w:rFonts w:eastAsia="Times New Roman" w:cstheme="minorHAnsi"/>
            <w:color w:val="000000"/>
            <w:lang w:val="en-US"/>
          </w:rPr>
          <w:delText>perform</w:delText>
        </w:r>
        <w:r w:rsidR="00457A6B" w:rsidRPr="006D69C5" w:rsidDel="00AD78DF">
          <w:rPr>
            <w:rFonts w:eastAsia="Times New Roman" w:cstheme="minorHAnsi"/>
            <w:color w:val="000000"/>
            <w:lang w:val="en-US"/>
          </w:rPr>
          <w:delText>ed</w:delText>
        </w:r>
        <w:r w:rsidR="003C106C" w:rsidRPr="006D69C5" w:rsidDel="00AD78DF">
          <w:rPr>
            <w:rFonts w:eastAsia="Times New Roman" w:cstheme="minorHAnsi"/>
            <w:color w:val="000000"/>
            <w:lang w:val="en-US"/>
          </w:rPr>
          <w:delText xml:space="preserve"> scans by noting</w:delText>
        </w:r>
      </w:del>
      <w:ins w:id="317" w:author="Microsoft Office User" w:date="2021-12-10T13:56:00Z">
        <w:r>
          <w:rPr>
            <w:rFonts w:eastAsia="Times New Roman" w:cstheme="minorHAnsi"/>
            <w:color w:val="000000"/>
            <w:lang w:val="en-US"/>
          </w:rPr>
          <w:t xml:space="preserve">noted the times of any group-level </w:t>
        </w:r>
      </w:ins>
      <w:ins w:id="318" w:author="Microsoft Office User" w:date="2021-12-10T13:59:00Z">
        <w:r>
          <w:rPr>
            <w:rFonts w:eastAsia="Times New Roman" w:cstheme="minorHAnsi"/>
            <w:color w:val="000000"/>
            <w:lang w:val="en-US"/>
          </w:rPr>
          <w:t xml:space="preserve">disturbances </w:t>
        </w:r>
      </w:ins>
      <w:del w:id="319" w:author="Microsoft Office User" w:date="2021-12-10T13:56:00Z">
        <w:r w:rsidR="003C106C" w:rsidRPr="006D69C5" w:rsidDel="00AD78DF">
          <w:rPr>
            <w:rFonts w:eastAsia="Times New Roman" w:cstheme="minorHAnsi"/>
            <w:color w:val="000000"/>
            <w:lang w:val="en-US"/>
          </w:rPr>
          <w:delText xml:space="preserve"> </w:delText>
        </w:r>
      </w:del>
      <w:del w:id="320" w:author="Microsoft Office User" w:date="2021-12-10T13:55:00Z">
        <w:r w:rsidR="003C106C" w:rsidRPr="006D69C5" w:rsidDel="00AD78DF">
          <w:rPr>
            <w:rFonts w:eastAsia="Times New Roman" w:cstheme="minorHAnsi"/>
            <w:color w:val="000000"/>
            <w:lang w:val="en-US"/>
          </w:rPr>
          <w:delText xml:space="preserve">in a tablet when specific events </w:delText>
        </w:r>
      </w:del>
      <w:del w:id="321" w:author="Microsoft Office User" w:date="2021-12-10T13:54:00Z">
        <w:r w:rsidR="003C106C" w:rsidRPr="006D69C5" w:rsidDel="00AD78DF">
          <w:rPr>
            <w:rFonts w:eastAsia="Times New Roman" w:cstheme="minorHAnsi"/>
            <w:color w:val="000000"/>
            <w:lang w:val="en-US"/>
          </w:rPr>
          <w:delText>would happen</w:delText>
        </w:r>
      </w:del>
      <w:del w:id="322" w:author="Microsoft Office User" w:date="2021-12-10T13:55:00Z">
        <w:r w:rsidR="002A6DA1" w:rsidRPr="006D69C5" w:rsidDel="00AD78DF">
          <w:rPr>
            <w:rFonts w:eastAsia="Times New Roman" w:cstheme="minorHAnsi"/>
            <w:color w:val="000000"/>
            <w:lang w:val="en-US"/>
          </w:rPr>
          <w:delText xml:space="preserve"> </w:delText>
        </w:r>
        <w:r w:rsidR="005D4E8D" w:rsidRPr="006D69C5" w:rsidDel="00AD78DF">
          <w:rPr>
            <w:rFonts w:eastAsia="Times New Roman" w:cstheme="minorHAnsi"/>
            <w:color w:val="000000"/>
            <w:lang w:val="en-US"/>
          </w:rPr>
          <w:delText>on an</w:delText>
        </w:r>
      </w:del>
      <w:ins w:id="323" w:author="Microsoft Office User" w:date="2021-12-10T13:55:00Z">
        <w:r>
          <w:rPr>
            <w:rFonts w:eastAsia="Times New Roman" w:cstheme="minorHAnsi"/>
            <w:color w:val="000000"/>
            <w:lang w:val="en-US"/>
          </w:rPr>
          <w:t>on an</w:t>
        </w:r>
      </w:ins>
      <w:r w:rsidR="005D4E8D" w:rsidRPr="006D69C5">
        <w:rPr>
          <w:rFonts w:eastAsia="Times New Roman" w:cstheme="minorHAnsi"/>
          <w:color w:val="000000"/>
          <w:lang w:val="en-US"/>
        </w:rPr>
        <w:t xml:space="preserve"> all-occurrence basis </w:t>
      </w:r>
      <w:r w:rsidR="003C106C" w:rsidRPr="006D69C5">
        <w:rPr>
          <w:rFonts w:eastAsia="Times New Roman" w:cstheme="minorHAnsi"/>
          <w:color w:val="000000"/>
          <w:lang w:val="en-US"/>
        </w:rPr>
        <w:t xml:space="preserve">(predator alarm, encounter with another group, </w:t>
      </w:r>
      <w:commentRangeStart w:id="324"/>
      <w:proofErr w:type="spellStart"/>
      <w:r w:rsidR="003C106C" w:rsidRPr="006D69C5">
        <w:rPr>
          <w:rFonts w:eastAsia="Times New Roman" w:cstheme="minorHAnsi"/>
          <w:color w:val="000000"/>
          <w:lang w:val="en-US"/>
        </w:rPr>
        <w:t>etc</w:t>
      </w:r>
      <w:proofErr w:type="spellEnd"/>
      <w:r w:rsidR="003C106C" w:rsidRPr="006D69C5">
        <w:rPr>
          <w:rFonts w:eastAsia="Times New Roman" w:cstheme="minorHAnsi"/>
          <w:color w:val="000000"/>
          <w:lang w:val="en-US"/>
        </w:rPr>
        <w:t>…</w:t>
      </w:r>
      <w:commentRangeEnd w:id="324"/>
      <w:r>
        <w:rPr>
          <w:rStyle w:val="CommentReference"/>
          <w:lang w:val="en-CA" w:bidi="he-IL"/>
        </w:rPr>
        <w:commentReference w:id="324"/>
      </w:r>
      <w:r w:rsidR="003C106C" w:rsidRPr="006D69C5">
        <w:rPr>
          <w:rFonts w:eastAsia="Times New Roman" w:cstheme="minorHAnsi"/>
          <w:color w:val="000000"/>
          <w:lang w:val="en-US"/>
        </w:rPr>
        <w:t>)</w:t>
      </w:r>
      <w:ins w:id="325" w:author="Microsoft Office User" w:date="2021-12-10T13:59:00Z">
        <w:r>
          <w:rPr>
            <w:rFonts w:eastAsia="Times New Roman" w:cstheme="minorHAnsi"/>
            <w:color w:val="000000"/>
            <w:lang w:val="en-US"/>
          </w:rPr>
          <w:t>, and</w:t>
        </w:r>
      </w:ins>
      <w:ins w:id="326" w:author="Microsoft Office User" w:date="2021-12-10T13:58:00Z">
        <w:r>
          <w:rPr>
            <w:rFonts w:eastAsia="Times New Roman" w:cstheme="minorHAnsi"/>
            <w:color w:val="000000"/>
            <w:lang w:val="en-US"/>
          </w:rPr>
          <w:t xml:space="preserve"> these events were removed from the dataset </w:t>
        </w:r>
      </w:ins>
      <w:ins w:id="327" w:author="Microsoft Office User" w:date="2021-12-10T13:59:00Z">
        <w:r>
          <w:rPr>
            <w:rFonts w:eastAsia="Times New Roman" w:cstheme="minorHAnsi"/>
            <w:color w:val="000000"/>
            <w:lang w:val="en-US"/>
          </w:rPr>
          <w:t xml:space="preserve">in </w:t>
        </w:r>
      </w:ins>
      <w:ins w:id="328" w:author="Microsoft Office User" w:date="2021-12-10T13:58:00Z">
        <w:r>
          <w:rPr>
            <w:rFonts w:eastAsia="Times New Roman" w:cstheme="minorHAnsi"/>
            <w:color w:val="000000"/>
            <w:lang w:val="en-US"/>
          </w:rPr>
          <w:t>subsequent analys</w:t>
        </w:r>
      </w:ins>
      <w:ins w:id="329" w:author="Microsoft Office User" w:date="2021-12-10T13:59:00Z">
        <w:r>
          <w:rPr>
            <w:rFonts w:eastAsia="Times New Roman" w:cstheme="minorHAnsi"/>
            <w:color w:val="000000"/>
            <w:lang w:val="en-US"/>
          </w:rPr>
          <w:t>e</w:t>
        </w:r>
      </w:ins>
      <w:ins w:id="330" w:author="Microsoft Office User" w:date="2021-12-10T13:58:00Z">
        <w:r>
          <w:rPr>
            <w:rFonts w:eastAsia="Times New Roman" w:cstheme="minorHAnsi"/>
            <w:color w:val="000000"/>
            <w:lang w:val="en-US"/>
          </w:rPr>
          <w:t>s</w:t>
        </w:r>
      </w:ins>
      <w:ins w:id="331" w:author="Microsoft Office User" w:date="2021-12-10T13:59:00Z">
        <w:r>
          <w:rPr>
            <w:rFonts w:eastAsia="Times New Roman" w:cstheme="minorHAnsi"/>
            <w:color w:val="000000"/>
            <w:lang w:val="en-US"/>
          </w:rPr>
          <w:t xml:space="preserve"> (see below).</w:t>
        </w:r>
      </w:ins>
      <w:del w:id="332" w:author="Microsoft Office User" w:date="2021-12-10T13:58:00Z">
        <w:r w:rsidR="003C106C" w:rsidRPr="006D69C5" w:rsidDel="00AD78DF">
          <w:rPr>
            <w:rFonts w:eastAsia="Times New Roman" w:cstheme="minorHAnsi"/>
            <w:color w:val="000000"/>
            <w:lang w:val="en-US"/>
          </w:rPr>
          <w:delText>.</w:delText>
        </w:r>
      </w:del>
      <w:r w:rsidR="00D31AE1" w:rsidRPr="006D69C5">
        <w:rPr>
          <w:rFonts w:eastAsia="Times New Roman" w:cstheme="minorHAnsi"/>
          <w:color w:val="000000"/>
          <w:lang w:val="en-US"/>
        </w:rPr>
        <w:t xml:space="preserve"> </w:t>
      </w:r>
      <w:bookmarkEnd w:id="307"/>
      <w:del w:id="333" w:author="Microsoft Office User" w:date="2021-12-10T13:57:00Z">
        <w:r w:rsidR="00D31AE1" w:rsidRPr="006D69C5" w:rsidDel="00AD78DF">
          <w:rPr>
            <w:rFonts w:eastAsia="Times New Roman" w:cstheme="minorHAnsi"/>
            <w:color w:val="000000"/>
            <w:lang w:val="en-US"/>
          </w:rPr>
          <w:delText>The numbers of meerkats which could be focal-followed depended on the number of persons available</w:delText>
        </w:r>
        <w:r w:rsidR="009035B2" w:rsidRPr="006D69C5" w:rsidDel="00AD78DF">
          <w:rPr>
            <w:rFonts w:eastAsia="Times New Roman" w:cstheme="minorHAnsi"/>
            <w:color w:val="000000"/>
            <w:lang w:val="en-US"/>
          </w:rPr>
          <w:delText xml:space="preserve"> (never more than 3)</w:delText>
        </w:r>
        <w:r w:rsidR="00D31AE1" w:rsidRPr="006D69C5" w:rsidDel="00AD78DF">
          <w:rPr>
            <w:rFonts w:eastAsia="Times New Roman" w:cstheme="minorHAnsi"/>
            <w:color w:val="000000"/>
            <w:lang w:val="en-US"/>
          </w:rPr>
          <w:delText xml:space="preserve">, therefore </w:delText>
        </w:r>
        <w:r w:rsidR="00457A6B" w:rsidRPr="006D69C5" w:rsidDel="00AD78DF">
          <w:rPr>
            <w:rFonts w:eastAsia="Times New Roman" w:cstheme="minorHAnsi"/>
            <w:color w:val="000000"/>
            <w:lang w:val="en-US"/>
          </w:rPr>
          <w:delText>not every non-juvenile could be recorded on every day, especially as GPS tags started failing due to low battery towards the end of the deployment round.</w:delText>
        </w:r>
      </w:del>
    </w:p>
    <w:p w14:paraId="56F48AD4" w14:textId="5BE384DC" w:rsidR="009249ED" w:rsidRPr="006D69C5" w:rsidRDefault="00307D20"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663889FA" w14:textId="5845F8D2" w:rsidR="009249ED" w:rsidRPr="006D69C5" w:rsidDel="00295E66" w:rsidRDefault="00295E66" w:rsidP="009249ED">
      <w:pPr>
        <w:spacing w:before="240" w:after="240" w:line="360" w:lineRule="auto"/>
        <w:jc w:val="both"/>
        <w:rPr>
          <w:del w:id="334" w:author="Microsoft Office User" w:date="2021-12-10T14:07:00Z"/>
          <w:rFonts w:eastAsia="Times New Roman" w:cstheme="minorHAnsi"/>
          <w:color w:val="000000"/>
          <w:lang w:val="en-US"/>
        </w:rPr>
      </w:pPr>
      <w:bookmarkStart w:id="335" w:name="_Hlk90887613"/>
      <w:ins w:id="336" w:author="Microsoft Office User" w:date="2021-12-10T14:06:00Z">
        <w:r>
          <w:rPr>
            <w:rFonts w:eastAsia="Times New Roman" w:cstheme="minorHAnsi"/>
            <w:color w:val="000000"/>
            <w:lang w:val="en-US"/>
          </w:rPr>
          <w:t xml:space="preserve">GPS </w:t>
        </w:r>
        <w:r w:rsidRPr="006D69C5">
          <w:rPr>
            <w:rFonts w:eastAsia="Times New Roman" w:cstheme="minorHAnsi"/>
            <w:color w:val="000000"/>
            <w:lang w:val="en-US"/>
          </w:rPr>
          <w:t>C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ins>
      <w:r w:rsidR="005D4E8D" w:rsidRPr="006D69C5">
        <w:rPr>
          <w:rFonts w:eastAsia="Times New Roman" w:cstheme="minorHAnsi"/>
          <w:color w:val="000000"/>
          <w:lang w:val="en-US"/>
        </w:rPr>
        <w:t>To increase GPS reliability and reduce sampling biases</w:t>
      </w:r>
      <w:ins w:id="337" w:author="Microsoft Office User" w:date="2021-12-10T14:01:00Z">
        <w:r>
          <w:rPr>
            <w:rFonts w:eastAsia="Times New Roman" w:cstheme="minorHAnsi"/>
            <w:color w:val="000000"/>
            <w:lang w:val="en-US"/>
          </w:rPr>
          <w:t>,</w:t>
        </w:r>
      </w:ins>
      <w:r w:rsidR="005D4E8D" w:rsidRPr="006D69C5">
        <w:rPr>
          <w:rFonts w:eastAsia="Times New Roman" w:cstheme="minorHAnsi"/>
          <w:color w:val="000000"/>
          <w:lang w:val="en-US"/>
        </w:rPr>
        <w:t xml:space="preserve"> we </w:t>
      </w:r>
      <w:ins w:id="338" w:author="Microsoft Office User" w:date="2021-12-10T14:06:00Z">
        <w:r>
          <w:rPr>
            <w:rFonts w:eastAsia="Times New Roman" w:cstheme="minorHAnsi"/>
            <w:color w:val="000000"/>
            <w:lang w:val="en-US"/>
          </w:rPr>
          <w:t xml:space="preserve">performed minimal </w:t>
        </w:r>
      </w:ins>
      <w:r w:rsidR="005D4E8D" w:rsidRPr="006D69C5">
        <w:rPr>
          <w:rFonts w:eastAsia="Times New Roman" w:cstheme="minorHAnsi"/>
          <w:color w:val="000000"/>
          <w:lang w:val="en-US"/>
        </w:rPr>
        <w:t>pre-process</w:t>
      </w:r>
      <w:ins w:id="339" w:author="Microsoft Office User" w:date="2021-12-10T14:06:00Z">
        <w:r>
          <w:rPr>
            <w:rFonts w:eastAsia="Times New Roman" w:cstheme="minorHAnsi"/>
            <w:color w:val="000000"/>
            <w:lang w:val="en-US"/>
          </w:rPr>
          <w:t>ing of</w:t>
        </w:r>
      </w:ins>
      <w:del w:id="340" w:author="Microsoft Office User" w:date="2021-12-10T14:06:00Z">
        <w:r w:rsidR="005D4E8D" w:rsidRPr="006D69C5" w:rsidDel="00295E66">
          <w:rPr>
            <w:rFonts w:eastAsia="Times New Roman" w:cstheme="minorHAnsi"/>
            <w:color w:val="000000"/>
            <w:lang w:val="en-US"/>
          </w:rPr>
          <w:delText>ed</w:delText>
        </w:r>
      </w:del>
      <w:r w:rsidR="005D4E8D" w:rsidRPr="006D69C5">
        <w:rPr>
          <w:rFonts w:eastAsia="Times New Roman" w:cstheme="minorHAnsi"/>
          <w:color w:val="000000"/>
          <w:lang w:val="en-US"/>
        </w:rPr>
        <w:t xml:space="preserve"> </w:t>
      </w:r>
      <w:del w:id="341" w:author="Microsoft Office User" w:date="2021-12-10T14:02:00Z">
        <w:r w:rsidR="005D4E8D" w:rsidRPr="006D69C5" w:rsidDel="00295E66">
          <w:rPr>
            <w:rFonts w:eastAsia="Times New Roman" w:cstheme="minorHAnsi"/>
            <w:color w:val="000000"/>
            <w:lang w:val="en-US"/>
          </w:rPr>
          <w:delText>the</w:delText>
        </w:r>
      </w:del>
      <w:ins w:id="342" w:author="Microsoft Office User" w:date="2021-12-10T14:01:00Z">
        <w:r>
          <w:rPr>
            <w:rFonts w:eastAsia="Times New Roman" w:cstheme="minorHAnsi"/>
            <w:color w:val="000000"/>
            <w:lang w:val="en-US"/>
          </w:rPr>
          <w:t>GPS</w:t>
        </w:r>
      </w:ins>
      <w:r w:rsidR="005D4E8D" w:rsidRPr="006D69C5">
        <w:rPr>
          <w:rFonts w:eastAsia="Times New Roman" w:cstheme="minorHAnsi"/>
          <w:color w:val="000000"/>
          <w:lang w:val="en-US"/>
        </w:rPr>
        <w:t xml:space="preserve"> data before subsequent analy</w:t>
      </w:r>
      <w:del w:id="343" w:author="Microsoft Office User" w:date="2021-12-10T14:07:00Z">
        <w:r w:rsidR="005D4E8D" w:rsidRPr="006D69C5" w:rsidDel="00295E66">
          <w:rPr>
            <w:rFonts w:eastAsia="Times New Roman" w:cstheme="minorHAnsi"/>
            <w:color w:val="000000"/>
            <w:lang w:val="en-US"/>
          </w:rPr>
          <w:delText>ses</w:delText>
        </w:r>
        <w:r w:rsidR="00172D8C" w:rsidRPr="006D69C5" w:rsidDel="00295E66">
          <w:rPr>
            <w:rFonts w:eastAsia="Times New Roman" w:cstheme="minorHAnsi"/>
            <w:color w:val="000000"/>
            <w:lang w:val="en-US"/>
          </w:rPr>
          <w:delText>, by undertaking the following steps.</w:delText>
        </w:r>
      </w:del>
      <w:ins w:id="344" w:author="Microsoft Office User" w:date="2021-12-10T14:07:00Z">
        <w:r>
          <w:rPr>
            <w:rFonts w:eastAsia="Times New Roman" w:cstheme="minorHAnsi"/>
            <w:color w:val="000000"/>
            <w:lang w:val="en-US"/>
          </w:rPr>
          <w:t xml:space="preserve">sis. </w:t>
        </w:r>
        <w:proofErr w:type="spellStart"/>
        <w:r>
          <w:rPr>
            <w:rFonts w:eastAsia="Times New Roman" w:cstheme="minorHAnsi"/>
            <w:color w:val="000000"/>
            <w:lang w:val="en-US"/>
          </w:rPr>
          <w:t>Speicifically</w:t>
        </w:r>
        <w:proofErr w:type="spellEnd"/>
        <w:r>
          <w:rPr>
            <w:rFonts w:eastAsia="Times New Roman" w:cstheme="minorHAnsi"/>
            <w:color w:val="000000"/>
            <w:lang w:val="en-US"/>
          </w:rPr>
          <w:t xml:space="preserve">, </w:t>
        </w:r>
      </w:ins>
    </w:p>
    <w:p w14:paraId="16DEF3EC" w14:textId="6BF5C945" w:rsidR="005D4E8D" w:rsidRPr="006D69C5" w:rsidRDefault="00295E66" w:rsidP="009249ED">
      <w:pPr>
        <w:spacing w:before="240" w:after="240" w:line="360" w:lineRule="auto"/>
        <w:jc w:val="both"/>
        <w:rPr>
          <w:rFonts w:eastAsia="Times New Roman" w:cstheme="minorHAnsi"/>
          <w:lang w:val="en-US"/>
        </w:rPr>
      </w:pPr>
      <w:ins w:id="345" w:author="Microsoft Office User" w:date="2021-12-10T14:07:00Z">
        <w:r>
          <w:rPr>
            <w:rFonts w:eastAsia="Times New Roman" w:cstheme="minorHAnsi"/>
            <w:color w:val="000000"/>
            <w:lang w:val="en-US"/>
          </w:rPr>
          <w:t>w</w:t>
        </w:r>
      </w:ins>
      <w:del w:id="346" w:author="Microsoft Office User" w:date="2021-12-10T14:07:00Z">
        <w:r w:rsidR="005D4E8D" w:rsidRPr="006D69C5" w:rsidDel="00295E66">
          <w:rPr>
            <w:rFonts w:eastAsia="Times New Roman" w:cstheme="minorHAnsi"/>
            <w:color w:val="000000"/>
            <w:lang w:val="en-US"/>
          </w:rPr>
          <w:delText>W</w:delText>
        </w:r>
      </w:del>
      <w:r w:rsidR="005D4E8D" w:rsidRPr="006D69C5">
        <w:rPr>
          <w:rFonts w:eastAsia="Times New Roman" w:cstheme="minorHAnsi"/>
          <w:color w:val="000000"/>
          <w:lang w:val="en-US"/>
        </w:rPr>
        <w:t xml:space="preserve">hen GPS signals were not recorded continuously we discarded all fixes taken 30s before signal loss and 30s after </w:t>
      </w:r>
      <w:ins w:id="347" w:author="Microsoft Office User" w:date="2021-12-10T14:00:00Z">
        <w:r>
          <w:rPr>
            <w:rFonts w:eastAsia="Times New Roman" w:cstheme="minorHAnsi"/>
            <w:color w:val="000000"/>
            <w:lang w:val="en-US"/>
          </w:rPr>
          <w:t xml:space="preserve">signal </w:t>
        </w:r>
      </w:ins>
      <w:r w:rsidR="005D4E8D" w:rsidRPr="006D69C5">
        <w:rPr>
          <w:rFonts w:eastAsia="Times New Roman" w:cstheme="minorHAnsi"/>
          <w:color w:val="000000"/>
          <w:lang w:val="en-US"/>
        </w:rPr>
        <w:t>retrieval</w:t>
      </w:r>
      <w:ins w:id="348" w:author="Microsoft Office User" w:date="2021-12-10T14:00:00Z">
        <w:r>
          <w:rPr>
            <w:rFonts w:eastAsia="Times New Roman" w:cstheme="minorHAnsi"/>
            <w:color w:val="000000"/>
            <w:lang w:val="en-US"/>
          </w:rPr>
          <w:t>, as these positions tended to be unreliable</w:t>
        </w:r>
      </w:ins>
      <w:r w:rsidR="005D4E8D" w:rsidRPr="006D69C5">
        <w:rPr>
          <w:rFonts w:eastAsia="Times New Roman" w:cstheme="minorHAnsi"/>
          <w:color w:val="000000"/>
          <w:lang w:val="en-US"/>
        </w:rPr>
        <w:t xml:space="preserve">. </w:t>
      </w:r>
      <w:del w:id="349" w:author="Microsoft Office User" w:date="2021-12-10T14:07:00Z">
        <w:r w:rsidR="005D4E8D" w:rsidRPr="006D69C5" w:rsidDel="00295E66">
          <w:rPr>
            <w:rFonts w:eastAsia="Times New Roman" w:cstheme="minorHAnsi"/>
            <w:color w:val="000000"/>
            <w:lang w:val="en-US"/>
          </w:rPr>
          <w:delText>Similarly, we</w:delText>
        </w:r>
      </w:del>
      <w:ins w:id="350" w:author="Microsoft Office User" w:date="2021-12-10T14:07:00Z">
        <w:r>
          <w:rPr>
            <w:rFonts w:eastAsia="Times New Roman" w:cstheme="minorHAnsi"/>
            <w:color w:val="000000"/>
            <w:lang w:val="en-US"/>
          </w:rPr>
          <w:t>We also</w:t>
        </w:r>
      </w:ins>
      <w:r w:rsidR="005D4E8D" w:rsidRPr="006D69C5">
        <w:rPr>
          <w:rFonts w:eastAsia="Times New Roman" w:cstheme="minorHAnsi"/>
          <w:color w:val="000000"/>
          <w:lang w:val="en-US"/>
        </w:rPr>
        <w:t xml:space="preserve"> removed fixes with fewer than 5 satellites detected.  </w:t>
      </w:r>
      <w:del w:id="351" w:author="Microsoft Office User" w:date="2021-12-10T14:07:00Z">
        <w:r w:rsidR="005D4E8D" w:rsidRPr="006D69C5" w:rsidDel="00295E66">
          <w:rPr>
            <w:rFonts w:eastAsia="Times New Roman" w:cstheme="minorHAnsi"/>
            <w:color w:val="000000"/>
            <w:lang w:val="en-US"/>
          </w:rPr>
          <w:delText>We also</w:delText>
        </w:r>
      </w:del>
      <w:ins w:id="352" w:author="Microsoft Office User" w:date="2021-12-10T14:07:00Z">
        <w:r>
          <w:rPr>
            <w:rFonts w:eastAsia="Times New Roman" w:cstheme="minorHAnsi"/>
            <w:color w:val="000000"/>
            <w:lang w:val="en-US"/>
          </w:rPr>
          <w:t>Finally, we</w:t>
        </w:r>
      </w:ins>
      <w:r w:rsidR="005D4E8D" w:rsidRPr="006D69C5">
        <w:rPr>
          <w:rFonts w:eastAsia="Times New Roman" w:cstheme="minorHAnsi"/>
          <w:color w:val="000000"/>
          <w:lang w:val="en-US"/>
        </w:rPr>
        <w:t xml:space="preserve"> removed data suggesting unrealistic </w:t>
      </w:r>
      <w:r w:rsidR="00172D8C" w:rsidRPr="006D69C5">
        <w:rPr>
          <w:rFonts w:eastAsia="Times New Roman" w:cstheme="minorHAnsi"/>
          <w:color w:val="000000"/>
          <w:lang w:val="en-US"/>
        </w:rPr>
        <w:t>speeds (&gt; 10 m displacement between 2 fixes 1 second apart) as</w:t>
      </w:r>
      <w:r w:rsidR="005D4E8D" w:rsidRPr="006D69C5">
        <w:rPr>
          <w:rFonts w:eastAsia="Times New Roman" w:cstheme="minorHAnsi"/>
          <w:color w:val="000000"/>
          <w:lang w:val="en-US"/>
        </w:rPr>
        <w:t xml:space="preserve"> these likely represented GPS errors. </w:t>
      </w:r>
      <w:del w:id="353" w:author="Microsoft Office User" w:date="2021-12-10T14:03:00Z">
        <w:r w:rsidR="005D4E8D" w:rsidRPr="006D69C5" w:rsidDel="00295E66">
          <w:rPr>
            <w:rFonts w:eastAsia="Times New Roman" w:cstheme="minorHAnsi"/>
            <w:color w:val="000000"/>
            <w:lang w:val="en-US"/>
          </w:rPr>
          <w:delText>Coordinates were converted from WGS84 to UTM S34 to allow for easier spatial analyses.</w:delText>
        </w:r>
      </w:del>
    </w:p>
    <w:p w14:paraId="4F503C30" w14:textId="3E63DFE5" w:rsidR="00307D20" w:rsidRPr="006D69C5" w:rsidDel="00295E66" w:rsidRDefault="00307D20" w:rsidP="00D27F62">
      <w:pPr>
        <w:spacing w:before="240" w:after="240" w:line="360" w:lineRule="auto"/>
        <w:jc w:val="both"/>
        <w:rPr>
          <w:del w:id="354" w:author="Microsoft Office User" w:date="2021-12-10T14:08:00Z"/>
          <w:rFonts w:eastAsia="Times New Roman" w:cstheme="minorHAnsi"/>
          <w:color w:val="000000"/>
          <w:lang w:val="en-US"/>
        </w:rPr>
      </w:pPr>
      <w:r w:rsidRPr="006D69C5">
        <w:rPr>
          <w:rFonts w:eastAsia="Times New Roman" w:cstheme="minorHAnsi"/>
          <w:color w:val="000000"/>
          <w:lang w:val="en-US"/>
        </w:rPr>
        <w:t xml:space="preserve">Moments </w:t>
      </w:r>
      <w:del w:id="355" w:author="Microsoft Office User" w:date="2021-12-10T14:04:00Z">
        <w:r w:rsidRPr="006D69C5" w:rsidDel="00295E66">
          <w:rPr>
            <w:rFonts w:eastAsia="Times New Roman" w:cstheme="minorHAnsi"/>
            <w:color w:val="000000"/>
            <w:lang w:val="en-US"/>
          </w:rPr>
          <w:delText xml:space="preserve">where </w:delText>
        </w:r>
      </w:del>
      <w:ins w:id="356" w:author="Microsoft Office User" w:date="2021-12-10T14:04:00Z">
        <w:r w:rsidR="00295E66">
          <w:rPr>
            <w:rFonts w:eastAsia="Times New Roman" w:cstheme="minorHAnsi"/>
            <w:color w:val="000000"/>
            <w:lang w:val="en-US"/>
          </w:rPr>
          <w:t>when</w:t>
        </w:r>
        <w:r w:rsidR="00295E66" w:rsidRPr="006D69C5">
          <w:rPr>
            <w:rFonts w:eastAsia="Times New Roman" w:cstheme="minorHAnsi"/>
            <w:color w:val="000000"/>
            <w:lang w:val="en-US"/>
          </w:rPr>
          <w:t xml:space="preserve"> </w:t>
        </w:r>
      </w:ins>
      <w:r w:rsidR="00172D8C" w:rsidRPr="006D69C5">
        <w:rPr>
          <w:rFonts w:eastAsia="Times New Roman" w:cstheme="minorHAnsi"/>
          <w:color w:val="000000"/>
          <w:lang w:val="en-US"/>
        </w:rPr>
        <w:t>fewer</w:t>
      </w:r>
      <w:r w:rsidRPr="006D69C5">
        <w:rPr>
          <w:rFonts w:eastAsia="Times New Roman" w:cstheme="minorHAnsi"/>
          <w:color w:val="000000"/>
          <w:lang w:val="en-US"/>
        </w:rPr>
        <w:t xml:space="preserve"> than 2/3 of the non-juveniles </w:t>
      </w:r>
      <w:r w:rsidR="005D4E8D" w:rsidRPr="006D69C5">
        <w:rPr>
          <w:rFonts w:eastAsia="Times New Roman" w:cstheme="minorHAnsi"/>
          <w:color w:val="000000"/>
          <w:lang w:val="en-US"/>
        </w:rPr>
        <w:t xml:space="preserve">present </w:t>
      </w:r>
      <w:r w:rsidRPr="006D69C5">
        <w:rPr>
          <w:rFonts w:eastAsia="Times New Roman" w:cstheme="minorHAnsi"/>
          <w:color w:val="000000"/>
          <w:lang w:val="en-US"/>
        </w:rPr>
        <w:t xml:space="preserve">were recorded were </w:t>
      </w:r>
      <w:del w:id="357" w:author="Microsoft Office User" w:date="2021-12-10T14:08:00Z">
        <w:r w:rsidRPr="006D69C5" w:rsidDel="00295E66">
          <w:rPr>
            <w:rFonts w:eastAsia="Times New Roman" w:cstheme="minorHAnsi"/>
            <w:color w:val="000000"/>
            <w:lang w:val="en-US"/>
          </w:rPr>
          <w:delText xml:space="preserve">removed </w:delText>
        </w:r>
      </w:del>
      <w:ins w:id="358" w:author="Microsoft Office User" w:date="2021-12-10T14:08:00Z">
        <w:r w:rsidR="00295E66">
          <w:rPr>
            <w:rFonts w:eastAsia="Times New Roman" w:cstheme="minorHAnsi"/>
            <w:color w:val="000000"/>
            <w:lang w:val="en-US"/>
          </w:rPr>
          <w:t>excluded from our analyses</w:t>
        </w:r>
        <w:r w:rsidR="00295E66" w:rsidRPr="006D69C5">
          <w:rPr>
            <w:rFonts w:eastAsia="Times New Roman" w:cstheme="minorHAnsi"/>
            <w:color w:val="000000"/>
            <w:lang w:val="en-US"/>
          </w:rPr>
          <w:t xml:space="preserve"> </w:t>
        </w:r>
      </w:ins>
      <w:r w:rsidRPr="006D69C5">
        <w:rPr>
          <w:rFonts w:eastAsia="Times New Roman" w:cstheme="minorHAnsi"/>
          <w:color w:val="000000"/>
          <w:lang w:val="en-US"/>
        </w:rPr>
        <w:t xml:space="preserve">to reduce the impacts of “invisible” </w:t>
      </w:r>
      <w:r w:rsidR="00172D8C" w:rsidRPr="006D69C5">
        <w:rPr>
          <w:rFonts w:eastAsia="Times New Roman" w:cstheme="minorHAnsi"/>
          <w:color w:val="000000"/>
          <w:lang w:val="en-US"/>
        </w:rPr>
        <w:t xml:space="preserve">(untracked) </w:t>
      </w:r>
      <w:r w:rsidRPr="006D69C5">
        <w:rPr>
          <w:rFonts w:eastAsia="Times New Roman" w:cstheme="minorHAnsi"/>
          <w:color w:val="000000"/>
          <w:lang w:val="en-US"/>
        </w:rPr>
        <w:t xml:space="preserve">individuals. </w:t>
      </w:r>
    </w:p>
    <w:bookmarkEnd w:id="335"/>
    <w:p w14:paraId="463B1D67" w14:textId="39DFA4A5" w:rsidR="00C17A45" w:rsidRPr="006D69C5" w:rsidRDefault="002A6DA1" w:rsidP="00D27F62">
      <w:pPr>
        <w:spacing w:before="240" w:after="240" w:line="360" w:lineRule="auto"/>
        <w:jc w:val="both"/>
        <w:rPr>
          <w:rFonts w:eastAsia="Times New Roman" w:cstheme="minorHAnsi"/>
          <w:color w:val="000000"/>
          <w:lang w:val="en-US"/>
        </w:rPr>
      </w:pPr>
      <w:r w:rsidRPr="006D69C5">
        <w:rPr>
          <w:rFonts w:eastAsia="Times New Roman" w:cstheme="minorHAnsi"/>
          <w:noProof/>
          <w:color w:val="000000"/>
          <w:lang w:val="en-US"/>
        </w:rPr>
        <w:lastRenderedPageBreak/>
        <w:t xml:space="preserve">We also removed </w:t>
      </w:r>
      <w:r w:rsidR="00C94DE7" w:rsidRPr="006D69C5">
        <w:rPr>
          <w:rFonts w:eastAsia="Times New Roman" w:cstheme="minorHAnsi"/>
          <w:noProof/>
          <w:color w:val="000000"/>
          <w:lang w:val="en-US"/>
        </w:rPr>
        <w:t xml:space="preserve">predator alarms and one instance of encounter with another group identified using </w:t>
      </w:r>
      <w:del w:id="359" w:author="Microsoft Office User" w:date="2021-12-10T14:04:00Z">
        <w:r w:rsidR="00C94DE7" w:rsidRPr="006D69C5" w:rsidDel="00295E66">
          <w:rPr>
            <w:rFonts w:eastAsia="Times New Roman" w:cstheme="minorHAnsi"/>
            <w:noProof/>
            <w:color w:val="000000"/>
            <w:lang w:val="en-US"/>
          </w:rPr>
          <w:delText xml:space="preserve">scan </w:delText>
        </w:r>
      </w:del>
      <w:ins w:id="360" w:author="Microsoft Office User" w:date="2021-12-10T14:04:00Z">
        <w:r w:rsidR="00295E66">
          <w:rPr>
            <w:rFonts w:eastAsia="Times New Roman" w:cstheme="minorHAnsi"/>
            <w:noProof/>
            <w:color w:val="000000"/>
            <w:lang w:val="en-US"/>
          </w:rPr>
          <w:t>observational</w:t>
        </w:r>
        <w:r w:rsidR="00295E66" w:rsidRPr="006D69C5">
          <w:rPr>
            <w:rFonts w:eastAsia="Times New Roman" w:cstheme="minorHAnsi"/>
            <w:noProof/>
            <w:color w:val="000000"/>
            <w:lang w:val="en-US"/>
          </w:rPr>
          <w:t xml:space="preserve"> </w:t>
        </w:r>
      </w:ins>
      <w:r w:rsidR="00C94DE7" w:rsidRPr="006D69C5">
        <w:rPr>
          <w:rFonts w:eastAsia="Times New Roman" w:cstheme="minorHAnsi"/>
          <w:noProof/>
          <w:color w:val="000000"/>
          <w:lang w:val="en-US"/>
        </w:rPr>
        <w:t>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w:t>
      </w:r>
      <w:bookmarkStart w:id="361" w:name="_Hlk90887822"/>
      <w:ins w:id="362" w:author="Microsoft Office User" w:date="2021-12-10T14:04:00Z">
        <w:r w:rsidR="00295E66">
          <w:rPr>
            <w:rFonts w:eastAsia="Times New Roman" w:cstheme="minorHAnsi"/>
            <w:color w:val="000000"/>
            <w:lang w:val="en-US"/>
          </w:rPr>
          <w:t xml:space="preserve">In some instances, </w:t>
        </w:r>
      </w:ins>
      <w:ins w:id="363" w:author="Microsoft Office User" w:date="2021-12-10T14:05:00Z">
        <w:r w:rsidR="00295E66">
          <w:rPr>
            <w:rFonts w:eastAsia="Times New Roman" w:cstheme="minorHAnsi"/>
            <w:color w:val="000000"/>
            <w:lang w:val="en-US"/>
          </w:rPr>
          <w:t>single individuals were</w:t>
        </w:r>
      </w:ins>
      <w:del w:id="364" w:author="Microsoft Office User" w:date="2021-12-10T14:04:00Z">
        <w:r w:rsidR="00C94DE7" w:rsidRPr="006D69C5" w:rsidDel="00295E66">
          <w:rPr>
            <w:rFonts w:eastAsia="Times New Roman" w:cstheme="minorHAnsi"/>
            <w:color w:val="000000"/>
            <w:lang w:val="en-US"/>
          </w:rPr>
          <w:delText>O</w:delText>
        </w:r>
      </w:del>
      <w:del w:id="365" w:author="Microsoft Office User" w:date="2021-12-10T14:05:00Z">
        <w:r w:rsidR="00C94DE7" w:rsidRPr="006D69C5" w:rsidDel="00295E66">
          <w:rPr>
            <w:rFonts w:eastAsia="Times New Roman" w:cstheme="minorHAnsi"/>
            <w:color w:val="000000"/>
            <w:lang w:val="en-US"/>
          </w:rPr>
          <w:delText xml:space="preserve">ne individual would occasionally </w:delText>
        </w:r>
        <w:r w:rsidR="00C62DFF" w:rsidRPr="006D69C5" w:rsidDel="00295E66">
          <w:rPr>
            <w:rFonts w:eastAsia="Times New Roman" w:cstheme="minorHAnsi"/>
            <w:color w:val="000000"/>
            <w:lang w:val="en-US"/>
          </w:rPr>
          <w:delText>be</w:delText>
        </w:r>
      </w:del>
      <w:r w:rsidR="00C62DFF" w:rsidRPr="006D69C5">
        <w:rPr>
          <w:rFonts w:eastAsia="Times New Roman" w:cstheme="minorHAnsi"/>
          <w:color w:val="000000"/>
          <w:lang w:val="en-US"/>
        </w:rPr>
        <w:t xml:space="preserve"> away from the rest of the group during recording times, either at the communal burrow </w:t>
      </w:r>
      <w:del w:id="366" w:author="Microsoft Office User" w:date="2021-12-10T14:05:00Z">
        <w:r w:rsidR="00C62DFF" w:rsidRPr="006D69C5" w:rsidDel="00295E66">
          <w:rPr>
            <w:rFonts w:eastAsia="Times New Roman" w:cstheme="minorHAnsi"/>
            <w:color w:val="000000"/>
            <w:lang w:val="en-US"/>
          </w:rPr>
          <w:delText xml:space="preserve">on </w:delText>
        </w:r>
      </w:del>
      <w:r w:rsidR="00C62DFF" w:rsidRPr="006D69C5">
        <w:rPr>
          <w:rFonts w:eastAsia="Times New Roman" w:cstheme="minorHAnsi"/>
          <w:color w:val="000000"/>
          <w:lang w:val="en-US"/>
        </w:rPr>
        <w:t xml:space="preserve">babysitting </w:t>
      </w:r>
      <w:ins w:id="367" w:author="Microsoft Office User" w:date="2021-12-10T14:05:00Z">
        <w:r w:rsidR="00295E66">
          <w:rPr>
            <w:rFonts w:eastAsia="Times New Roman" w:cstheme="minorHAnsi"/>
            <w:color w:val="000000"/>
            <w:lang w:val="en-US"/>
          </w:rPr>
          <w:t xml:space="preserve">pups </w:t>
        </w:r>
      </w:ins>
      <w:del w:id="368" w:author="Microsoft Office User" w:date="2021-12-10T14:05:00Z">
        <w:r w:rsidR="00C62DFF" w:rsidRPr="006D69C5" w:rsidDel="00295E66">
          <w:rPr>
            <w:rFonts w:eastAsia="Times New Roman" w:cstheme="minorHAnsi"/>
            <w:color w:val="000000"/>
            <w:lang w:val="en-US"/>
          </w:rPr>
          <w:delText xml:space="preserve">duty </w:delText>
        </w:r>
      </w:del>
      <w:r w:rsidR="00C62DFF" w:rsidRPr="006D69C5">
        <w:rPr>
          <w:rFonts w:eastAsia="Times New Roman" w:cstheme="minorHAnsi"/>
          <w:color w:val="000000"/>
          <w:lang w:val="en-US"/>
        </w:rPr>
        <w:t xml:space="preserve">or out travelling on their own (“roving” behavior exhibited by </w:t>
      </w:r>
      <w:r w:rsidR="00FD01C2" w:rsidRPr="006D69C5">
        <w:rPr>
          <w:rFonts w:eastAsia="Times New Roman" w:cstheme="minorHAnsi"/>
          <w:color w:val="000000"/>
          <w:lang w:val="en-US"/>
        </w:rPr>
        <w:t xml:space="preserve">adult males before </w:t>
      </w:r>
      <w:del w:id="369" w:author="Microsoft Office User" w:date="2021-12-10T14:05:00Z">
        <w:r w:rsidR="00FD01C2" w:rsidRPr="006D69C5" w:rsidDel="00295E66">
          <w:rPr>
            <w:rFonts w:eastAsia="Times New Roman" w:cstheme="minorHAnsi"/>
            <w:color w:val="000000"/>
            <w:lang w:val="en-US"/>
          </w:rPr>
          <w:delText xml:space="preserve">leaving </w:delText>
        </w:r>
      </w:del>
      <w:ins w:id="370" w:author="Microsoft Office User" w:date="2021-12-10T14:05:00Z">
        <w:r w:rsidR="00295E66">
          <w:rPr>
            <w:rFonts w:eastAsia="Times New Roman" w:cstheme="minorHAnsi"/>
            <w:color w:val="000000"/>
            <w:lang w:val="en-US"/>
          </w:rPr>
          <w:t>dispersal from</w:t>
        </w:r>
        <w:r w:rsidR="00295E66" w:rsidRPr="006D69C5">
          <w:rPr>
            <w:rFonts w:eastAsia="Times New Roman" w:cstheme="minorHAnsi"/>
            <w:color w:val="000000"/>
            <w:lang w:val="en-US"/>
          </w:rPr>
          <w:t xml:space="preserve"> </w:t>
        </w:r>
      </w:ins>
      <w:r w:rsidR="00FD01C2" w:rsidRPr="006D69C5">
        <w:rPr>
          <w:rFonts w:eastAsia="Times New Roman" w:cstheme="minorHAnsi"/>
          <w:color w:val="000000"/>
          <w:lang w:val="en-US"/>
        </w:rPr>
        <w:t>their natal territory</w:t>
      </w:r>
      <w:del w:id="371" w:author="Microsoft Office User" w:date="2021-12-10T14:05:00Z">
        <w:r w:rsidR="00FD01C2" w:rsidRPr="006D69C5" w:rsidDel="00295E66">
          <w:rPr>
            <w:rFonts w:eastAsia="Times New Roman" w:cstheme="minorHAnsi"/>
            <w:color w:val="000000"/>
            <w:lang w:val="en-US"/>
          </w:rPr>
          <w:delText xml:space="preserve"> for good</w:delText>
        </w:r>
      </w:del>
      <w:r w:rsidR="00FD01C2" w:rsidRPr="006D69C5">
        <w:rPr>
          <w:rFonts w:eastAsia="Times New Roman" w:cstheme="minorHAnsi"/>
          <w:color w:val="000000"/>
          <w:lang w:val="en-US"/>
        </w:rPr>
        <w:t xml:space="preserve">). In such instances the GPS </w:t>
      </w:r>
      <w:del w:id="372" w:author="Microsoft Office User" w:date="2021-12-10T14:08:00Z">
        <w:r w:rsidR="00FD01C2" w:rsidRPr="006D69C5" w:rsidDel="00295E66">
          <w:rPr>
            <w:rFonts w:eastAsia="Times New Roman" w:cstheme="minorHAnsi"/>
            <w:color w:val="000000"/>
            <w:lang w:val="en-US"/>
          </w:rPr>
          <w:delText xml:space="preserve">track </w:delText>
        </w:r>
      </w:del>
      <w:ins w:id="373" w:author="Microsoft Office User" w:date="2021-12-10T14:08:00Z">
        <w:r w:rsidR="00295E66">
          <w:rPr>
            <w:rFonts w:eastAsia="Times New Roman" w:cstheme="minorHAnsi"/>
            <w:color w:val="000000"/>
            <w:lang w:val="en-US"/>
          </w:rPr>
          <w:t>trajectory</w:t>
        </w:r>
        <w:r w:rsidR="00295E66" w:rsidRPr="006D69C5">
          <w:rPr>
            <w:rFonts w:eastAsia="Times New Roman" w:cstheme="minorHAnsi"/>
            <w:color w:val="000000"/>
            <w:lang w:val="en-US"/>
          </w:rPr>
          <w:t xml:space="preserve"> </w:t>
        </w:r>
      </w:ins>
      <w:r w:rsidR="00FD01C2" w:rsidRPr="006D69C5">
        <w:rPr>
          <w:rFonts w:eastAsia="Times New Roman" w:cstheme="minorHAnsi"/>
          <w:color w:val="000000"/>
          <w:lang w:val="en-US"/>
        </w:rPr>
        <w:t>of that given individual was discarded but the analyses were performed normally on the rest of the group. One</w:t>
      </w:r>
      <w:ins w:id="374" w:author="Microsoft Office User" w:date="2021-12-10T14:09:00Z">
        <w:r w:rsidR="00295E66">
          <w:rPr>
            <w:rFonts w:eastAsia="Times New Roman" w:cstheme="minorHAnsi"/>
            <w:color w:val="000000"/>
            <w:lang w:val="en-US"/>
          </w:rPr>
          <w:t xml:space="preserve"> additional</w:t>
        </w:r>
      </w:ins>
      <w:r w:rsidR="00FD01C2" w:rsidRPr="006D69C5">
        <w:rPr>
          <w:rFonts w:eastAsia="Times New Roman" w:cstheme="minorHAnsi"/>
          <w:color w:val="000000"/>
          <w:lang w:val="en-US"/>
        </w:rPr>
        <w:t xml:space="preserve"> day was removed from the analysis</w:t>
      </w:r>
      <w:ins w:id="375" w:author="Microsoft Office User" w:date="2021-12-10T14:09:00Z">
        <w:r w:rsidR="00295E66">
          <w:rPr>
            <w:rFonts w:eastAsia="Times New Roman" w:cstheme="minorHAnsi"/>
            <w:color w:val="000000"/>
            <w:lang w:val="en-US"/>
          </w:rPr>
          <w:t xml:space="preserve"> of HM19</w:t>
        </w:r>
      </w:ins>
      <w:r w:rsidR="00FD01C2" w:rsidRPr="006D69C5">
        <w:rPr>
          <w:rFonts w:eastAsia="Times New Roman" w:cstheme="minorHAnsi"/>
          <w:color w:val="000000"/>
          <w:lang w:val="en-US"/>
        </w:rPr>
        <w:t xml:space="preserve"> because the dominant male </w:t>
      </w:r>
      <w:del w:id="376" w:author="Microsoft Office User" w:date="2021-12-10T14:09:00Z">
        <w:r w:rsidR="00FD01C2" w:rsidRPr="006D69C5" w:rsidDel="00295E66">
          <w:rPr>
            <w:rFonts w:eastAsia="Times New Roman" w:cstheme="minorHAnsi"/>
            <w:color w:val="000000"/>
            <w:lang w:val="en-US"/>
          </w:rPr>
          <w:delText>of HM19 had left the group with</w:delText>
        </w:r>
      </w:del>
      <w:ins w:id="377" w:author="Microsoft Office User" w:date="2021-12-10T14:09:00Z">
        <w:r w:rsidR="00295E66">
          <w:rPr>
            <w:rFonts w:eastAsia="Times New Roman" w:cstheme="minorHAnsi"/>
            <w:color w:val="000000"/>
            <w:lang w:val="en-US"/>
          </w:rPr>
          <w:t>and</w:t>
        </w:r>
      </w:ins>
      <w:r w:rsidR="00FD01C2" w:rsidRPr="006D69C5">
        <w:rPr>
          <w:rFonts w:eastAsia="Times New Roman" w:cstheme="minorHAnsi"/>
          <w:color w:val="000000"/>
          <w:lang w:val="en-US"/>
        </w:rPr>
        <w:t xml:space="preserve"> two other adult males </w:t>
      </w:r>
      <w:ins w:id="378" w:author="Microsoft Office User" w:date="2021-12-10T14:09:00Z">
        <w:r w:rsidR="00295E66">
          <w:rPr>
            <w:rFonts w:eastAsia="Times New Roman" w:cstheme="minorHAnsi"/>
            <w:color w:val="000000"/>
            <w:lang w:val="en-US"/>
          </w:rPr>
          <w:t xml:space="preserve">were not present </w:t>
        </w:r>
      </w:ins>
      <w:ins w:id="379" w:author="Microsoft Office User" w:date="2021-12-10T14:11:00Z">
        <w:r w:rsidR="00AF5716">
          <w:rPr>
            <w:rFonts w:eastAsia="Times New Roman" w:cstheme="minorHAnsi"/>
            <w:color w:val="000000"/>
            <w:lang w:val="en-US"/>
          </w:rPr>
          <w:t>with</w:t>
        </w:r>
      </w:ins>
      <w:ins w:id="380" w:author="Microsoft Office User" w:date="2021-12-10T14:09:00Z">
        <w:r w:rsidR="00295E66">
          <w:rPr>
            <w:rFonts w:eastAsia="Times New Roman" w:cstheme="minorHAnsi"/>
            <w:color w:val="000000"/>
            <w:lang w:val="en-US"/>
          </w:rPr>
          <w:t xml:space="preserve"> the group</w:t>
        </w:r>
      </w:ins>
      <w:ins w:id="381" w:author="Microsoft Office User" w:date="2021-12-10T14:10:00Z">
        <w:r w:rsidR="00295E66">
          <w:rPr>
            <w:rFonts w:eastAsia="Times New Roman" w:cstheme="minorHAnsi"/>
            <w:color w:val="000000"/>
            <w:lang w:val="en-US"/>
          </w:rPr>
          <w:t>,</w:t>
        </w:r>
      </w:ins>
      <w:ins w:id="382" w:author="Microsoft Office User" w:date="2021-12-10T14:11:00Z">
        <w:r w:rsidR="00AF5716">
          <w:rPr>
            <w:rFonts w:eastAsia="Times New Roman" w:cstheme="minorHAnsi"/>
            <w:color w:val="000000"/>
            <w:lang w:val="en-US"/>
          </w:rPr>
          <w:t xml:space="preserve"> </w:t>
        </w:r>
      </w:ins>
      <w:ins w:id="383" w:author="Microsoft Office User" w:date="2021-12-10T14:12:00Z">
        <w:r w:rsidR="00AF5716">
          <w:rPr>
            <w:rFonts w:eastAsia="Times New Roman" w:cstheme="minorHAnsi"/>
            <w:color w:val="000000"/>
            <w:lang w:val="en-US"/>
          </w:rPr>
          <w:t>thus potentially</w:t>
        </w:r>
      </w:ins>
      <w:ins w:id="384" w:author="Microsoft Office User" w:date="2021-12-10T14:11:00Z">
        <w:r w:rsidR="00AF5716">
          <w:rPr>
            <w:rFonts w:eastAsia="Times New Roman" w:cstheme="minorHAnsi"/>
            <w:color w:val="000000"/>
            <w:lang w:val="en-US"/>
          </w:rPr>
          <w:t xml:space="preserve"> disrupting </w:t>
        </w:r>
      </w:ins>
      <w:ins w:id="385" w:author="Microsoft Office User" w:date="2021-12-10T14:13:00Z">
        <w:r w:rsidR="00EC5C9D">
          <w:rPr>
            <w:rFonts w:eastAsia="Times New Roman" w:cstheme="minorHAnsi"/>
            <w:color w:val="000000"/>
            <w:lang w:val="en-US"/>
          </w:rPr>
          <w:t>normal</w:t>
        </w:r>
      </w:ins>
      <w:ins w:id="386" w:author="Microsoft Office User" w:date="2021-12-10T14:11:00Z">
        <w:r w:rsidR="00AF5716">
          <w:rPr>
            <w:rFonts w:eastAsia="Times New Roman" w:cstheme="minorHAnsi"/>
            <w:color w:val="000000"/>
            <w:lang w:val="en-US"/>
          </w:rPr>
          <w:t xml:space="preserve"> dynamics</w:t>
        </w:r>
      </w:ins>
      <w:del w:id="387" w:author="Microsoft Office User" w:date="2021-12-10T14:10:00Z">
        <w:r w:rsidR="00FD01C2" w:rsidRPr="006D69C5" w:rsidDel="00AF5716">
          <w:rPr>
            <w:rFonts w:eastAsia="Times New Roman" w:cstheme="minorHAnsi"/>
            <w:color w:val="000000"/>
            <w:lang w:val="en-US"/>
          </w:rPr>
          <w:delText>and we thought this might affect too much the rest of the group’s dynamic</w:delText>
        </w:r>
      </w:del>
      <w:r w:rsidR="00FD01C2" w:rsidRPr="006D69C5">
        <w:rPr>
          <w:rFonts w:eastAsia="Times New Roman" w:cstheme="minorHAnsi"/>
          <w:color w:val="000000"/>
          <w:lang w:val="en-US"/>
        </w:rPr>
        <w:t>.</w:t>
      </w:r>
      <w:bookmarkEnd w:id="361"/>
    </w:p>
    <w:p w14:paraId="62A6C9CB" w14:textId="5E63E748" w:rsidR="00F225B6" w:rsidRDefault="00F85EAE" w:rsidP="00D27F62">
      <w:pPr>
        <w:spacing w:before="360" w:after="120" w:line="360" w:lineRule="auto"/>
        <w:jc w:val="both"/>
        <w:outlineLvl w:val="1"/>
        <w:rPr>
          <w:rFonts w:eastAsia="Times New Roman" w:cstheme="minorHAnsi"/>
          <w:b/>
          <w:color w:val="000000"/>
          <w:lang w:val="en-US"/>
        </w:rPr>
      </w:pPr>
      <w:r w:rsidRPr="006D69C5">
        <w:rPr>
          <w:rFonts w:eastAsia="Times New Roman" w:cstheme="minorHAnsi"/>
          <w:b/>
          <w:color w:val="000000"/>
          <w:lang w:val="en-US"/>
        </w:rPr>
        <w:t>Analysis</w:t>
      </w:r>
    </w:p>
    <w:p w14:paraId="39AC97D6" w14:textId="32F83B47" w:rsidR="00F225B6" w:rsidRPr="00F225B6" w:rsidRDefault="00F225B6" w:rsidP="00D27F62">
      <w:pPr>
        <w:spacing w:before="360" w:after="120" w:line="360" w:lineRule="auto"/>
        <w:jc w:val="both"/>
        <w:outlineLvl w:val="1"/>
        <w:rPr>
          <w:rFonts w:eastAsia="Times New Roman" w:cstheme="minorHAnsi"/>
          <w:i/>
          <w:color w:val="000000"/>
          <w:lang w:val="en-US"/>
        </w:rPr>
      </w:pPr>
      <w:bookmarkStart w:id="388" w:name="_Hlk90887847"/>
      <w:del w:id="389" w:author="Microsoft Office User" w:date="2021-12-10T14:40:00Z">
        <w:r w:rsidRPr="00F225B6" w:rsidDel="00C928E0">
          <w:rPr>
            <w:rFonts w:eastAsia="Times New Roman" w:cstheme="minorHAnsi"/>
            <w:i/>
            <w:color w:val="000000"/>
            <w:lang w:val="en-US"/>
          </w:rPr>
          <w:delText>Summary of the process</w:delText>
        </w:r>
      </w:del>
      <w:ins w:id="390" w:author="Microsoft Office User" w:date="2021-12-10T14:40:00Z">
        <w:r w:rsidR="00C928E0">
          <w:rPr>
            <w:rFonts w:eastAsia="Times New Roman" w:cstheme="minorHAnsi"/>
            <w:i/>
            <w:color w:val="000000"/>
            <w:lang w:val="en-US"/>
          </w:rPr>
          <w:t>General explanation of the approach</w:t>
        </w:r>
      </w:ins>
      <w:r w:rsidRPr="00F225B6">
        <w:rPr>
          <w:rFonts w:eastAsia="Times New Roman" w:cstheme="minorHAnsi"/>
          <w:i/>
          <w:color w:val="000000"/>
          <w:lang w:val="en-US"/>
        </w:rPr>
        <w:t>:</w:t>
      </w:r>
    </w:p>
    <w:p w14:paraId="0D1AB109" w14:textId="25C093D5" w:rsidR="003A2DDC" w:rsidRDefault="00C851D9" w:rsidP="00D27F62">
      <w:pPr>
        <w:spacing w:before="360" w:after="120" w:line="360" w:lineRule="auto"/>
        <w:jc w:val="both"/>
        <w:outlineLvl w:val="1"/>
        <w:rPr>
          <w:ins w:id="391" w:author="Microsoft Office User" w:date="2021-12-10T14:23:00Z"/>
          <w:rFonts w:eastAsia="Times New Roman" w:cstheme="minorHAnsi"/>
          <w:bCs/>
          <w:color w:val="000000"/>
          <w:lang w:val="en-US"/>
        </w:rPr>
      </w:pPr>
      <w:bookmarkStart w:id="392" w:name="_Hlk90887868"/>
      <w:bookmarkEnd w:id="388"/>
      <w:del w:id="393" w:author="Microsoft Office User" w:date="2021-12-10T14:14:00Z">
        <w:r w:rsidDel="00EC5C9D">
          <w:rPr>
            <w:rFonts w:eastAsia="Times New Roman" w:cstheme="minorHAnsi"/>
            <w:bCs/>
            <w:color w:val="000000"/>
            <w:lang w:val="en-US"/>
          </w:rPr>
          <w:delText>In order t</w:delText>
        </w:r>
      </w:del>
      <w:ins w:id="394" w:author="Microsoft Office User" w:date="2021-12-10T14:14:00Z">
        <w:r w:rsidR="00EC5C9D">
          <w:rPr>
            <w:rFonts w:eastAsia="Times New Roman" w:cstheme="minorHAnsi"/>
            <w:bCs/>
            <w:color w:val="000000"/>
            <w:lang w:val="en-US"/>
          </w:rPr>
          <w:t>T</w:t>
        </w:r>
      </w:ins>
      <w:r>
        <w:rPr>
          <w:rFonts w:eastAsia="Times New Roman" w:cstheme="minorHAnsi"/>
          <w:bCs/>
          <w:color w:val="000000"/>
          <w:lang w:val="en-US"/>
        </w:rPr>
        <w:t xml:space="preserve">o </w:t>
      </w:r>
      <w:del w:id="395" w:author="Microsoft Office User" w:date="2021-12-10T14:14:00Z">
        <w:r w:rsidDel="00EC5C9D">
          <w:rPr>
            <w:rFonts w:eastAsia="Times New Roman" w:cstheme="minorHAnsi"/>
            <w:bCs/>
            <w:color w:val="000000"/>
            <w:lang w:val="en-US"/>
          </w:rPr>
          <w:delText>assess the consistency of individual influence from the GPS tracks we collected</w:delText>
        </w:r>
      </w:del>
      <w:ins w:id="396" w:author="Microsoft Office User" w:date="2021-12-10T14:14:00Z">
        <w:r w:rsidR="00EC5C9D">
          <w:rPr>
            <w:rFonts w:eastAsia="Times New Roman" w:cstheme="minorHAnsi"/>
            <w:bCs/>
            <w:color w:val="000000"/>
            <w:lang w:val="en-US"/>
          </w:rPr>
          <w:t>quantify individual influence from movement data</w:t>
        </w:r>
      </w:ins>
      <w:r>
        <w:rPr>
          <w:rFonts w:eastAsia="Times New Roman" w:cstheme="minorHAnsi"/>
          <w:bCs/>
          <w:color w:val="000000"/>
          <w:lang w:val="en-US"/>
        </w:rPr>
        <w:t>, we define</w:t>
      </w:r>
      <w:r w:rsidR="006646BF">
        <w:rPr>
          <w:rFonts w:eastAsia="Times New Roman" w:cstheme="minorHAnsi"/>
          <w:bCs/>
          <w:color w:val="000000"/>
          <w:lang w:val="en-US"/>
        </w:rPr>
        <w:t>d</w:t>
      </w:r>
      <w:r>
        <w:rPr>
          <w:rFonts w:eastAsia="Times New Roman" w:cstheme="minorHAnsi"/>
          <w:bCs/>
          <w:color w:val="000000"/>
          <w:lang w:val="en-US"/>
        </w:rPr>
        <w:t xml:space="preserve"> </w:t>
      </w:r>
      <w:del w:id="397" w:author="Microsoft Office User" w:date="2021-12-10T14:24:00Z">
        <w:r w:rsidDel="003A2DDC">
          <w:rPr>
            <w:rFonts w:eastAsia="Times New Roman" w:cstheme="minorHAnsi"/>
            <w:bCs/>
            <w:color w:val="000000"/>
            <w:lang w:val="en-US"/>
          </w:rPr>
          <w:delText xml:space="preserve">two </w:delText>
        </w:r>
      </w:del>
      <w:ins w:id="398" w:author="Microsoft Office User" w:date="2021-12-10T14:27:00Z">
        <w:r w:rsidR="003A2DDC">
          <w:rPr>
            <w:rFonts w:eastAsia="Times New Roman" w:cstheme="minorHAnsi"/>
            <w:bCs/>
            <w:color w:val="000000"/>
            <w:lang w:val="en-US"/>
          </w:rPr>
          <w:t>a set of</w:t>
        </w:r>
      </w:ins>
      <w:ins w:id="399" w:author="Microsoft Office User" w:date="2021-12-10T14:24:00Z">
        <w:r w:rsidR="003A2DDC">
          <w:rPr>
            <w:rFonts w:eastAsia="Times New Roman" w:cstheme="minorHAnsi"/>
            <w:bCs/>
            <w:color w:val="000000"/>
            <w:lang w:val="en-US"/>
          </w:rPr>
          <w:t xml:space="preserve"> </w:t>
        </w:r>
      </w:ins>
      <w:r>
        <w:rPr>
          <w:rFonts w:eastAsia="Times New Roman" w:cstheme="minorHAnsi"/>
          <w:bCs/>
          <w:color w:val="000000"/>
          <w:lang w:val="en-US"/>
        </w:rPr>
        <w:t>complementary metrics</w:t>
      </w:r>
      <w:ins w:id="400" w:author="Microsoft Office User" w:date="2021-12-10T14:28:00Z">
        <w:r w:rsidR="003A2DDC">
          <w:rPr>
            <w:rFonts w:eastAsia="Times New Roman" w:cstheme="minorHAnsi"/>
            <w:bCs/>
            <w:color w:val="000000"/>
            <w:lang w:val="en-US"/>
          </w:rPr>
          <w:t xml:space="preserve"> designed to capture influence over group direction</w:t>
        </w:r>
      </w:ins>
      <w:ins w:id="401" w:author="Microsoft Office User" w:date="2021-12-10T14:30:00Z">
        <w:r w:rsidR="003A2DDC">
          <w:rPr>
            <w:rFonts w:eastAsia="Times New Roman" w:cstheme="minorHAnsi"/>
            <w:bCs/>
            <w:color w:val="000000"/>
            <w:lang w:val="en-US"/>
          </w:rPr>
          <w:t xml:space="preserve"> (</w:t>
        </w:r>
        <w:r w:rsidR="003A2DDC">
          <w:rPr>
            <w:rFonts w:eastAsia="Times New Roman" w:cstheme="minorHAnsi"/>
            <w:bCs/>
            <w:i/>
            <w:iCs/>
            <w:color w:val="000000"/>
            <w:lang w:val="en-US"/>
          </w:rPr>
          <w:t>turning influence</w:t>
        </w:r>
      </w:ins>
      <w:ins w:id="402" w:author="Microsoft Office User" w:date="2021-12-10T14:31:00Z">
        <w:r w:rsidR="003A2DDC">
          <w:rPr>
            <w:rFonts w:eastAsia="Times New Roman" w:cstheme="minorHAnsi"/>
            <w:bCs/>
            <w:color w:val="000000"/>
            <w:lang w:val="en-US"/>
          </w:rPr>
          <w:t>)</w:t>
        </w:r>
      </w:ins>
      <w:ins w:id="403" w:author="Microsoft Office User" w:date="2021-12-10T14:28:00Z">
        <w:r w:rsidR="003A2DDC">
          <w:rPr>
            <w:rFonts w:eastAsia="Times New Roman" w:cstheme="minorHAnsi"/>
            <w:bCs/>
            <w:color w:val="000000"/>
            <w:lang w:val="en-US"/>
          </w:rPr>
          <w:t xml:space="preserve"> and influence over group speed</w:t>
        </w:r>
      </w:ins>
      <w:ins w:id="404" w:author="Microsoft Office User" w:date="2021-12-10T14:31:00Z">
        <w:r w:rsidR="003A2DDC">
          <w:rPr>
            <w:rFonts w:eastAsia="Times New Roman" w:cstheme="minorHAnsi"/>
            <w:bCs/>
            <w:color w:val="000000"/>
            <w:lang w:val="en-US"/>
          </w:rPr>
          <w:t xml:space="preserve"> (</w:t>
        </w:r>
        <w:r w:rsidR="003A2DDC" w:rsidRPr="003A2DDC">
          <w:rPr>
            <w:rFonts w:eastAsia="Times New Roman" w:cstheme="minorHAnsi"/>
            <w:bCs/>
            <w:i/>
            <w:iCs/>
            <w:color w:val="000000"/>
            <w:lang w:val="en-US"/>
            <w:rPrChange w:id="405" w:author="Microsoft Office User" w:date="2021-12-10T14:31:00Z">
              <w:rPr>
                <w:rFonts w:eastAsia="Times New Roman" w:cstheme="minorHAnsi"/>
                <w:bCs/>
                <w:color w:val="000000"/>
                <w:lang w:val="en-US"/>
              </w:rPr>
            </w:rPrChange>
          </w:rPr>
          <w:t>speeding influence</w:t>
        </w:r>
        <w:r w:rsidR="003A2DDC">
          <w:rPr>
            <w:rFonts w:eastAsia="Times New Roman" w:cstheme="minorHAnsi"/>
            <w:bCs/>
            <w:color w:val="000000"/>
            <w:lang w:val="en-US"/>
          </w:rPr>
          <w:t>)</w:t>
        </w:r>
      </w:ins>
      <w:ins w:id="406" w:author="Microsoft Office User" w:date="2021-12-10T14:28:00Z">
        <w:r w:rsidR="003A2DDC">
          <w:rPr>
            <w:rFonts w:eastAsia="Times New Roman" w:cstheme="minorHAnsi"/>
            <w:bCs/>
            <w:color w:val="000000"/>
            <w:lang w:val="en-US"/>
          </w:rPr>
          <w:t xml:space="preserve"> separately, while also accounting for two different possibilities for h</w:t>
        </w:r>
      </w:ins>
      <w:ins w:id="407" w:author="Microsoft Office User" w:date="2021-12-10T14:29:00Z">
        <w:r w:rsidR="003A2DDC">
          <w:rPr>
            <w:rFonts w:eastAsia="Times New Roman" w:cstheme="minorHAnsi"/>
            <w:bCs/>
            <w:color w:val="000000"/>
            <w:lang w:val="en-US"/>
          </w:rPr>
          <w:t xml:space="preserve">ow individuals influence the group (either by their relative </w:t>
        </w:r>
      </w:ins>
      <w:ins w:id="408" w:author="Microsoft Office User" w:date="2021-12-10T14:31:00Z">
        <w:r w:rsidR="003A2DDC" w:rsidRPr="003A2DDC">
          <w:rPr>
            <w:rFonts w:eastAsia="Times New Roman" w:cstheme="minorHAnsi"/>
            <w:bCs/>
            <w:i/>
            <w:iCs/>
            <w:color w:val="000000"/>
            <w:lang w:val="en-US"/>
            <w:rPrChange w:id="409" w:author="Microsoft Office User" w:date="2021-12-10T14:31:00Z">
              <w:rPr>
                <w:rFonts w:eastAsia="Times New Roman" w:cstheme="minorHAnsi"/>
                <w:bCs/>
                <w:color w:val="000000"/>
                <w:lang w:val="en-US"/>
              </w:rPr>
            </w:rPrChange>
          </w:rPr>
          <w:t>position</w:t>
        </w:r>
      </w:ins>
      <w:ins w:id="410" w:author="Microsoft Office User" w:date="2021-12-10T14:29:00Z">
        <w:r w:rsidR="003A2DDC">
          <w:rPr>
            <w:rFonts w:eastAsia="Times New Roman" w:cstheme="minorHAnsi"/>
            <w:bCs/>
            <w:color w:val="000000"/>
            <w:lang w:val="en-US"/>
          </w:rPr>
          <w:t xml:space="preserve"> or by their relative </w:t>
        </w:r>
      </w:ins>
      <w:ins w:id="411" w:author="Microsoft Office User" w:date="2021-12-10T14:31:00Z">
        <w:r w:rsidR="003A2DDC" w:rsidRPr="003A2DDC">
          <w:rPr>
            <w:rFonts w:eastAsia="Times New Roman" w:cstheme="minorHAnsi"/>
            <w:bCs/>
            <w:i/>
            <w:iCs/>
            <w:color w:val="000000"/>
            <w:lang w:val="en-US"/>
            <w:rPrChange w:id="412" w:author="Microsoft Office User" w:date="2021-12-10T14:31:00Z">
              <w:rPr>
                <w:rFonts w:eastAsia="Times New Roman" w:cstheme="minorHAnsi"/>
                <w:bCs/>
                <w:color w:val="000000"/>
                <w:lang w:val="en-US"/>
              </w:rPr>
            </w:rPrChange>
          </w:rPr>
          <w:t>movement</w:t>
        </w:r>
      </w:ins>
      <w:ins w:id="413" w:author="Microsoft Office User" w:date="2021-12-10T14:29:00Z">
        <w:r w:rsidR="003A2DDC">
          <w:rPr>
            <w:rFonts w:eastAsia="Times New Roman" w:cstheme="minorHAnsi"/>
            <w:bCs/>
            <w:color w:val="000000"/>
            <w:lang w:val="en-US"/>
          </w:rPr>
          <w:t>). For each influence metric, we measure the probability that the group’s movement “follows” a given individual’s position or movement in the past, thus capturing the extent to which each individual “leads” the group.</w:t>
        </w:r>
      </w:ins>
      <w:ins w:id="414" w:author="Microsoft Office User" w:date="2021-12-10T14:30:00Z">
        <w:r w:rsidR="003A2DDC">
          <w:rPr>
            <w:rFonts w:eastAsia="Times New Roman" w:cstheme="minorHAnsi"/>
            <w:bCs/>
            <w:color w:val="000000"/>
            <w:lang w:val="en-US"/>
          </w:rPr>
          <w:t xml:space="preserve"> </w:t>
        </w:r>
      </w:ins>
      <w:ins w:id="415" w:author="Microsoft Office User" w:date="2021-12-10T14:32:00Z">
        <w:r w:rsidR="003A2DDC">
          <w:rPr>
            <w:rFonts w:eastAsia="Times New Roman" w:cstheme="minorHAnsi"/>
            <w:bCs/>
            <w:color w:val="000000"/>
            <w:lang w:val="en-US"/>
          </w:rPr>
          <w:t xml:space="preserve">Each metric also captures how these probabilities change as a function of how extreme an individual’s position or movement is relative to the group. </w:t>
        </w:r>
      </w:ins>
      <w:ins w:id="416" w:author="Microsoft Office User" w:date="2021-12-10T14:35:00Z">
        <w:r w:rsidR="001667DE">
          <w:rPr>
            <w:rFonts w:eastAsia="Times New Roman" w:cstheme="minorHAnsi"/>
            <w:bCs/>
            <w:color w:val="000000"/>
            <w:lang w:val="en-US"/>
          </w:rPr>
          <w:t xml:space="preserve">We give a short general description of </w:t>
        </w:r>
      </w:ins>
      <w:ins w:id="417" w:author="Microsoft Office User" w:date="2021-12-10T14:37:00Z">
        <w:r w:rsidR="001667DE">
          <w:rPr>
            <w:rFonts w:eastAsia="Times New Roman" w:cstheme="minorHAnsi"/>
            <w:bCs/>
            <w:color w:val="000000"/>
            <w:lang w:val="en-US"/>
          </w:rPr>
          <w:t>the approach</w:t>
        </w:r>
      </w:ins>
      <w:ins w:id="418" w:author="Microsoft Office User" w:date="2021-12-10T14:35:00Z">
        <w:r w:rsidR="001667DE">
          <w:rPr>
            <w:rFonts w:eastAsia="Times New Roman" w:cstheme="minorHAnsi"/>
            <w:bCs/>
            <w:color w:val="000000"/>
            <w:lang w:val="en-US"/>
          </w:rPr>
          <w:t xml:space="preserve"> here, with additional details described in the next section.</w:t>
        </w:r>
      </w:ins>
      <w:del w:id="419" w:author="Microsoft Office User" w:date="2021-12-10T14:14:00Z">
        <w:r w:rsidDel="00EC5C9D">
          <w:rPr>
            <w:rFonts w:eastAsia="Times New Roman" w:cstheme="minorHAnsi"/>
            <w:bCs/>
            <w:color w:val="000000"/>
            <w:lang w:val="en-US"/>
          </w:rPr>
          <w:delText>,</w:delText>
        </w:r>
      </w:del>
      <w:del w:id="420" w:author="Microsoft Office User" w:date="2021-12-10T14:30:00Z">
        <w:r w:rsidDel="003A2DDC">
          <w:rPr>
            <w:rFonts w:eastAsia="Times New Roman" w:cstheme="minorHAnsi"/>
            <w:bCs/>
            <w:color w:val="000000"/>
            <w:lang w:val="en-US"/>
          </w:rPr>
          <w:delText xml:space="preserve"> </w:delText>
        </w:r>
        <w:r w:rsidRPr="00CB217E" w:rsidDel="003A2DDC">
          <w:rPr>
            <w:rFonts w:eastAsia="Times New Roman" w:cstheme="minorHAnsi"/>
            <w:b/>
            <w:bCs/>
            <w:color w:val="000000"/>
            <w:lang w:val="en-US"/>
          </w:rPr>
          <w:delText>turning influence</w:delText>
        </w:r>
        <w:r w:rsidDel="003A2DDC">
          <w:rPr>
            <w:rFonts w:eastAsia="Times New Roman" w:cstheme="minorHAnsi"/>
            <w:bCs/>
            <w:color w:val="000000"/>
            <w:lang w:val="en-US"/>
          </w:rPr>
          <w:delText xml:space="preserve"> representing </w:delText>
        </w:r>
        <w:r w:rsidR="00B75ADC" w:rsidDel="003A2DDC">
          <w:rPr>
            <w:rFonts w:eastAsia="Times New Roman" w:cstheme="minorHAnsi"/>
            <w:bCs/>
            <w:color w:val="000000"/>
            <w:lang w:val="en-US"/>
          </w:rPr>
          <w:delText xml:space="preserve">a focal </w:delText>
        </w:r>
        <w:r w:rsidDel="003A2DDC">
          <w:rPr>
            <w:rFonts w:eastAsia="Times New Roman" w:cstheme="minorHAnsi"/>
            <w:bCs/>
            <w:color w:val="000000"/>
            <w:lang w:val="en-US"/>
          </w:rPr>
          <w:delText>individual</w:delText>
        </w:r>
        <w:r w:rsidR="00B75ADC" w:rsidDel="003A2DDC">
          <w:rPr>
            <w:rFonts w:eastAsia="Times New Roman" w:cstheme="minorHAnsi"/>
            <w:bCs/>
            <w:color w:val="000000"/>
            <w:lang w:val="en-US"/>
          </w:rPr>
          <w:delText>’s</w:delText>
        </w:r>
        <w:r w:rsidDel="003A2DDC">
          <w:rPr>
            <w:rFonts w:eastAsia="Times New Roman" w:cstheme="minorHAnsi"/>
            <w:bCs/>
            <w:color w:val="000000"/>
            <w:lang w:val="en-US"/>
          </w:rPr>
          <w:delText xml:space="preserve"> influence over the </w:delText>
        </w:r>
        <w:r w:rsidRPr="003A2DDC" w:rsidDel="003A2DDC">
          <w:rPr>
            <w:rFonts w:eastAsia="Times New Roman" w:cstheme="minorHAnsi"/>
            <w:bCs/>
            <w:i/>
            <w:iCs/>
            <w:color w:val="000000"/>
            <w:lang w:val="en-US"/>
            <w:rPrChange w:id="421" w:author="Microsoft Office User" w:date="2021-12-10T14:27:00Z">
              <w:rPr>
                <w:rFonts w:eastAsia="Times New Roman" w:cstheme="minorHAnsi"/>
                <w:bCs/>
                <w:color w:val="000000"/>
                <w:lang w:val="en-US"/>
              </w:rPr>
            </w:rPrChange>
          </w:rPr>
          <w:delText>direction of travel</w:delText>
        </w:r>
        <w:r w:rsidDel="003A2DDC">
          <w:rPr>
            <w:rFonts w:eastAsia="Times New Roman" w:cstheme="minorHAnsi"/>
            <w:bCs/>
            <w:color w:val="000000"/>
            <w:lang w:val="en-US"/>
          </w:rPr>
          <w:delText xml:space="preserve"> of the group (along the left-right axis of movement, figure X), and </w:delText>
        </w:r>
        <w:r w:rsidRPr="0084288E" w:rsidDel="003A2DDC">
          <w:rPr>
            <w:rFonts w:eastAsia="Times New Roman" w:cstheme="minorHAnsi"/>
            <w:b/>
            <w:bCs/>
            <w:color w:val="000000"/>
            <w:lang w:val="en-US"/>
          </w:rPr>
          <w:delText xml:space="preserve">speeding influence </w:delText>
        </w:r>
        <w:r w:rsidDel="003A2DDC">
          <w:rPr>
            <w:rFonts w:eastAsia="Times New Roman" w:cstheme="minorHAnsi"/>
            <w:bCs/>
            <w:color w:val="000000"/>
            <w:lang w:val="en-US"/>
          </w:rPr>
          <w:delText xml:space="preserve">representing </w:delText>
        </w:r>
        <w:r w:rsidR="00B75ADC" w:rsidDel="003A2DDC">
          <w:rPr>
            <w:rFonts w:eastAsia="Times New Roman" w:cstheme="minorHAnsi"/>
            <w:bCs/>
            <w:color w:val="000000"/>
            <w:lang w:val="en-US"/>
          </w:rPr>
          <w:delText xml:space="preserve">a focal </w:delText>
        </w:r>
        <w:r w:rsidDel="003A2DDC">
          <w:rPr>
            <w:rFonts w:eastAsia="Times New Roman" w:cstheme="minorHAnsi"/>
            <w:bCs/>
            <w:color w:val="000000"/>
            <w:lang w:val="en-US"/>
          </w:rPr>
          <w:delText>individual</w:delText>
        </w:r>
        <w:r w:rsidR="00B75ADC" w:rsidDel="003A2DDC">
          <w:rPr>
            <w:rFonts w:eastAsia="Times New Roman" w:cstheme="minorHAnsi"/>
            <w:bCs/>
            <w:color w:val="000000"/>
            <w:lang w:val="en-US"/>
          </w:rPr>
          <w:delText>’s</w:delText>
        </w:r>
        <w:r w:rsidDel="003A2DDC">
          <w:rPr>
            <w:rFonts w:eastAsia="Times New Roman" w:cstheme="minorHAnsi"/>
            <w:bCs/>
            <w:color w:val="000000"/>
            <w:lang w:val="en-US"/>
          </w:rPr>
          <w:delText xml:space="preserve"> influence over the </w:delText>
        </w:r>
        <w:r w:rsidRPr="003A2DDC" w:rsidDel="003A2DDC">
          <w:rPr>
            <w:rFonts w:eastAsia="Times New Roman" w:cstheme="minorHAnsi"/>
            <w:bCs/>
            <w:i/>
            <w:iCs/>
            <w:color w:val="000000"/>
            <w:lang w:val="en-US"/>
            <w:rPrChange w:id="422" w:author="Microsoft Office User" w:date="2021-12-10T14:27:00Z">
              <w:rPr>
                <w:rFonts w:eastAsia="Times New Roman" w:cstheme="minorHAnsi"/>
                <w:bCs/>
                <w:color w:val="000000"/>
                <w:lang w:val="en-US"/>
              </w:rPr>
            </w:rPrChange>
          </w:rPr>
          <w:delText>speed of travel</w:delText>
        </w:r>
        <w:r w:rsidDel="003A2DDC">
          <w:rPr>
            <w:rFonts w:eastAsia="Times New Roman" w:cstheme="minorHAnsi"/>
            <w:bCs/>
            <w:color w:val="000000"/>
            <w:lang w:val="en-US"/>
          </w:rPr>
          <w:delText xml:space="preserve"> of the group (along the front-back axis of movement). </w:delText>
        </w:r>
      </w:del>
      <w:del w:id="423" w:author="Microsoft Office User" w:date="2021-12-10T14:15:00Z">
        <w:r w:rsidDel="00EC5C9D">
          <w:rPr>
            <w:rFonts w:eastAsia="Times New Roman" w:cstheme="minorHAnsi"/>
            <w:bCs/>
            <w:color w:val="000000"/>
            <w:lang w:val="en-US"/>
          </w:rPr>
          <w:delText>Each metric comes in two different versions</w:delText>
        </w:r>
      </w:del>
      <w:del w:id="424" w:author="Microsoft Office User" w:date="2021-12-10T14:30:00Z">
        <w:r w:rsidDel="003A2DDC">
          <w:rPr>
            <w:rFonts w:eastAsia="Times New Roman" w:cstheme="minorHAnsi"/>
            <w:bCs/>
            <w:color w:val="000000"/>
            <w:lang w:val="en-US"/>
          </w:rPr>
          <w:delText xml:space="preserve">, </w:delText>
        </w:r>
      </w:del>
      <w:del w:id="425" w:author="Microsoft Office User" w:date="2021-12-10T14:16:00Z">
        <w:r w:rsidRPr="00EC5C9D" w:rsidDel="00EC5C9D">
          <w:rPr>
            <w:rFonts w:eastAsia="Times New Roman" w:cstheme="minorHAnsi"/>
            <w:bCs/>
            <w:i/>
            <w:iCs/>
            <w:color w:val="000000"/>
            <w:lang w:val="en-US"/>
            <w:rPrChange w:id="426" w:author="Microsoft Office User" w:date="2021-12-10T14:17:00Z">
              <w:rPr>
                <w:rFonts w:eastAsia="Times New Roman" w:cstheme="minorHAnsi"/>
                <w:bCs/>
                <w:color w:val="000000"/>
                <w:lang w:val="en-US"/>
              </w:rPr>
            </w:rPrChange>
          </w:rPr>
          <w:delText xml:space="preserve">depending on what type of cue </w:delText>
        </w:r>
        <w:r w:rsidR="00B75ADC" w:rsidRPr="00EC5C9D" w:rsidDel="00EC5C9D">
          <w:rPr>
            <w:rFonts w:eastAsia="Times New Roman" w:cstheme="minorHAnsi"/>
            <w:bCs/>
            <w:i/>
            <w:iCs/>
            <w:color w:val="000000"/>
            <w:lang w:val="en-US"/>
            <w:rPrChange w:id="427" w:author="Microsoft Office User" w:date="2021-12-10T14:17:00Z">
              <w:rPr>
                <w:rFonts w:eastAsia="Times New Roman" w:cstheme="minorHAnsi"/>
                <w:bCs/>
                <w:color w:val="000000"/>
                <w:lang w:val="en-US"/>
              </w:rPr>
            </w:rPrChange>
          </w:rPr>
          <w:delText xml:space="preserve">from the focal individual </w:delText>
        </w:r>
        <w:r w:rsidRPr="00EC5C9D" w:rsidDel="00EC5C9D">
          <w:rPr>
            <w:rFonts w:eastAsia="Times New Roman" w:cstheme="minorHAnsi"/>
            <w:bCs/>
            <w:i/>
            <w:iCs/>
            <w:color w:val="000000"/>
            <w:lang w:val="en-US"/>
            <w:rPrChange w:id="428" w:author="Microsoft Office User" w:date="2021-12-10T14:17:00Z">
              <w:rPr>
                <w:rFonts w:eastAsia="Times New Roman" w:cstheme="minorHAnsi"/>
                <w:bCs/>
                <w:color w:val="000000"/>
                <w:lang w:val="en-US"/>
              </w:rPr>
            </w:rPrChange>
          </w:rPr>
          <w:delText>is considered</w:delText>
        </w:r>
        <w:r w:rsidR="001F7124" w:rsidRPr="00EC5C9D" w:rsidDel="00EC5C9D">
          <w:rPr>
            <w:rFonts w:eastAsia="Times New Roman" w:cstheme="minorHAnsi"/>
            <w:bCs/>
            <w:i/>
            <w:iCs/>
            <w:color w:val="000000"/>
            <w:lang w:val="en-US"/>
            <w:rPrChange w:id="429" w:author="Microsoft Office User" w:date="2021-12-10T14:17:00Z">
              <w:rPr>
                <w:rFonts w:eastAsia="Times New Roman" w:cstheme="minorHAnsi"/>
                <w:bCs/>
                <w:color w:val="000000"/>
                <w:lang w:val="en-US"/>
              </w:rPr>
            </w:rPrChange>
          </w:rPr>
          <w:delText xml:space="preserve"> (</w:delText>
        </w:r>
      </w:del>
      <w:del w:id="430" w:author="Microsoft Office User" w:date="2021-12-10T14:30:00Z">
        <w:r w:rsidR="001F7124" w:rsidRPr="00EC5C9D" w:rsidDel="003A2DDC">
          <w:rPr>
            <w:rFonts w:eastAsia="Times New Roman" w:cstheme="minorHAnsi"/>
            <w:bCs/>
            <w:i/>
            <w:iCs/>
            <w:color w:val="000000"/>
            <w:lang w:val="en-US"/>
            <w:rPrChange w:id="431" w:author="Microsoft Office User" w:date="2021-12-10T14:17:00Z">
              <w:rPr>
                <w:rFonts w:eastAsia="Times New Roman" w:cstheme="minorHAnsi"/>
                <w:bCs/>
                <w:color w:val="000000"/>
                <w:lang w:val="en-US"/>
              </w:rPr>
            </w:rPrChange>
          </w:rPr>
          <w:delText>position</w:delText>
        </w:r>
        <w:r w:rsidR="001F7124" w:rsidDel="003A2DDC">
          <w:rPr>
            <w:rFonts w:eastAsia="Times New Roman" w:cstheme="minorHAnsi"/>
            <w:bCs/>
            <w:color w:val="000000"/>
            <w:lang w:val="en-US"/>
          </w:rPr>
          <w:delText xml:space="preserve"> within the group or </w:delText>
        </w:r>
        <w:r w:rsidR="001F7124" w:rsidRPr="00EC5C9D" w:rsidDel="003A2DDC">
          <w:rPr>
            <w:rFonts w:eastAsia="Times New Roman" w:cstheme="minorHAnsi"/>
            <w:bCs/>
            <w:i/>
            <w:iCs/>
            <w:color w:val="000000"/>
            <w:lang w:val="en-US"/>
            <w:rPrChange w:id="432" w:author="Microsoft Office User" w:date="2021-12-10T14:17:00Z">
              <w:rPr>
                <w:rFonts w:eastAsia="Times New Roman" w:cstheme="minorHAnsi"/>
                <w:bCs/>
                <w:color w:val="000000"/>
                <w:lang w:val="en-US"/>
              </w:rPr>
            </w:rPrChange>
          </w:rPr>
          <w:delText>movement</w:delText>
        </w:r>
        <w:r w:rsidR="001F7124" w:rsidDel="003A2DDC">
          <w:rPr>
            <w:rFonts w:eastAsia="Times New Roman" w:cstheme="minorHAnsi"/>
            <w:bCs/>
            <w:color w:val="000000"/>
            <w:lang w:val="en-US"/>
          </w:rPr>
          <w:delText xml:space="preserve"> in</w:delText>
        </w:r>
        <w:r w:rsidR="00587B41" w:rsidDel="003A2DDC">
          <w:rPr>
            <w:rFonts w:eastAsia="Times New Roman" w:cstheme="minorHAnsi"/>
            <w:bCs/>
            <w:color w:val="000000"/>
            <w:lang w:val="en-US"/>
          </w:rPr>
          <w:delText xml:space="preserve"> a</w:delText>
        </w:r>
        <w:r w:rsidR="001F7124" w:rsidDel="003A2DDC">
          <w:rPr>
            <w:rFonts w:eastAsia="Times New Roman" w:cstheme="minorHAnsi"/>
            <w:bCs/>
            <w:color w:val="000000"/>
            <w:lang w:val="en-US"/>
          </w:rPr>
          <w:delText xml:space="preserve"> given direction</w:delText>
        </w:r>
      </w:del>
      <w:del w:id="433" w:author="Microsoft Office User" w:date="2021-12-10T14:17:00Z">
        <w:r w:rsidR="001F7124" w:rsidDel="00EC5C9D">
          <w:rPr>
            <w:rFonts w:eastAsia="Times New Roman" w:cstheme="minorHAnsi"/>
            <w:bCs/>
            <w:color w:val="000000"/>
            <w:lang w:val="en-US"/>
          </w:rPr>
          <w:delText>)</w:delText>
        </w:r>
      </w:del>
      <w:del w:id="434" w:author="Microsoft Office User" w:date="2021-12-10T14:30:00Z">
        <w:r w:rsidR="008D0C2A" w:rsidDel="003A2DDC">
          <w:rPr>
            <w:rFonts w:eastAsia="Times New Roman" w:cstheme="minorHAnsi"/>
            <w:bCs/>
            <w:color w:val="000000"/>
            <w:lang w:val="en-US"/>
          </w:rPr>
          <w:delText>.</w:delText>
        </w:r>
      </w:del>
    </w:p>
    <w:p w14:paraId="29E789D9" w14:textId="549483A8" w:rsidR="006646BF" w:rsidRDefault="008D0C2A"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 </w:t>
      </w:r>
      <w:bookmarkStart w:id="435" w:name="_Hlk90976404"/>
      <w:r w:rsidR="006646BF" w:rsidRPr="007E1B39">
        <w:rPr>
          <w:rFonts w:eastAsia="Times New Roman" w:cstheme="minorHAnsi"/>
          <w:b/>
          <w:bCs/>
          <w:color w:val="000000"/>
          <w:lang w:val="en-US"/>
        </w:rPr>
        <w:t>Posit</w:t>
      </w:r>
      <w:r w:rsidR="007E1B39" w:rsidRPr="007E1B39">
        <w:rPr>
          <w:rFonts w:eastAsia="Times New Roman" w:cstheme="minorHAnsi"/>
          <w:b/>
          <w:bCs/>
          <w:color w:val="000000"/>
          <w:lang w:val="en-US"/>
        </w:rPr>
        <w:t>i</w:t>
      </w:r>
      <w:r w:rsidR="006646BF" w:rsidRPr="007E1B39">
        <w:rPr>
          <w:rFonts w:eastAsia="Times New Roman" w:cstheme="minorHAnsi"/>
          <w:b/>
          <w:bCs/>
          <w:color w:val="000000"/>
          <w:lang w:val="en-US"/>
        </w:rPr>
        <w:t>on turning influence</w:t>
      </w:r>
      <w:r w:rsidR="006646BF">
        <w:rPr>
          <w:rFonts w:eastAsia="Times New Roman" w:cstheme="minorHAnsi"/>
          <w:bCs/>
          <w:color w:val="000000"/>
          <w:lang w:val="en-US"/>
        </w:rPr>
        <w:t xml:space="preserve"> </w:t>
      </w:r>
      <w:ins w:id="436" w:author="Microsoft Office User" w:date="2021-12-10T14:18:00Z">
        <w:r w:rsidR="00EC5C9D">
          <w:rPr>
            <w:rFonts w:eastAsia="Times New Roman" w:cstheme="minorHAnsi"/>
            <w:bCs/>
            <w:color w:val="000000"/>
            <w:lang w:val="en-US"/>
          </w:rPr>
          <w:t xml:space="preserve">is defined as the probability that the group </w:t>
        </w:r>
      </w:ins>
      <w:ins w:id="437" w:author="Microsoft Office User" w:date="2021-12-10T14:19:00Z">
        <w:r w:rsidR="00EC5C9D">
          <w:rPr>
            <w:rFonts w:eastAsia="Times New Roman" w:cstheme="minorHAnsi"/>
            <w:bCs/>
            <w:color w:val="000000"/>
            <w:lang w:val="en-US"/>
          </w:rPr>
          <w:t>turns</w:t>
        </w:r>
      </w:ins>
      <w:ins w:id="438" w:author="Microsoft Office User" w:date="2021-12-10T14:18:00Z">
        <w:r w:rsidR="00EC5C9D">
          <w:rPr>
            <w:rFonts w:eastAsia="Times New Roman" w:cstheme="minorHAnsi"/>
            <w:bCs/>
            <w:color w:val="000000"/>
            <w:lang w:val="en-US"/>
          </w:rPr>
          <w:t xml:space="preserve"> </w:t>
        </w:r>
      </w:ins>
      <w:ins w:id="439" w:author="Microsoft Office User" w:date="2021-12-10T14:19:00Z">
        <w:r w:rsidR="00EC5C9D">
          <w:rPr>
            <w:rFonts w:eastAsia="Times New Roman" w:cstheme="minorHAnsi"/>
            <w:bCs/>
            <w:color w:val="000000"/>
            <w:lang w:val="en-US"/>
          </w:rPr>
          <w:t>in</w:t>
        </w:r>
      </w:ins>
      <w:ins w:id="440" w:author="Microsoft Office User" w:date="2021-12-10T14:18:00Z">
        <w:r w:rsidR="00EC5C9D">
          <w:rPr>
            <w:rFonts w:eastAsia="Times New Roman" w:cstheme="minorHAnsi"/>
            <w:bCs/>
            <w:color w:val="000000"/>
            <w:lang w:val="en-US"/>
          </w:rPr>
          <w:t xml:space="preserve"> a given direction (right or left) </w:t>
        </w:r>
      </w:ins>
      <w:ins w:id="441" w:author="Microsoft Office User" w:date="2021-12-10T14:19:00Z">
        <w:r w:rsidR="00EC5C9D">
          <w:rPr>
            <w:rFonts w:eastAsia="Times New Roman" w:cstheme="minorHAnsi"/>
            <w:bCs/>
            <w:color w:val="000000"/>
            <w:lang w:val="en-US"/>
          </w:rPr>
          <w:t xml:space="preserve">as a function of an individual’s position to the left or right of the group center, and </w:t>
        </w:r>
      </w:ins>
      <w:del w:id="442" w:author="Microsoft Office User" w:date="2021-12-10T14:18:00Z">
        <w:r w:rsidR="006646BF" w:rsidDel="00EC5C9D">
          <w:rPr>
            <w:rFonts w:eastAsia="Times New Roman" w:cstheme="minorHAnsi"/>
            <w:bCs/>
            <w:color w:val="000000"/>
            <w:lang w:val="en-US"/>
          </w:rPr>
          <w:delText>therefore tries to</w:delText>
        </w:r>
      </w:del>
      <w:ins w:id="443" w:author="Microsoft Office User" w:date="2021-12-10T14:18:00Z">
        <w:r w:rsidR="00EC5C9D">
          <w:rPr>
            <w:rFonts w:eastAsia="Times New Roman" w:cstheme="minorHAnsi"/>
            <w:bCs/>
            <w:color w:val="000000"/>
            <w:lang w:val="en-US"/>
          </w:rPr>
          <w:t>can be interpreted as</w:t>
        </w:r>
      </w:ins>
      <w:r w:rsidR="006646BF">
        <w:rPr>
          <w:rFonts w:eastAsia="Times New Roman" w:cstheme="minorHAnsi"/>
          <w:bCs/>
          <w:color w:val="000000"/>
          <w:lang w:val="en-US"/>
        </w:rPr>
        <w:t xml:space="preserve"> answer</w:t>
      </w:r>
      <w:ins w:id="444" w:author="Microsoft Office User" w:date="2021-12-10T14:18:00Z">
        <w:r w:rsidR="00EC5C9D">
          <w:rPr>
            <w:rFonts w:eastAsia="Times New Roman" w:cstheme="minorHAnsi"/>
            <w:bCs/>
            <w:color w:val="000000"/>
            <w:lang w:val="en-US"/>
          </w:rPr>
          <w:t>ing</w:t>
        </w:r>
      </w:ins>
      <w:r w:rsidR="006646BF">
        <w:rPr>
          <w:rFonts w:eastAsia="Times New Roman" w:cstheme="minorHAnsi"/>
          <w:bCs/>
          <w:color w:val="000000"/>
          <w:lang w:val="en-US"/>
        </w:rPr>
        <w:t xml:space="preserve"> the question “</w:t>
      </w:r>
      <w:ins w:id="445" w:author="Microsoft Office User" w:date="2021-12-10T14:33:00Z">
        <w:r w:rsidR="001667DE">
          <w:rPr>
            <w:rFonts w:eastAsia="Times New Roman" w:cstheme="minorHAnsi"/>
            <w:bCs/>
            <w:color w:val="000000"/>
            <w:lang w:val="en-US"/>
          </w:rPr>
          <w:t xml:space="preserve">how </w:t>
        </w:r>
      </w:ins>
      <w:r w:rsidR="006646BF">
        <w:rPr>
          <w:rFonts w:eastAsia="Times New Roman" w:cstheme="minorHAnsi"/>
          <w:bCs/>
          <w:color w:val="000000"/>
          <w:lang w:val="en-US"/>
        </w:rPr>
        <w:t xml:space="preserve">does </w:t>
      </w:r>
      <w:r w:rsidR="00252F3B">
        <w:rPr>
          <w:rFonts w:eastAsia="Times New Roman" w:cstheme="minorHAnsi"/>
          <w:bCs/>
          <w:color w:val="000000"/>
          <w:lang w:val="en-US"/>
        </w:rPr>
        <w:t xml:space="preserve">the left-right </w:t>
      </w:r>
      <w:r w:rsidR="00252F3B" w:rsidRPr="00EC5C9D">
        <w:rPr>
          <w:rFonts w:eastAsia="Times New Roman" w:cstheme="minorHAnsi"/>
          <w:bCs/>
          <w:i/>
          <w:iCs/>
          <w:color w:val="000000"/>
          <w:lang w:val="en-US"/>
          <w:rPrChange w:id="446" w:author="Microsoft Office User" w:date="2021-12-10T14:20:00Z">
            <w:rPr>
              <w:rFonts w:eastAsia="Times New Roman" w:cstheme="minorHAnsi"/>
              <w:bCs/>
              <w:color w:val="000000"/>
              <w:lang w:val="en-US"/>
            </w:rPr>
          </w:rPrChange>
        </w:rPr>
        <w:t>position</w:t>
      </w:r>
      <w:r w:rsidR="00252F3B">
        <w:rPr>
          <w:rFonts w:eastAsia="Times New Roman" w:cstheme="minorHAnsi"/>
          <w:bCs/>
          <w:color w:val="000000"/>
          <w:lang w:val="en-US"/>
        </w:rPr>
        <w:t xml:space="preserve"> of a given </w:t>
      </w:r>
      <w:r w:rsidR="00252F3B">
        <w:rPr>
          <w:rFonts w:eastAsia="Times New Roman" w:cstheme="minorHAnsi"/>
          <w:bCs/>
          <w:color w:val="000000"/>
          <w:lang w:val="en-US"/>
        </w:rPr>
        <w:lastRenderedPageBreak/>
        <w:t>individual influence</w:t>
      </w:r>
      <w:del w:id="447" w:author="Microsoft Office User" w:date="2021-12-10T14:18:00Z">
        <w:r w:rsidR="00252F3B" w:rsidDel="00EC5C9D">
          <w:rPr>
            <w:rFonts w:eastAsia="Times New Roman" w:cstheme="minorHAnsi"/>
            <w:bCs/>
            <w:color w:val="000000"/>
            <w:lang w:val="en-US"/>
          </w:rPr>
          <w:delText>s</w:delText>
        </w:r>
      </w:del>
      <w:r w:rsidR="00252F3B">
        <w:rPr>
          <w:rFonts w:eastAsia="Times New Roman" w:cstheme="minorHAnsi"/>
          <w:bCs/>
          <w:color w:val="000000"/>
          <w:lang w:val="en-US"/>
        </w:rPr>
        <w:t xml:space="preserve"> the </w:t>
      </w:r>
      <w:r w:rsidR="006646BF">
        <w:rPr>
          <w:rFonts w:eastAsia="Times New Roman" w:cstheme="minorHAnsi"/>
          <w:bCs/>
          <w:color w:val="000000"/>
          <w:lang w:val="en-US"/>
        </w:rPr>
        <w:t>group</w:t>
      </w:r>
      <w:r w:rsidR="00B75ADC">
        <w:rPr>
          <w:rFonts w:eastAsia="Times New Roman" w:cstheme="minorHAnsi"/>
          <w:bCs/>
          <w:color w:val="000000"/>
          <w:lang w:val="en-US"/>
        </w:rPr>
        <w:t>’s</w:t>
      </w:r>
      <w:r w:rsidR="006646BF">
        <w:rPr>
          <w:rFonts w:eastAsia="Times New Roman" w:cstheme="minorHAnsi"/>
          <w:bCs/>
          <w:color w:val="000000"/>
          <w:lang w:val="en-US"/>
        </w:rPr>
        <w:t xml:space="preserve"> </w:t>
      </w:r>
      <w:r w:rsidR="00252F3B">
        <w:rPr>
          <w:rFonts w:eastAsia="Times New Roman" w:cstheme="minorHAnsi"/>
          <w:bCs/>
          <w:color w:val="000000"/>
          <w:lang w:val="en-US"/>
        </w:rPr>
        <w:t>direction of travel</w:t>
      </w:r>
      <w:r w:rsidR="006646BF">
        <w:rPr>
          <w:rFonts w:eastAsia="Times New Roman" w:cstheme="minorHAnsi"/>
          <w:bCs/>
          <w:color w:val="000000"/>
          <w:lang w:val="en-US"/>
        </w:rPr>
        <w:t>?”</w:t>
      </w:r>
      <w:ins w:id="448" w:author="Microsoft Office User" w:date="2021-12-10T14:19:00Z">
        <w:r w:rsidR="00EC5C9D">
          <w:rPr>
            <w:rFonts w:eastAsia="Times New Roman" w:cstheme="minorHAnsi"/>
            <w:bCs/>
            <w:color w:val="000000"/>
            <w:lang w:val="en-US"/>
          </w:rPr>
          <w:t xml:space="preserve">. </w:t>
        </w:r>
      </w:ins>
      <w:del w:id="449" w:author="Microsoft Office User" w:date="2021-12-10T14:19:00Z">
        <w:r w:rsidR="006646BF" w:rsidDel="00EC5C9D">
          <w:rPr>
            <w:rFonts w:eastAsia="Times New Roman" w:cstheme="minorHAnsi"/>
            <w:bCs/>
            <w:color w:val="000000"/>
            <w:lang w:val="en-US"/>
          </w:rPr>
          <w:delText xml:space="preserve"> and is defined as the probability that the </w:delText>
        </w:r>
        <w:r w:rsidR="007E1B39" w:rsidDel="00EC5C9D">
          <w:rPr>
            <w:rFonts w:eastAsia="Times New Roman" w:cstheme="minorHAnsi"/>
            <w:bCs/>
            <w:color w:val="000000"/>
            <w:lang w:val="en-US"/>
          </w:rPr>
          <w:delText xml:space="preserve">rest of the group turns toward a given direction (left or right) as a function of the left-right position </w:delText>
        </w:r>
        <w:r w:rsidR="00B75ADC" w:rsidDel="00EC5C9D">
          <w:rPr>
            <w:rFonts w:eastAsia="Times New Roman" w:cstheme="minorHAnsi"/>
            <w:bCs/>
            <w:color w:val="000000"/>
            <w:lang w:val="en-US"/>
          </w:rPr>
          <w:delText>of the focal individual</w:delText>
        </w:r>
        <w:r w:rsidR="007E1B39" w:rsidDel="00EC5C9D">
          <w:rPr>
            <w:rFonts w:eastAsia="Times New Roman" w:cstheme="minorHAnsi"/>
            <w:bCs/>
            <w:color w:val="000000"/>
            <w:lang w:val="en-US"/>
          </w:rPr>
          <w:delText xml:space="preserve">, while </w:delText>
        </w:r>
        <w:r w:rsidR="007E1B39" w:rsidRPr="007E1B39" w:rsidDel="00EC5C9D">
          <w:rPr>
            <w:rFonts w:eastAsia="Times New Roman" w:cstheme="minorHAnsi"/>
            <w:b/>
            <w:bCs/>
            <w:color w:val="000000"/>
            <w:lang w:val="en-US"/>
          </w:rPr>
          <w:delText>m</w:delText>
        </w:r>
      </w:del>
      <w:ins w:id="450" w:author="Microsoft Office User" w:date="2021-12-10T14:19:00Z">
        <w:r w:rsidR="00EC5C9D">
          <w:rPr>
            <w:rFonts w:eastAsia="Times New Roman" w:cstheme="minorHAnsi"/>
            <w:bCs/>
            <w:color w:val="000000"/>
            <w:lang w:val="en-US"/>
          </w:rPr>
          <w:t>M</w:t>
        </w:r>
      </w:ins>
      <w:r w:rsidR="007E1B39" w:rsidRPr="007E1B39">
        <w:rPr>
          <w:rFonts w:eastAsia="Times New Roman" w:cstheme="minorHAnsi"/>
          <w:b/>
          <w:bCs/>
          <w:color w:val="000000"/>
          <w:lang w:val="en-US"/>
        </w:rPr>
        <w:t>ovement turning influence</w:t>
      </w:r>
      <w:r w:rsidR="007E1B39">
        <w:rPr>
          <w:rFonts w:eastAsia="Times New Roman" w:cstheme="minorHAnsi"/>
          <w:bCs/>
          <w:color w:val="000000"/>
          <w:lang w:val="en-US"/>
        </w:rPr>
        <w:t xml:space="preserve"> </w:t>
      </w:r>
      <w:del w:id="451" w:author="Microsoft Office User" w:date="2021-12-10T14:20:00Z">
        <w:r w:rsidR="007E1B39" w:rsidDel="00EC5C9D">
          <w:rPr>
            <w:rFonts w:eastAsia="Times New Roman" w:cstheme="minorHAnsi"/>
            <w:bCs/>
            <w:color w:val="000000"/>
            <w:lang w:val="en-US"/>
          </w:rPr>
          <w:delText xml:space="preserve">tries to answer the question </w:delText>
        </w:r>
        <w:r w:rsidR="00252F3B" w:rsidDel="00EC5C9D">
          <w:rPr>
            <w:rFonts w:eastAsia="Times New Roman" w:cstheme="minorHAnsi"/>
            <w:bCs/>
            <w:color w:val="000000"/>
            <w:lang w:val="en-US"/>
          </w:rPr>
          <w:delText xml:space="preserve">“does the left-right </w:delText>
        </w:r>
        <w:r w:rsidR="00CB536D" w:rsidDel="00EC5C9D">
          <w:rPr>
            <w:rFonts w:eastAsia="Times New Roman" w:cstheme="minorHAnsi"/>
            <w:bCs/>
            <w:color w:val="000000"/>
            <w:lang w:val="en-US"/>
          </w:rPr>
          <w:delText>movement</w:delText>
        </w:r>
        <w:r w:rsidR="00252F3B" w:rsidDel="00EC5C9D">
          <w:rPr>
            <w:rFonts w:eastAsia="Times New Roman" w:cstheme="minorHAnsi"/>
            <w:bCs/>
            <w:color w:val="000000"/>
            <w:lang w:val="en-US"/>
          </w:rPr>
          <w:delText xml:space="preserve"> of a given individual influences the group</w:delText>
        </w:r>
        <w:r w:rsidR="00B75ADC" w:rsidDel="00EC5C9D">
          <w:rPr>
            <w:rFonts w:eastAsia="Times New Roman" w:cstheme="minorHAnsi"/>
            <w:bCs/>
            <w:color w:val="000000"/>
            <w:lang w:val="en-US"/>
          </w:rPr>
          <w:delText>’s</w:delText>
        </w:r>
        <w:r w:rsidR="00252F3B" w:rsidDel="00EC5C9D">
          <w:rPr>
            <w:rFonts w:eastAsia="Times New Roman" w:cstheme="minorHAnsi"/>
            <w:bCs/>
            <w:color w:val="000000"/>
            <w:lang w:val="en-US"/>
          </w:rPr>
          <w:delText xml:space="preserve"> direction of travel?” </w:delText>
        </w:r>
        <w:r w:rsidR="007E1B39" w:rsidDel="00EC5C9D">
          <w:rPr>
            <w:rFonts w:eastAsia="Times New Roman" w:cstheme="minorHAnsi"/>
            <w:bCs/>
            <w:color w:val="000000"/>
            <w:lang w:val="en-US"/>
          </w:rPr>
          <w:delText xml:space="preserve">and </w:delText>
        </w:r>
      </w:del>
      <w:r w:rsidR="007E1B39">
        <w:rPr>
          <w:rFonts w:eastAsia="Times New Roman" w:cstheme="minorHAnsi"/>
          <w:bCs/>
          <w:color w:val="000000"/>
          <w:lang w:val="en-US"/>
        </w:rPr>
        <w:t xml:space="preserve">is defined as the probability that the </w:t>
      </w:r>
      <w:del w:id="452" w:author="Microsoft Office User" w:date="2021-12-10T14:20:00Z">
        <w:r w:rsidR="007E1B39" w:rsidDel="00EC5C9D">
          <w:rPr>
            <w:rFonts w:eastAsia="Times New Roman" w:cstheme="minorHAnsi"/>
            <w:bCs/>
            <w:color w:val="000000"/>
            <w:lang w:val="en-US"/>
          </w:rPr>
          <w:delText xml:space="preserve">rest of the </w:delText>
        </w:r>
      </w:del>
      <w:r w:rsidR="007E1B39">
        <w:rPr>
          <w:rFonts w:eastAsia="Times New Roman" w:cstheme="minorHAnsi"/>
          <w:bCs/>
          <w:color w:val="000000"/>
          <w:lang w:val="en-US"/>
        </w:rPr>
        <w:t xml:space="preserve">group turns </w:t>
      </w:r>
      <w:del w:id="453" w:author="Microsoft Office User" w:date="2021-12-10T14:20:00Z">
        <w:r w:rsidR="007E1B39" w:rsidDel="00EC5C9D">
          <w:rPr>
            <w:rFonts w:eastAsia="Times New Roman" w:cstheme="minorHAnsi"/>
            <w:bCs/>
            <w:color w:val="000000"/>
            <w:lang w:val="en-US"/>
          </w:rPr>
          <w:delText xml:space="preserve">toward </w:delText>
        </w:r>
      </w:del>
      <w:ins w:id="454" w:author="Microsoft Office User" w:date="2021-12-10T14:20:00Z">
        <w:r w:rsidR="00EC5C9D">
          <w:rPr>
            <w:rFonts w:eastAsia="Times New Roman" w:cstheme="minorHAnsi"/>
            <w:bCs/>
            <w:color w:val="000000"/>
            <w:lang w:val="en-US"/>
          </w:rPr>
          <w:t xml:space="preserve">in </w:t>
        </w:r>
      </w:ins>
      <w:r w:rsidR="007E1B39">
        <w:rPr>
          <w:rFonts w:eastAsia="Times New Roman" w:cstheme="minorHAnsi"/>
          <w:bCs/>
          <w:color w:val="000000"/>
          <w:lang w:val="en-US"/>
        </w:rPr>
        <w:t xml:space="preserve">a given direction as a </w:t>
      </w:r>
      <w:r w:rsidR="00252F3B">
        <w:rPr>
          <w:rFonts w:eastAsia="Times New Roman" w:cstheme="minorHAnsi"/>
          <w:bCs/>
          <w:color w:val="000000"/>
          <w:lang w:val="en-US"/>
        </w:rPr>
        <w:t xml:space="preserve">function of </w:t>
      </w:r>
      <w:r w:rsidR="00B75ADC">
        <w:rPr>
          <w:rFonts w:eastAsia="Times New Roman" w:cstheme="minorHAnsi"/>
          <w:bCs/>
          <w:color w:val="000000"/>
          <w:lang w:val="en-US"/>
        </w:rPr>
        <w:t xml:space="preserve">the focal individual’s </w:t>
      </w:r>
      <w:r w:rsidR="00252F3B">
        <w:rPr>
          <w:rFonts w:eastAsia="Times New Roman" w:cstheme="minorHAnsi"/>
          <w:bCs/>
          <w:color w:val="000000"/>
          <w:lang w:val="en-US"/>
        </w:rPr>
        <w:t>speed along the left-right axis of movement</w:t>
      </w:r>
      <w:ins w:id="455" w:author="Microsoft Office User" w:date="2021-12-10T14:20:00Z">
        <w:r w:rsidR="00EC5C9D">
          <w:rPr>
            <w:rFonts w:eastAsia="Times New Roman" w:cstheme="minorHAnsi"/>
            <w:bCs/>
            <w:color w:val="000000"/>
            <w:lang w:val="en-US"/>
          </w:rPr>
          <w:t>, and answers the question “</w:t>
        </w:r>
      </w:ins>
      <w:ins w:id="456" w:author="Microsoft Office User" w:date="2021-12-10T14:33:00Z">
        <w:r w:rsidR="001667DE">
          <w:rPr>
            <w:rFonts w:eastAsia="Times New Roman" w:cstheme="minorHAnsi"/>
            <w:bCs/>
            <w:color w:val="000000"/>
            <w:lang w:val="en-US"/>
          </w:rPr>
          <w:t xml:space="preserve">how </w:t>
        </w:r>
      </w:ins>
      <w:ins w:id="457" w:author="Microsoft Office User" w:date="2021-12-10T14:20:00Z">
        <w:r w:rsidR="00EC5C9D">
          <w:rPr>
            <w:rFonts w:eastAsia="Times New Roman" w:cstheme="minorHAnsi"/>
            <w:bCs/>
            <w:color w:val="000000"/>
            <w:lang w:val="en-US"/>
          </w:rPr>
          <w:t xml:space="preserve">does the left-right </w:t>
        </w:r>
        <w:r w:rsidR="00EC5C9D" w:rsidRPr="00EC5C9D">
          <w:rPr>
            <w:rFonts w:eastAsia="Times New Roman" w:cstheme="minorHAnsi"/>
            <w:bCs/>
            <w:i/>
            <w:iCs/>
            <w:color w:val="000000"/>
            <w:lang w:val="en-US"/>
            <w:rPrChange w:id="458" w:author="Microsoft Office User" w:date="2021-12-10T14:20:00Z">
              <w:rPr>
                <w:rFonts w:eastAsia="Times New Roman" w:cstheme="minorHAnsi"/>
                <w:bCs/>
                <w:color w:val="000000"/>
                <w:lang w:val="en-US"/>
              </w:rPr>
            </w:rPrChange>
          </w:rPr>
          <w:t>movement</w:t>
        </w:r>
        <w:r w:rsidR="00EC5C9D">
          <w:rPr>
            <w:rFonts w:eastAsia="Times New Roman" w:cstheme="minorHAnsi"/>
            <w:bCs/>
            <w:color w:val="000000"/>
            <w:lang w:val="en-US"/>
          </w:rPr>
          <w:t xml:space="preserve"> of a given individual influence the group’s direction of travel?”</w:t>
        </w:r>
      </w:ins>
      <w:r w:rsidR="007E1B39">
        <w:rPr>
          <w:rFonts w:eastAsia="Times New Roman" w:cstheme="minorHAnsi"/>
          <w:bCs/>
          <w:color w:val="000000"/>
          <w:lang w:val="en-US"/>
        </w:rPr>
        <w:t xml:space="preserve">. Similarly, </w:t>
      </w:r>
      <w:r w:rsidR="007E1B39" w:rsidRPr="00252F3B">
        <w:rPr>
          <w:rFonts w:eastAsia="Times New Roman" w:cstheme="minorHAnsi"/>
          <w:b/>
          <w:bCs/>
          <w:color w:val="000000"/>
          <w:lang w:val="en-US"/>
        </w:rPr>
        <w:t>position speeding influence</w:t>
      </w:r>
      <w:r w:rsidR="007E1B39">
        <w:rPr>
          <w:rFonts w:eastAsia="Times New Roman" w:cstheme="minorHAnsi"/>
          <w:bCs/>
          <w:color w:val="000000"/>
          <w:lang w:val="en-US"/>
        </w:rPr>
        <w:t xml:space="preserve"> </w:t>
      </w:r>
      <w:del w:id="459" w:author="Microsoft Office User" w:date="2021-12-10T14:21:00Z">
        <w:r w:rsidR="007E1B39" w:rsidDel="00EC5C9D">
          <w:rPr>
            <w:rFonts w:eastAsia="Times New Roman" w:cstheme="minorHAnsi"/>
            <w:bCs/>
            <w:color w:val="000000"/>
            <w:lang w:val="en-US"/>
          </w:rPr>
          <w:delText>t</w:delText>
        </w:r>
        <w:r w:rsidR="00A32B60" w:rsidDel="00EC5C9D">
          <w:rPr>
            <w:rFonts w:eastAsia="Times New Roman" w:cstheme="minorHAnsi"/>
            <w:bCs/>
            <w:color w:val="000000"/>
            <w:lang w:val="en-US"/>
          </w:rPr>
          <w:delText>ries</w:delText>
        </w:r>
        <w:r w:rsidR="007E1B39" w:rsidDel="00EC5C9D">
          <w:rPr>
            <w:rFonts w:eastAsia="Times New Roman" w:cstheme="minorHAnsi"/>
            <w:bCs/>
            <w:color w:val="000000"/>
            <w:lang w:val="en-US"/>
          </w:rPr>
          <w:delText xml:space="preserve"> to answer the </w:delText>
        </w:r>
        <w:r w:rsidR="00A32B60" w:rsidDel="00EC5C9D">
          <w:rPr>
            <w:rFonts w:eastAsia="Times New Roman" w:cstheme="minorHAnsi"/>
            <w:bCs/>
            <w:color w:val="000000"/>
            <w:lang w:val="en-US"/>
          </w:rPr>
          <w:delText>question “</w:delText>
        </w:r>
        <w:r w:rsidR="00252F3B" w:rsidDel="00EC5C9D">
          <w:rPr>
            <w:rFonts w:eastAsia="Times New Roman" w:cstheme="minorHAnsi"/>
            <w:bCs/>
            <w:color w:val="000000"/>
            <w:lang w:val="en-US"/>
          </w:rPr>
          <w:delText>does the front-back position of a given individual influences group speed?”</w:delText>
        </w:r>
        <w:r w:rsidR="00030838" w:rsidDel="00EC5C9D">
          <w:rPr>
            <w:rFonts w:eastAsia="Times New Roman" w:cstheme="minorHAnsi"/>
            <w:bCs/>
            <w:color w:val="000000"/>
            <w:lang w:val="en-US"/>
          </w:rPr>
          <w:delText xml:space="preserve"> and </w:delText>
        </w:r>
      </w:del>
      <w:r w:rsidR="00030838">
        <w:rPr>
          <w:rFonts w:eastAsia="Times New Roman" w:cstheme="minorHAnsi"/>
          <w:bCs/>
          <w:color w:val="000000"/>
          <w:lang w:val="en-US"/>
        </w:rPr>
        <w:t xml:space="preserve">is defined as the probability that the </w:t>
      </w:r>
      <w:del w:id="460" w:author="Microsoft Office User" w:date="2021-12-10T14:21:00Z">
        <w:r w:rsidR="00030838" w:rsidDel="00EC5C9D">
          <w:rPr>
            <w:rFonts w:eastAsia="Times New Roman" w:cstheme="minorHAnsi"/>
            <w:bCs/>
            <w:color w:val="000000"/>
            <w:lang w:val="en-US"/>
          </w:rPr>
          <w:delText xml:space="preserve">rest of the </w:delText>
        </w:r>
      </w:del>
      <w:r w:rsidR="00030838">
        <w:rPr>
          <w:rFonts w:eastAsia="Times New Roman" w:cstheme="minorHAnsi"/>
          <w:bCs/>
          <w:color w:val="000000"/>
          <w:lang w:val="en-US"/>
        </w:rPr>
        <w:t xml:space="preserve">group speeds up as a function of the front-back position of an individual, </w:t>
      </w:r>
      <w:ins w:id="461" w:author="Microsoft Office User" w:date="2021-12-10T14:21:00Z">
        <w:r w:rsidR="00EC5C9D">
          <w:rPr>
            <w:rFonts w:eastAsia="Times New Roman" w:cstheme="minorHAnsi"/>
            <w:bCs/>
            <w:color w:val="000000"/>
            <w:lang w:val="en-US"/>
          </w:rPr>
          <w:t>answering the question “</w:t>
        </w:r>
      </w:ins>
      <w:ins w:id="462" w:author="Microsoft Office User" w:date="2021-12-10T14:34:00Z">
        <w:r w:rsidR="001667DE">
          <w:rPr>
            <w:rFonts w:eastAsia="Times New Roman" w:cstheme="minorHAnsi"/>
            <w:bCs/>
            <w:color w:val="000000"/>
            <w:lang w:val="en-US"/>
          </w:rPr>
          <w:t xml:space="preserve">how </w:t>
        </w:r>
      </w:ins>
      <w:ins w:id="463" w:author="Microsoft Office User" w:date="2021-12-10T14:21:00Z">
        <w:r w:rsidR="00EC5C9D">
          <w:rPr>
            <w:rFonts w:eastAsia="Times New Roman" w:cstheme="minorHAnsi"/>
            <w:bCs/>
            <w:color w:val="000000"/>
            <w:lang w:val="en-US"/>
          </w:rPr>
          <w:t>does the front-back position of a given individual influence group speed?”</w:t>
        </w:r>
      </w:ins>
      <w:ins w:id="464" w:author="Microsoft Office User" w:date="2021-12-10T14:22:00Z">
        <w:r w:rsidR="00EC5C9D">
          <w:rPr>
            <w:rFonts w:eastAsia="Times New Roman" w:cstheme="minorHAnsi"/>
            <w:bCs/>
            <w:color w:val="000000"/>
            <w:lang w:val="en-US"/>
          </w:rPr>
          <w:t xml:space="preserve">. Finally, </w:t>
        </w:r>
      </w:ins>
      <w:del w:id="465" w:author="Microsoft Office User" w:date="2021-12-10T14:22:00Z">
        <w:r w:rsidR="00030838" w:rsidDel="00EC5C9D">
          <w:rPr>
            <w:rFonts w:eastAsia="Times New Roman" w:cstheme="minorHAnsi"/>
            <w:bCs/>
            <w:color w:val="000000"/>
            <w:lang w:val="en-US"/>
          </w:rPr>
          <w:delText xml:space="preserve">while </w:delText>
        </w:r>
      </w:del>
      <w:r w:rsidR="00030838" w:rsidRPr="00252F3B">
        <w:rPr>
          <w:rFonts w:eastAsia="Times New Roman" w:cstheme="minorHAnsi"/>
          <w:b/>
          <w:bCs/>
          <w:color w:val="000000"/>
          <w:lang w:val="en-US"/>
        </w:rPr>
        <w:t>movement speeding influence</w:t>
      </w:r>
      <w:r w:rsidR="00030838">
        <w:rPr>
          <w:rFonts w:eastAsia="Times New Roman" w:cstheme="minorHAnsi"/>
          <w:bCs/>
          <w:color w:val="000000"/>
          <w:lang w:val="en-US"/>
        </w:rPr>
        <w:t xml:space="preserve"> </w:t>
      </w:r>
      <w:ins w:id="466" w:author="Microsoft Office User" w:date="2021-12-10T14:21:00Z">
        <w:r w:rsidR="00EC5C9D">
          <w:rPr>
            <w:rFonts w:eastAsia="Times New Roman" w:cstheme="minorHAnsi"/>
            <w:bCs/>
            <w:color w:val="000000"/>
            <w:lang w:val="en-US"/>
          </w:rPr>
          <w:t>is defined as the probability that the group speeds up as a function of the difference between individual and group speed along the front-back axis of movement</w:t>
        </w:r>
      </w:ins>
      <w:ins w:id="467" w:author="Microsoft Office User" w:date="2021-12-10T14:22:00Z">
        <w:r w:rsidR="00EC5C9D">
          <w:rPr>
            <w:rFonts w:eastAsia="Times New Roman" w:cstheme="minorHAnsi"/>
            <w:bCs/>
            <w:color w:val="000000"/>
            <w:lang w:val="en-US"/>
          </w:rPr>
          <w:t xml:space="preserve">, answering </w:t>
        </w:r>
      </w:ins>
      <w:del w:id="468" w:author="Microsoft Office User" w:date="2021-12-10T14:22:00Z">
        <w:r w:rsidR="00030838" w:rsidDel="00EC5C9D">
          <w:rPr>
            <w:rFonts w:eastAsia="Times New Roman" w:cstheme="minorHAnsi"/>
            <w:bCs/>
            <w:color w:val="000000"/>
            <w:lang w:val="en-US"/>
          </w:rPr>
          <w:delText xml:space="preserve">tries to answer </w:delText>
        </w:r>
      </w:del>
      <w:r w:rsidR="00030838">
        <w:rPr>
          <w:rFonts w:eastAsia="Times New Roman" w:cstheme="minorHAnsi"/>
          <w:bCs/>
          <w:color w:val="000000"/>
          <w:lang w:val="en-US"/>
        </w:rPr>
        <w:t>the question “</w:t>
      </w:r>
      <w:ins w:id="469" w:author="Microsoft Office User" w:date="2021-12-10T14:34:00Z">
        <w:r w:rsidR="001667DE">
          <w:rPr>
            <w:rFonts w:eastAsia="Times New Roman" w:cstheme="minorHAnsi"/>
            <w:bCs/>
            <w:color w:val="000000"/>
            <w:lang w:val="en-US"/>
          </w:rPr>
          <w:t xml:space="preserve">how </w:t>
        </w:r>
      </w:ins>
      <w:r w:rsidR="00252F3B">
        <w:rPr>
          <w:rFonts w:eastAsia="Times New Roman" w:cstheme="minorHAnsi"/>
          <w:bCs/>
          <w:color w:val="000000"/>
          <w:lang w:val="en-US"/>
        </w:rPr>
        <w:t xml:space="preserve">does the front-back </w:t>
      </w:r>
      <w:r w:rsidR="00CB536D">
        <w:rPr>
          <w:rFonts w:eastAsia="Times New Roman" w:cstheme="minorHAnsi"/>
          <w:bCs/>
          <w:color w:val="000000"/>
          <w:lang w:val="en-US"/>
        </w:rPr>
        <w:t>movement</w:t>
      </w:r>
      <w:r w:rsidR="00252F3B">
        <w:rPr>
          <w:rFonts w:eastAsia="Times New Roman" w:cstheme="minorHAnsi"/>
          <w:bCs/>
          <w:color w:val="000000"/>
          <w:lang w:val="en-US"/>
        </w:rPr>
        <w:t xml:space="preserve"> of a given individual influence</w:t>
      </w:r>
      <w:del w:id="470" w:author="Microsoft Office User" w:date="2021-12-10T14:34:00Z">
        <w:r w:rsidR="00252F3B" w:rsidDel="001667DE">
          <w:rPr>
            <w:rFonts w:eastAsia="Times New Roman" w:cstheme="minorHAnsi"/>
            <w:bCs/>
            <w:color w:val="000000"/>
            <w:lang w:val="en-US"/>
          </w:rPr>
          <w:delText>s</w:delText>
        </w:r>
      </w:del>
      <w:r w:rsidR="00252F3B">
        <w:rPr>
          <w:rFonts w:eastAsia="Times New Roman" w:cstheme="minorHAnsi"/>
          <w:bCs/>
          <w:color w:val="000000"/>
          <w:lang w:val="en-US"/>
        </w:rPr>
        <w:t xml:space="preserve"> group speed</w:t>
      </w:r>
      <w:ins w:id="471" w:author="Microsoft Office User" w:date="2021-12-10T14:22:00Z">
        <w:r w:rsidR="00EC5C9D">
          <w:rPr>
            <w:rFonts w:eastAsia="Times New Roman" w:cstheme="minorHAnsi"/>
            <w:bCs/>
            <w:color w:val="000000"/>
            <w:lang w:val="en-US"/>
          </w:rPr>
          <w:t>?</w:t>
        </w:r>
      </w:ins>
      <w:r w:rsidR="00252F3B">
        <w:rPr>
          <w:rFonts w:eastAsia="Times New Roman" w:cstheme="minorHAnsi"/>
          <w:bCs/>
          <w:color w:val="000000"/>
          <w:lang w:val="en-US"/>
        </w:rPr>
        <w:t>”</w:t>
      </w:r>
      <w:ins w:id="472" w:author="Microsoft Office User" w:date="2021-12-10T14:22:00Z">
        <w:r w:rsidR="00EC5C9D">
          <w:rPr>
            <w:rFonts w:eastAsia="Times New Roman" w:cstheme="minorHAnsi"/>
            <w:bCs/>
            <w:color w:val="000000"/>
            <w:lang w:val="en-US"/>
          </w:rPr>
          <w:t>.</w:t>
        </w:r>
      </w:ins>
      <w:r w:rsidR="00252F3B">
        <w:rPr>
          <w:rFonts w:eastAsia="Times New Roman" w:cstheme="minorHAnsi"/>
          <w:bCs/>
          <w:color w:val="000000"/>
          <w:lang w:val="en-US"/>
        </w:rPr>
        <w:t xml:space="preserve"> </w:t>
      </w:r>
      <w:del w:id="473" w:author="Microsoft Office User" w:date="2021-12-10T14:22:00Z">
        <w:r w:rsidR="00252F3B" w:rsidDel="00EC5C9D">
          <w:rPr>
            <w:rFonts w:eastAsia="Times New Roman" w:cstheme="minorHAnsi"/>
            <w:bCs/>
            <w:color w:val="000000"/>
            <w:lang w:val="en-US"/>
          </w:rPr>
          <w:delText xml:space="preserve">and </w:delText>
        </w:r>
      </w:del>
      <w:del w:id="474" w:author="Microsoft Office User" w:date="2021-12-10T14:21:00Z">
        <w:r w:rsidR="00252F3B" w:rsidDel="00EC5C9D">
          <w:rPr>
            <w:rFonts w:eastAsia="Times New Roman" w:cstheme="minorHAnsi"/>
            <w:bCs/>
            <w:color w:val="000000"/>
            <w:lang w:val="en-US"/>
          </w:rPr>
          <w:delText>is defined as</w:delText>
        </w:r>
        <w:r w:rsidR="00030838" w:rsidDel="00EC5C9D">
          <w:rPr>
            <w:rFonts w:eastAsia="Times New Roman" w:cstheme="minorHAnsi"/>
            <w:bCs/>
            <w:color w:val="000000"/>
            <w:lang w:val="en-US"/>
          </w:rPr>
          <w:delText xml:space="preserve"> </w:delText>
        </w:r>
        <w:r w:rsidR="00252F3B" w:rsidDel="00EC5C9D">
          <w:rPr>
            <w:rFonts w:eastAsia="Times New Roman" w:cstheme="minorHAnsi"/>
            <w:bCs/>
            <w:color w:val="000000"/>
            <w:lang w:val="en-US"/>
          </w:rPr>
          <w:delText>the probability that the rest of the group speeds up as a function of the difference bet</w:delText>
        </w:r>
        <w:r w:rsidR="00B75ADC" w:rsidDel="00EC5C9D">
          <w:rPr>
            <w:rFonts w:eastAsia="Times New Roman" w:cstheme="minorHAnsi"/>
            <w:bCs/>
            <w:color w:val="000000"/>
            <w:lang w:val="en-US"/>
          </w:rPr>
          <w:delText>w</w:delText>
        </w:r>
        <w:r w:rsidR="00252F3B" w:rsidDel="00EC5C9D">
          <w:rPr>
            <w:rFonts w:eastAsia="Times New Roman" w:cstheme="minorHAnsi"/>
            <w:bCs/>
            <w:color w:val="000000"/>
            <w:lang w:val="en-US"/>
          </w:rPr>
          <w:delText>een individual and group speed along the front-back axis of movement.</w:delText>
        </w:r>
      </w:del>
    </w:p>
    <w:bookmarkEnd w:id="435"/>
    <w:p w14:paraId="01F4C3FB" w14:textId="15442BF4" w:rsidR="00F225B6" w:rsidRDefault="001667DE" w:rsidP="00D27F62">
      <w:pPr>
        <w:spacing w:before="360" w:after="120" w:line="360" w:lineRule="auto"/>
        <w:jc w:val="both"/>
        <w:outlineLvl w:val="1"/>
        <w:rPr>
          <w:rFonts w:eastAsia="Times New Roman" w:cstheme="minorHAnsi"/>
          <w:bCs/>
          <w:color w:val="000000"/>
          <w:lang w:val="en-US"/>
        </w:rPr>
      </w:pPr>
      <w:ins w:id="475" w:author="Microsoft Office User" w:date="2021-12-10T14:35:00Z">
        <w:r>
          <w:rPr>
            <w:rFonts w:eastAsia="Times New Roman" w:cstheme="minorHAnsi"/>
            <w:bCs/>
            <w:color w:val="000000"/>
            <w:lang w:val="en-US"/>
          </w:rPr>
          <w:t xml:space="preserve">For each </w:t>
        </w:r>
      </w:ins>
      <w:ins w:id="476" w:author="Microsoft Office User" w:date="2021-12-10T14:38:00Z">
        <w:r>
          <w:rPr>
            <w:rFonts w:eastAsia="Times New Roman" w:cstheme="minorHAnsi"/>
            <w:bCs/>
            <w:color w:val="000000"/>
            <w:lang w:val="en-US"/>
          </w:rPr>
          <w:t>individual and each metric</w:t>
        </w:r>
      </w:ins>
      <w:ins w:id="477" w:author="Microsoft Office User" w:date="2021-12-10T14:36:00Z">
        <w:r>
          <w:rPr>
            <w:rFonts w:eastAsia="Times New Roman" w:cstheme="minorHAnsi"/>
            <w:bCs/>
            <w:color w:val="000000"/>
            <w:lang w:val="en-US"/>
          </w:rPr>
          <w:t>, w</w:t>
        </w:r>
      </w:ins>
      <w:del w:id="478" w:author="Microsoft Office User" w:date="2021-12-10T14:36:00Z">
        <w:r w:rsidR="00F225B6" w:rsidDel="001667DE">
          <w:rPr>
            <w:rFonts w:eastAsia="Times New Roman" w:cstheme="minorHAnsi"/>
            <w:bCs/>
            <w:color w:val="000000"/>
            <w:lang w:val="en-US"/>
          </w:rPr>
          <w:delText>W</w:delText>
        </w:r>
      </w:del>
      <w:r w:rsidR="00F225B6">
        <w:rPr>
          <w:rFonts w:eastAsia="Times New Roman" w:cstheme="minorHAnsi"/>
          <w:bCs/>
          <w:color w:val="000000"/>
          <w:lang w:val="en-US"/>
        </w:rPr>
        <w:t xml:space="preserve">e </w:t>
      </w:r>
      <w:del w:id="479" w:author="Microsoft Office User" w:date="2021-12-10T14:34:00Z">
        <w:r w:rsidR="00CE3E4A" w:rsidDel="001667DE">
          <w:rPr>
            <w:rFonts w:eastAsia="Times New Roman" w:cstheme="minorHAnsi"/>
            <w:bCs/>
            <w:color w:val="000000"/>
            <w:lang w:val="en-US"/>
          </w:rPr>
          <w:delText xml:space="preserve">separately </w:delText>
        </w:r>
      </w:del>
      <w:del w:id="480" w:author="Microsoft Office User" w:date="2021-12-10T14:38:00Z">
        <w:r w:rsidR="00F225B6" w:rsidDel="001667DE">
          <w:rPr>
            <w:rFonts w:eastAsia="Times New Roman" w:cstheme="minorHAnsi"/>
            <w:bCs/>
            <w:color w:val="000000"/>
            <w:lang w:val="en-US"/>
          </w:rPr>
          <w:delText>modelled</w:delText>
        </w:r>
      </w:del>
      <w:ins w:id="481" w:author="Microsoft Office User" w:date="2021-12-10T14:38:00Z">
        <w:r>
          <w:rPr>
            <w:rFonts w:eastAsia="Times New Roman" w:cstheme="minorHAnsi"/>
            <w:bCs/>
            <w:color w:val="000000"/>
            <w:lang w:val="en-US"/>
          </w:rPr>
          <w:t>fit</w:t>
        </w:r>
      </w:ins>
      <w:r w:rsidR="00F225B6">
        <w:rPr>
          <w:rFonts w:eastAsia="Times New Roman" w:cstheme="minorHAnsi"/>
          <w:bCs/>
          <w:color w:val="000000"/>
          <w:lang w:val="en-US"/>
        </w:rPr>
        <w:t xml:space="preserve"> </w:t>
      </w:r>
      <w:del w:id="482" w:author="Microsoft Office User" w:date="2021-12-10T14:36:00Z">
        <w:r w:rsidR="00F225B6" w:rsidDel="001667DE">
          <w:rPr>
            <w:rFonts w:eastAsia="Times New Roman" w:cstheme="minorHAnsi"/>
            <w:bCs/>
            <w:color w:val="000000"/>
            <w:lang w:val="en-US"/>
          </w:rPr>
          <w:delText xml:space="preserve">the </w:delText>
        </w:r>
      </w:del>
      <w:ins w:id="483" w:author="Microsoft Office User" w:date="2021-12-10T14:36:00Z">
        <w:r>
          <w:rPr>
            <w:rFonts w:eastAsia="Times New Roman" w:cstheme="minorHAnsi"/>
            <w:bCs/>
            <w:color w:val="000000"/>
            <w:lang w:val="en-US"/>
          </w:rPr>
          <w:t xml:space="preserve">a </w:t>
        </w:r>
      </w:ins>
      <w:r w:rsidR="00F225B6">
        <w:rPr>
          <w:rFonts w:eastAsia="Times New Roman" w:cstheme="minorHAnsi"/>
          <w:bCs/>
          <w:color w:val="000000"/>
          <w:lang w:val="en-US"/>
        </w:rPr>
        <w:t>curve</w:t>
      </w:r>
      <w:del w:id="484" w:author="Microsoft Office User" w:date="2021-12-10T14:36:00Z">
        <w:r w:rsidR="00CE3E4A" w:rsidDel="001667DE">
          <w:rPr>
            <w:rFonts w:eastAsia="Times New Roman" w:cstheme="minorHAnsi"/>
            <w:bCs/>
            <w:color w:val="000000"/>
            <w:lang w:val="en-US"/>
          </w:rPr>
          <w:delText>s</w:delText>
        </w:r>
      </w:del>
      <w:r w:rsidR="00F225B6">
        <w:rPr>
          <w:rFonts w:eastAsia="Times New Roman" w:cstheme="minorHAnsi"/>
          <w:bCs/>
          <w:color w:val="000000"/>
          <w:lang w:val="en-US"/>
        </w:rPr>
        <w:t xml:space="preserve"> </w:t>
      </w:r>
      <w:del w:id="485" w:author="Microsoft Office User" w:date="2021-12-10T14:36:00Z">
        <w:r w:rsidR="00CE3E4A" w:rsidDel="001667DE">
          <w:rPr>
            <w:rFonts w:eastAsia="Times New Roman" w:cstheme="minorHAnsi"/>
            <w:bCs/>
            <w:color w:val="000000"/>
            <w:lang w:val="en-US"/>
          </w:rPr>
          <w:delText xml:space="preserve">of each of these four metrics </w:delText>
        </w:r>
      </w:del>
      <w:del w:id="486" w:author="Microsoft Office User" w:date="2021-12-10T14:38:00Z">
        <w:r w:rsidR="00CE3E4A" w:rsidDel="001667DE">
          <w:rPr>
            <w:rFonts w:eastAsia="Times New Roman" w:cstheme="minorHAnsi"/>
            <w:bCs/>
            <w:color w:val="000000"/>
            <w:lang w:val="en-US"/>
          </w:rPr>
          <w:delText>for each recorded individual</w:delText>
        </w:r>
      </w:del>
      <w:ins w:id="487" w:author="Microsoft Office User" w:date="2021-12-10T14:38:00Z">
        <w:r>
          <w:rPr>
            <w:rFonts w:eastAsia="Times New Roman" w:cstheme="minorHAnsi"/>
            <w:bCs/>
            <w:color w:val="000000"/>
            <w:lang w:val="en-US"/>
          </w:rPr>
          <w:t xml:space="preserve">to describe the relationship between its position / movement </w:t>
        </w:r>
      </w:ins>
      <w:ins w:id="488" w:author="Microsoft Office User" w:date="2021-12-10T14:39:00Z">
        <w:r>
          <w:rPr>
            <w:rFonts w:eastAsia="Times New Roman" w:cstheme="minorHAnsi"/>
            <w:bCs/>
            <w:color w:val="000000"/>
            <w:lang w:val="en-US"/>
          </w:rPr>
          <w:t>and the group’s subsequent movement</w:t>
        </w:r>
      </w:ins>
      <w:ins w:id="489" w:author="Microsoft Office User" w:date="2021-12-10T14:36:00Z">
        <w:r>
          <w:rPr>
            <w:rFonts w:eastAsia="Times New Roman" w:cstheme="minorHAnsi"/>
            <w:bCs/>
            <w:color w:val="000000"/>
            <w:lang w:val="en-US"/>
          </w:rPr>
          <w:t>,</w:t>
        </w:r>
      </w:ins>
      <w:r w:rsidR="00CE3E4A">
        <w:rPr>
          <w:rFonts w:eastAsia="Times New Roman" w:cstheme="minorHAnsi"/>
          <w:bCs/>
          <w:color w:val="000000"/>
          <w:lang w:val="en-US"/>
        </w:rPr>
        <w:t xml:space="preserve"> using a slightly modified version of </w:t>
      </w:r>
      <w:del w:id="490" w:author="Microsoft Office User" w:date="2021-12-10T14:39:00Z">
        <w:r w:rsidR="00CE3E4A" w:rsidDel="001667DE">
          <w:rPr>
            <w:rFonts w:eastAsia="Times New Roman" w:cstheme="minorHAnsi"/>
            <w:bCs/>
            <w:color w:val="000000"/>
            <w:lang w:val="en-US"/>
          </w:rPr>
          <w:delText xml:space="preserve">the </w:delText>
        </w:r>
      </w:del>
      <w:ins w:id="491" w:author="Microsoft Office User" w:date="2021-12-10T14:39:00Z">
        <w:r>
          <w:rPr>
            <w:rFonts w:eastAsia="Times New Roman" w:cstheme="minorHAnsi"/>
            <w:bCs/>
            <w:color w:val="000000"/>
            <w:lang w:val="en-US"/>
          </w:rPr>
          <w:t xml:space="preserve">a </w:t>
        </w:r>
      </w:ins>
      <w:r w:rsidR="00CE3E4A">
        <w:rPr>
          <w:rFonts w:eastAsia="Times New Roman" w:cstheme="minorHAnsi"/>
          <w:bCs/>
          <w:color w:val="000000"/>
          <w:lang w:val="en-US"/>
        </w:rPr>
        <w:t>logistic function</w:t>
      </w:r>
      <w:ins w:id="492" w:author="Microsoft Office User" w:date="2021-12-10T14:36:00Z">
        <w:r>
          <w:rPr>
            <w:rFonts w:eastAsia="Times New Roman" w:cstheme="minorHAnsi"/>
            <w:bCs/>
            <w:color w:val="000000"/>
            <w:lang w:val="en-US"/>
          </w:rPr>
          <w:t>.</w:t>
        </w:r>
      </w:ins>
      <w:del w:id="493" w:author="Microsoft Office User" w:date="2021-12-10T14:36:00Z">
        <w:r w:rsidR="00CE3E4A" w:rsidDel="001667DE">
          <w:rPr>
            <w:rFonts w:eastAsia="Times New Roman" w:cstheme="minorHAnsi"/>
            <w:bCs/>
            <w:color w:val="000000"/>
            <w:lang w:val="en-US"/>
          </w:rPr>
          <w:delText>,</w:delText>
        </w:r>
      </w:del>
      <w:r w:rsidR="00CE3E4A">
        <w:rPr>
          <w:rFonts w:eastAsia="Times New Roman" w:cstheme="minorHAnsi"/>
          <w:bCs/>
          <w:color w:val="000000"/>
          <w:lang w:val="en-US"/>
        </w:rPr>
        <w:t xml:space="preserve"> </w:t>
      </w:r>
      <w:del w:id="494" w:author="Microsoft Office User" w:date="2021-12-10T14:36:00Z">
        <w:r w:rsidR="00CE3E4A" w:rsidDel="001667DE">
          <w:rPr>
            <w:rFonts w:eastAsia="Times New Roman" w:cstheme="minorHAnsi"/>
            <w:bCs/>
            <w:color w:val="000000"/>
            <w:lang w:val="en-US"/>
          </w:rPr>
          <w:delText xml:space="preserve">and </w:delText>
        </w:r>
      </w:del>
      <w:ins w:id="495" w:author="Microsoft Office User" w:date="2021-12-10T14:36:00Z">
        <w:r>
          <w:rPr>
            <w:rFonts w:eastAsia="Times New Roman" w:cstheme="minorHAnsi"/>
            <w:bCs/>
            <w:color w:val="000000"/>
            <w:lang w:val="en-US"/>
          </w:rPr>
          <w:t>We</w:t>
        </w:r>
      </w:ins>
      <w:ins w:id="496" w:author="Microsoft Office User" w:date="2021-12-10T14:37:00Z">
        <w:r>
          <w:rPr>
            <w:rFonts w:eastAsia="Times New Roman" w:cstheme="minorHAnsi"/>
            <w:bCs/>
            <w:color w:val="000000"/>
            <w:lang w:val="en-US"/>
          </w:rPr>
          <w:t xml:space="preserve"> then</w:t>
        </w:r>
      </w:ins>
      <w:ins w:id="497" w:author="Microsoft Office User" w:date="2021-12-10T14:36:00Z">
        <w:r>
          <w:rPr>
            <w:rFonts w:eastAsia="Times New Roman" w:cstheme="minorHAnsi"/>
            <w:bCs/>
            <w:color w:val="000000"/>
            <w:lang w:val="en-US"/>
          </w:rPr>
          <w:t xml:space="preserve"> </w:t>
        </w:r>
      </w:ins>
      <w:r w:rsidR="00CE3E4A">
        <w:rPr>
          <w:rFonts w:eastAsia="Times New Roman" w:cstheme="minorHAnsi"/>
          <w:bCs/>
          <w:color w:val="000000"/>
          <w:lang w:val="en-US"/>
        </w:rPr>
        <w:t xml:space="preserve">used these models to attribute </w:t>
      </w:r>
      <w:del w:id="498" w:author="Microsoft Office User" w:date="2021-12-10T14:39:00Z">
        <w:r w:rsidR="00CE3E4A" w:rsidDel="001667DE">
          <w:rPr>
            <w:rFonts w:eastAsia="Times New Roman" w:cstheme="minorHAnsi"/>
            <w:bCs/>
            <w:color w:val="000000"/>
            <w:lang w:val="en-US"/>
          </w:rPr>
          <w:delText xml:space="preserve">four </w:delText>
        </w:r>
      </w:del>
      <w:ins w:id="499" w:author="Microsoft Office User" w:date="2021-12-10T14:39:00Z">
        <w:r>
          <w:rPr>
            <w:rFonts w:eastAsia="Times New Roman" w:cstheme="minorHAnsi"/>
            <w:bCs/>
            <w:color w:val="000000"/>
            <w:lang w:val="en-US"/>
          </w:rPr>
          <w:t>an “</w:t>
        </w:r>
      </w:ins>
      <w:r w:rsidR="00CE3E4A">
        <w:rPr>
          <w:rFonts w:eastAsia="Times New Roman" w:cstheme="minorHAnsi"/>
          <w:bCs/>
          <w:color w:val="000000"/>
          <w:lang w:val="en-US"/>
        </w:rPr>
        <w:t>influence score</w:t>
      </w:r>
      <w:ins w:id="500" w:author="Microsoft Office User" w:date="2021-12-10T14:39:00Z">
        <w:r>
          <w:rPr>
            <w:rFonts w:eastAsia="Times New Roman" w:cstheme="minorHAnsi"/>
            <w:bCs/>
            <w:color w:val="000000"/>
            <w:lang w:val="en-US"/>
          </w:rPr>
          <w:t>”</w:t>
        </w:r>
      </w:ins>
      <w:del w:id="501" w:author="Microsoft Office User" w:date="2021-12-10T14:39:00Z">
        <w:r w:rsidR="00CE3E4A" w:rsidDel="001667DE">
          <w:rPr>
            <w:rFonts w:eastAsia="Times New Roman" w:cstheme="minorHAnsi"/>
            <w:bCs/>
            <w:color w:val="000000"/>
            <w:lang w:val="en-US"/>
          </w:rPr>
          <w:delText>s</w:delText>
        </w:r>
      </w:del>
      <w:r w:rsidR="00CE3E4A">
        <w:rPr>
          <w:rFonts w:eastAsia="Times New Roman" w:cstheme="minorHAnsi"/>
          <w:bCs/>
          <w:color w:val="000000"/>
          <w:lang w:val="en-US"/>
        </w:rPr>
        <w:t xml:space="preserve"> to each individual</w:t>
      </w:r>
      <w:ins w:id="502" w:author="Microsoft Office User" w:date="2021-12-10T14:39:00Z">
        <w:r>
          <w:rPr>
            <w:rFonts w:eastAsia="Times New Roman" w:cstheme="minorHAnsi"/>
            <w:bCs/>
            <w:color w:val="000000"/>
            <w:lang w:val="en-US"/>
          </w:rPr>
          <w:t xml:space="preserve"> for each of the four metrics</w:t>
        </w:r>
      </w:ins>
      <w:del w:id="503" w:author="Microsoft Office User" w:date="2021-12-10T14:36:00Z">
        <w:r w:rsidR="00CE3E4A" w:rsidDel="001667DE">
          <w:rPr>
            <w:rFonts w:eastAsia="Times New Roman" w:cstheme="minorHAnsi"/>
            <w:bCs/>
            <w:color w:val="000000"/>
            <w:lang w:val="en-US"/>
          </w:rPr>
          <w:delText>s</w:delText>
        </w:r>
      </w:del>
      <w:r w:rsidR="00CE3E4A">
        <w:rPr>
          <w:rFonts w:eastAsia="Times New Roman" w:cstheme="minorHAnsi"/>
          <w:bCs/>
          <w:color w:val="000000"/>
          <w:lang w:val="en-US"/>
        </w:rPr>
        <w:t xml:space="preserve">. </w:t>
      </w:r>
      <w:del w:id="504" w:author="Microsoft Office User" w:date="2021-12-10T14:37:00Z">
        <w:r w:rsidR="00CE3E4A" w:rsidDel="001667DE">
          <w:rPr>
            <w:rFonts w:eastAsia="Times New Roman" w:cstheme="minorHAnsi"/>
            <w:bCs/>
            <w:color w:val="000000"/>
            <w:lang w:val="en-US"/>
          </w:rPr>
          <w:delText xml:space="preserve">We </w:delText>
        </w:r>
      </w:del>
      <w:ins w:id="505" w:author="Microsoft Office User" w:date="2021-12-10T14:37:00Z">
        <w:r>
          <w:rPr>
            <w:rFonts w:eastAsia="Times New Roman" w:cstheme="minorHAnsi"/>
            <w:bCs/>
            <w:color w:val="000000"/>
            <w:lang w:val="en-US"/>
          </w:rPr>
          <w:t xml:space="preserve">Finally, we </w:t>
        </w:r>
      </w:ins>
      <w:del w:id="506" w:author="Microsoft Office User" w:date="2021-12-10T14:37:00Z">
        <w:r w:rsidR="00CE3E4A" w:rsidDel="001667DE">
          <w:rPr>
            <w:rFonts w:eastAsia="Times New Roman" w:cstheme="minorHAnsi"/>
            <w:bCs/>
            <w:color w:val="000000"/>
            <w:lang w:val="en-US"/>
          </w:rPr>
          <w:delText xml:space="preserve">then </w:delText>
        </w:r>
      </w:del>
      <w:del w:id="507" w:author="Microsoft Office User" w:date="2021-12-10T14:36:00Z">
        <w:r w:rsidR="00CE3E4A" w:rsidDel="001667DE">
          <w:rPr>
            <w:rFonts w:eastAsia="Times New Roman" w:cstheme="minorHAnsi"/>
            <w:bCs/>
            <w:color w:val="000000"/>
            <w:lang w:val="en-US"/>
          </w:rPr>
          <w:delText xml:space="preserve">performed </w:delText>
        </w:r>
      </w:del>
      <w:ins w:id="508" w:author="Microsoft Office User" w:date="2021-12-10T14:37:00Z">
        <w:r>
          <w:rPr>
            <w:rFonts w:eastAsia="Times New Roman" w:cstheme="minorHAnsi"/>
            <w:bCs/>
            <w:color w:val="000000"/>
            <w:lang w:val="en-US"/>
          </w:rPr>
          <w:t xml:space="preserve">fit </w:t>
        </w:r>
      </w:ins>
      <w:r w:rsidR="00CE3E4A">
        <w:rPr>
          <w:rFonts w:eastAsia="Times New Roman" w:cstheme="minorHAnsi"/>
          <w:bCs/>
          <w:color w:val="000000"/>
          <w:lang w:val="en-US"/>
        </w:rPr>
        <w:t>Generalized Linear Mixed Models</w:t>
      </w:r>
      <w:r w:rsidR="00473BCD">
        <w:rPr>
          <w:rFonts w:eastAsia="Times New Roman" w:cstheme="minorHAnsi"/>
          <w:bCs/>
          <w:color w:val="000000"/>
          <w:lang w:val="en-US"/>
        </w:rPr>
        <w:t xml:space="preserve"> (GLMMs)</w:t>
      </w:r>
      <w:r w:rsidR="00CE3E4A">
        <w:rPr>
          <w:rFonts w:eastAsia="Times New Roman" w:cstheme="minorHAnsi"/>
          <w:bCs/>
          <w:color w:val="000000"/>
          <w:lang w:val="en-US"/>
        </w:rPr>
        <w:t xml:space="preserve"> to compare the values of each influence score</w:t>
      </w:r>
      <w:del w:id="509" w:author="Microsoft Office User" w:date="2021-12-10T14:39:00Z">
        <w:r w:rsidR="00CE3E4A" w:rsidDel="001667DE">
          <w:rPr>
            <w:rFonts w:eastAsia="Times New Roman" w:cstheme="minorHAnsi"/>
            <w:bCs/>
            <w:color w:val="000000"/>
            <w:lang w:val="en-US"/>
          </w:rPr>
          <w:delText>s</w:delText>
        </w:r>
      </w:del>
      <w:r w:rsidR="00CE3E4A">
        <w:rPr>
          <w:rFonts w:eastAsia="Times New Roman" w:cstheme="minorHAnsi"/>
          <w:bCs/>
          <w:color w:val="000000"/>
          <w:lang w:val="en-US"/>
        </w:rPr>
        <w:t xml:space="preserve"> between classes. </w:t>
      </w:r>
    </w:p>
    <w:p w14:paraId="3203FA8B" w14:textId="0B473521" w:rsidR="00B75ADC" w:rsidRPr="00CE3E4A" w:rsidRDefault="00CE3E4A" w:rsidP="00D27F62">
      <w:pPr>
        <w:spacing w:before="360" w:after="120" w:line="360" w:lineRule="auto"/>
        <w:jc w:val="both"/>
        <w:outlineLvl w:val="1"/>
        <w:rPr>
          <w:rFonts w:eastAsia="Times New Roman" w:cstheme="minorHAnsi"/>
          <w:bCs/>
          <w:i/>
          <w:color w:val="000000"/>
          <w:lang w:val="en-US"/>
        </w:rPr>
      </w:pPr>
      <w:bookmarkStart w:id="510" w:name="_Hlk90888107"/>
      <w:bookmarkEnd w:id="392"/>
      <w:r w:rsidRPr="00CE3E4A">
        <w:rPr>
          <w:rFonts w:eastAsia="Times New Roman" w:cstheme="minorHAnsi"/>
          <w:bCs/>
          <w:i/>
          <w:color w:val="000000"/>
          <w:lang w:val="en-US"/>
        </w:rPr>
        <w:t xml:space="preserve">Detailed </w:t>
      </w:r>
      <w:del w:id="511" w:author="Microsoft Office User" w:date="2021-12-10T14:40:00Z">
        <w:r w:rsidRPr="00CE3E4A" w:rsidDel="00C928E0">
          <w:rPr>
            <w:rFonts w:eastAsia="Times New Roman" w:cstheme="minorHAnsi"/>
            <w:bCs/>
            <w:i/>
            <w:color w:val="000000"/>
            <w:lang w:val="en-US"/>
          </w:rPr>
          <w:delText>process</w:delText>
        </w:r>
      </w:del>
      <w:ins w:id="512" w:author="Microsoft Office User" w:date="2021-12-10T14:40:00Z">
        <w:r w:rsidR="00C928E0">
          <w:rPr>
            <w:rFonts w:eastAsia="Times New Roman" w:cstheme="minorHAnsi"/>
            <w:bCs/>
            <w:i/>
            <w:color w:val="000000"/>
            <w:lang w:val="en-US"/>
          </w:rPr>
          <w:t>explanation of the approach</w:t>
        </w:r>
      </w:ins>
      <w:r w:rsidR="00B75ADC" w:rsidRPr="00CE3E4A">
        <w:rPr>
          <w:rFonts w:eastAsia="Times New Roman" w:cstheme="minorHAnsi"/>
          <w:bCs/>
          <w:i/>
          <w:color w:val="000000"/>
          <w:lang w:val="en-US"/>
        </w:rPr>
        <w:t>:</w:t>
      </w:r>
    </w:p>
    <w:p w14:paraId="44C2AE26" w14:textId="4A5F81A6" w:rsidR="00681D58" w:rsidRDefault="00681D58" w:rsidP="00D27F62">
      <w:pPr>
        <w:spacing w:before="360" w:after="120" w:line="360" w:lineRule="auto"/>
        <w:jc w:val="both"/>
        <w:outlineLvl w:val="1"/>
        <w:rPr>
          <w:rFonts w:eastAsia="Times New Roman" w:cstheme="minorHAnsi"/>
          <w:bCs/>
          <w:color w:val="000000"/>
          <w:lang w:val="en-US"/>
        </w:rPr>
      </w:pPr>
      <w:bookmarkStart w:id="513" w:name="_Hlk90888130"/>
      <w:bookmarkEnd w:id="510"/>
      <w:del w:id="514" w:author="Microsoft Office User" w:date="2021-12-10T14:40:00Z">
        <w:r w:rsidDel="005C5A75">
          <w:rPr>
            <w:rFonts w:eastAsia="Times New Roman" w:cstheme="minorHAnsi"/>
            <w:bCs/>
            <w:color w:val="000000"/>
            <w:lang w:val="en-US"/>
          </w:rPr>
          <w:delText xml:space="preserve">We followed the following process </w:delText>
        </w:r>
        <w:r w:rsidR="008A1369" w:rsidDel="005C5A75">
          <w:rPr>
            <w:rFonts w:eastAsia="Times New Roman" w:cstheme="minorHAnsi"/>
            <w:bCs/>
            <w:color w:val="000000"/>
            <w:lang w:val="en-US"/>
          </w:rPr>
          <w:delText>t</w:delText>
        </w:r>
      </w:del>
      <w:ins w:id="515" w:author="Microsoft Office User" w:date="2021-12-10T14:40:00Z">
        <w:r w:rsidR="005C5A75">
          <w:rPr>
            <w:rFonts w:eastAsia="Times New Roman" w:cstheme="minorHAnsi"/>
            <w:bCs/>
            <w:color w:val="000000"/>
            <w:lang w:val="en-US"/>
          </w:rPr>
          <w:t>T</w:t>
        </w:r>
      </w:ins>
      <w:r w:rsidR="008A1369">
        <w:rPr>
          <w:rFonts w:eastAsia="Times New Roman" w:cstheme="minorHAnsi"/>
          <w:bCs/>
          <w:color w:val="000000"/>
          <w:lang w:val="en-US"/>
        </w:rPr>
        <w:t>o compute the influence metrics of</w:t>
      </w:r>
      <w:r>
        <w:rPr>
          <w:rFonts w:eastAsia="Times New Roman" w:cstheme="minorHAnsi"/>
          <w:bCs/>
          <w:color w:val="000000"/>
          <w:lang w:val="en-US"/>
        </w:rPr>
        <w:t xml:space="preserve"> </w:t>
      </w:r>
      <w:r w:rsidR="00153648">
        <w:rPr>
          <w:rFonts w:eastAsia="Times New Roman" w:cstheme="minorHAnsi"/>
          <w:bCs/>
          <w:color w:val="000000"/>
          <w:lang w:val="en-US"/>
        </w:rPr>
        <w:t>all</w:t>
      </w:r>
      <w:r>
        <w:rPr>
          <w:rFonts w:eastAsia="Times New Roman" w:cstheme="minorHAnsi"/>
          <w:bCs/>
          <w:color w:val="000000"/>
          <w:lang w:val="en-US"/>
        </w:rPr>
        <w:t xml:space="preserve"> </w:t>
      </w:r>
      <w:r w:rsidR="008A1369">
        <w:rPr>
          <w:rFonts w:eastAsia="Times New Roman" w:cstheme="minorHAnsi"/>
          <w:bCs/>
          <w:color w:val="000000"/>
          <w:lang w:val="en-US"/>
        </w:rPr>
        <w:t xml:space="preserve">recorded </w:t>
      </w:r>
      <w:r>
        <w:rPr>
          <w:rFonts w:eastAsia="Times New Roman" w:cstheme="minorHAnsi"/>
          <w:bCs/>
          <w:color w:val="000000"/>
          <w:lang w:val="en-US"/>
        </w:rPr>
        <w:t>individual</w:t>
      </w:r>
      <w:r w:rsidR="008A1369">
        <w:rPr>
          <w:rFonts w:eastAsia="Times New Roman" w:cstheme="minorHAnsi"/>
          <w:bCs/>
          <w:color w:val="000000"/>
          <w:lang w:val="en-US"/>
        </w:rPr>
        <w:t xml:space="preserve"> within each</w:t>
      </w:r>
      <w:ins w:id="516" w:author="Microsoft Office User" w:date="2021-12-10T14:40:00Z">
        <w:r w:rsidR="005C5A75">
          <w:rPr>
            <w:rFonts w:eastAsia="Times New Roman" w:cstheme="minorHAnsi"/>
            <w:bCs/>
            <w:color w:val="000000"/>
            <w:lang w:val="en-US"/>
          </w:rPr>
          <w:t xml:space="preserve"> of the</w:t>
        </w:r>
      </w:ins>
      <w:r w:rsidR="008A1369">
        <w:rPr>
          <w:rFonts w:eastAsia="Times New Roman" w:cstheme="minorHAnsi"/>
          <w:bCs/>
          <w:color w:val="000000"/>
          <w:lang w:val="en-US"/>
        </w:rPr>
        <w:t xml:space="preserve"> </w:t>
      </w:r>
      <w:r w:rsidR="00153648">
        <w:rPr>
          <w:rFonts w:eastAsia="Times New Roman" w:cstheme="minorHAnsi"/>
          <w:bCs/>
          <w:color w:val="000000"/>
          <w:lang w:val="en-US"/>
        </w:rPr>
        <w:t>five</w:t>
      </w:r>
      <w:r w:rsidR="008A1369">
        <w:rPr>
          <w:rFonts w:eastAsia="Times New Roman" w:cstheme="minorHAnsi"/>
          <w:bCs/>
          <w:color w:val="000000"/>
          <w:lang w:val="en-US"/>
        </w:rPr>
        <w:t xml:space="preserve"> groups</w:t>
      </w:r>
      <w:ins w:id="517" w:author="Microsoft Office User" w:date="2021-12-10T14:40:00Z">
        <w:r w:rsidR="005C5A75">
          <w:rPr>
            <w:rFonts w:eastAsia="Times New Roman" w:cstheme="minorHAnsi"/>
            <w:bCs/>
            <w:color w:val="000000"/>
            <w:lang w:val="en-US"/>
          </w:rPr>
          <w:t>, we carried out the following procedure</w:t>
        </w:r>
      </w:ins>
      <w:r w:rsidR="008A1369">
        <w:rPr>
          <w:rFonts w:eastAsia="Times New Roman" w:cstheme="minorHAnsi"/>
          <w:bCs/>
          <w:color w:val="000000"/>
          <w:lang w:val="en-US"/>
        </w:rPr>
        <w:t>:</w:t>
      </w:r>
    </w:p>
    <w:p w14:paraId="5A286A2F" w14:textId="77777777" w:rsidR="009A3D79" w:rsidRDefault="0066358C" w:rsidP="0066358C">
      <w:pPr>
        <w:spacing w:after="0" w:line="360" w:lineRule="auto"/>
        <w:jc w:val="both"/>
        <w:rPr>
          <w:ins w:id="518" w:author="Microsoft Office User" w:date="2021-12-10T15:33:00Z"/>
          <w:rFonts w:eastAsia="Times New Roman" w:cstheme="minorHAnsi"/>
          <w:lang w:val="en-CA"/>
        </w:rPr>
      </w:pPr>
      <w:bookmarkStart w:id="519" w:name="_Hlk90888268"/>
      <w:bookmarkEnd w:id="513"/>
      <w:del w:id="520" w:author="Microsoft Office User" w:date="2021-12-10T14:50:00Z">
        <w:r w:rsidDel="007F1ED9">
          <w:rPr>
            <w:rFonts w:eastAsia="Times New Roman" w:cstheme="minorHAnsi"/>
            <w:lang w:val="en-CA"/>
          </w:rPr>
          <w:delText xml:space="preserve">We first calculated groups’ and individuals’ movement </w:delText>
        </w:r>
      </w:del>
      <w:del w:id="521" w:author="Microsoft Office User" w:date="2021-12-10T14:48:00Z">
        <w:r w:rsidDel="007F1ED9">
          <w:rPr>
            <w:rFonts w:eastAsia="Times New Roman" w:cstheme="minorHAnsi"/>
            <w:lang w:val="en-CA"/>
          </w:rPr>
          <w:delText xml:space="preserve">characteristics </w:delText>
        </w:r>
      </w:del>
      <w:del w:id="522" w:author="Microsoft Office User" w:date="2021-12-10T14:49:00Z">
        <w:r w:rsidDel="007F1ED9">
          <w:rPr>
            <w:rFonts w:eastAsia="Times New Roman" w:cstheme="minorHAnsi"/>
            <w:lang w:val="en-CA"/>
          </w:rPr>
          <w:delText>by discretizing and summarizing the direction and speed of their travel</w:delText>
        </w:r>
        <w:r w:rsidR="00F8521D" w:rsidDel="007F1ED9">
          <w:rPr>
            <w:rFonts w:eastAsia="Times New Roman" w:cstheme="minorHAnsi"/>
            <w:lang w:val="en-CA"/>
          </w:rPr>
          <w:delText xml:space="preserve">. </w:delText>
        </w:r>
      </w:del>
      <w:r>
        <w:rPr>
          <w:rFonts w:eastAsia="Times New Roman" w:cstheme="minorHAnsi"/>
          <w:lang w:val="en-CA"/>
        </w:rPr>
        <w:t xml:space="preserve">We </w:t>
      </w:r>
      <w:ins w:id="523" w:author="Microsoft Office User" w:date="2021-12-10T14:51:00Z">
        <w:r w:rsidR="007F1ED9">
          <w:rPr>
            <w:rFonts w:eastAsia="Times New Roman" w:cstheme="minorHAnsi"/>
            <w:lang w:val="en-CA"/>
          </w:rPr>
          <w:t xml:space="preserve">first </w:t>
        </w:r>
      </w:ins>
      <w:r>
        <w:rPr>
          <w:rFonts w:eastAsia="Times New Roman" w:cstheme="minorHAnsi"/>
          <w:lang w:val="en-CA"/>
        </w:rPr>
        <w:t xml:space="preserve">computed the </w:t>
      </w:r>
      <w:r w:rsidRPr="007F1ED9">
        <w:rPr>
          <w:rFonts w:eastAsia="Times New Roman" w:cstheme="minorHAnsi"/>
          <w:lang w:val="en-CA"/>
          <w:rPrChange w:id="524" w:author="Microsoft Office User" w:date="2021-12-10T14:51:00Z">
            <w:rPr>
              <w:rFonts w:eastAsia="Times New Roman" w:cstheme="minorHAnsi"/>
              <w:b/>
              <w:bCs/>
              <w:lang w:val="en-CA"/>
            </w:rPr>
          </w:rPrChange>
        </w:rPr>
        <w:t>group’s centroid track</w:t>
      </w:r>
      <w:r>
        <w:rPr>
          <w:rFonts w:eastAsia="Times New Roman" w:cstheme="minorHAnsi"/>
          <w:lang w:val="en-CA"/>
        </w:rPr>
        <w:t xml:space="preserve"> by averaging the position of all individuals recorded </w:t>
      </w:r>
      <w:ins w:id="525" w:author="Microsoft Office User" w:date="2021-12-10T14:41:00Z">
        <w:r w:rsidR="005C5A75">
          <w:rPr>
            <w:rFonts w:eastAsia="Times New Roman" w:cstheme="minorHAnsi"/>
            <w:lang w:val="en-CA"/>
          </w:rPr>
          <w:t>(</w:t>
        </w:r>
      </w:ins>
      <w:r>
        <w:rPr>
          <w:rFonts w:eastAsia="Times New Roman" w:cstheme="minorHAnsi"/>
          <w:lang w:val="en-CA"/>
        </w:rPr>
        <w:t xml:space="preserve">other than the focal </w:t>
      </w:r>
      <w:ins w:id="526" w:author="Microsoft Office User" w:date="2021-12-10T14:41:00Z">
        <w:r w:rsidR="005C5A75">
          <w:rPr>
            <w:rFonts w:eastAsia="Times New Roman" w:cstheme="minorHAnsi"/>
            <w:lang w:val="en-CA"/>
          </w:rPr>
          <w:t xml:space="preserve">individual whose influence we were assessing) </w:t>
        </w:r>
      </w:ins>
      <w:r>
        <w:rPr>
          <w:rFonts w:eastAsia="Times New Roman" w:cstheme="minorHAnsi"/>
          <w:lang w:val="en-CA"/>
        </w:rPr>
        <w:t>at each time point</w:t>
      </w:r>
      <w:r w:rsidR="00F8521D">
        <w:rPr>
          <w:rFonts w:eastAsia="Times New Roman" w:cstheme="minorHAnsi"/>
          <w:lang w:val="en-CA"/>
        </w:rPr>
        <w:t xml:space="preserve"> (figure 2a)</w:t>
      </w:r>
      <w:r>
        <w:rPr>
          <w:rFonts w:eastAsia="Times New Roman" w:cstheme="minorHAnsi"/>
          <w:lang w:val="en-CA"/>
        </w:rPr>
        <w:t>. For every time point</w:t>
      </w:r>
      <w:r w:rsidR="00E91E1A">
        <w:rPr>
          <w:rFonts w:eastAsia="Times New Roman" w:cstheme="minorHAnsi"/>
          <w:lang w:val="en-CA"/>
        </w:rPr>
        <w:t xml:space="preserve"> </w:t>
      </w:r>
      <w:r w:rsidR="00E91E1A" w:rsidRPr="007F1ED9">
        <w:rPr>
          <w:rFonts w:eastAsia="Times New Roman" w:cstheme="minorHAnsi"/>
          <w:i/>
          <w:iCs/>
          <w:lang w:val="en-CA"/>
          <w:rPrChange w:id="527" w:author="Microsoft Office User" w:date="2021-12-10T14:53:00Z">
            <w:rPr>
              <w:rFonts w:eastAsia="Times New Roman" w:cstheme="minorHAnsi"/>
              <w:lang w:val="en-CA"/>
            </w:rPr>
          </w:rPrChange>
        </w:rPr>
        <w:t>t</w:t>
      </w:r>
      <w:r>
        <w:rPr>
          <w:rFonts w:eastAsia="Times New Roman" w:cstheme="minorHAnsi"/>
          <w:lang w:val="en-CA"/>
        </w:rPr>
        <w:t xml:space="preserve">, we then calculated </w:t>
      </w:r>
      <w:del w:id="528" w:author="Microsoft Office User" w:date="2021-12-10T14:55:00Z">
        <w:r w:rsidDel="007D36B3">
          <w:rPr>
            <w:rFonts w:eastAsia="Times New Roman" w:cstheme="minorHAnsi"/>
            <w:lang w:val="en-CA"/>
          </w:rPr>
          <w:delText xml:space="preserve">two </w:delText>
        </w:r>
      </w:del>
      <w:ins w:id="529" w:author="Microsoft Office User" w:date="2021-12-10T14:55:00Z">
        <w:r w:rsidR="007D36B3">
          <w:rPr>
            <w:rFonts w:eastAsia="Times New Roman" w:cstheme="minorHAnsi"/>
            <w:lang w:val="en-CA"/>
          </w:rPr>
          <w:t xml:space="preserve">the </w:t>
        </w:r>
        <w:r w:rsidR="007D36B3">
          <w:rPr>
            <w:rFonts w:eastAsia="Times New Roman" w:cstheme="minorHAnsi"/>
            <w:i/>
            <w:iCs/>
            <w:lang w:val="en-CA"/>
          </w:rPr>
          <w:t>future</w:t>
        </w:r>
        <w:r w:rsidR="007D36B3">
          <w:rPr>
            <w:rFonts w:eastAsia="Times New Roman" w:cstheme="minorHAnsi"/>
            <w:lang w:val="en-CA"/>
          </w:rPr>
          <w:t xml:space="preserve"> and </w:t>
        </w:r>
        <w:r w:rsidR="007D36B3">
          <w:rPr>
            <w:rFonts w:eastAsia="Times New Roman" w:cstheme="minorHAnsi"/>
            <w:i/>
            <w:iCs/>
            <w:lang w:val="en-CA"/>
          </w:rPr>
          <w:t>past</w:t>
        </w:r>
        <w:r w:rsidR="007D36B3">
          <w:rPr>
            <w:rFonts w:eastAsia="Times New Roman" w:cstheme="minorHAnsi"/>
            <w:lang w:val="en-CA"/>
          </w:rPr>
          <w:t xml:space="preserve"> </w:t>
        </w:r>
      </w:ins>
      <w:r>
        <w:rPr>
          <w:rFonts w:eastAsia="Times New Roman" w:cstheme="minorHAnsi"/>
          <w:lang w:val="en-CA"/>
        </w:rPr>
        <w:t xml:space="preserve">velocity vectors of the </w:t>
      </w:r>
      <w:ins w:id="530" w:author="Microsoft Office User" w:date="2021-12-10T14:42:00Z">
        <w:r w:rsidR="005C5A75">
          <w:rPr>
            <w:rFonts w:eastAsia="Times New Roman" w:cstheme="minorHAnsi"/>
            <w:lang w:val="en-CA"/>
          </w:rPr>
          <w:t xml:space="preserve">group </w:t>
        </w:r>
      </w:ins>
      <w:r>
        <w:rPr>
          <w:rFonts w:eastAsia="Times New Roman" w:cstheme="minorHAnsi"/>
          <w:lang w:val="en-CA"/>
        </w:rPr>
        <w:t>centroid</w:t>
      </w:r>
      <w:r w:rsidR="00F8521D">
        <w:rPr>
          <w:rFonts w:eastAsia="Times New Roman" w:cstheme="minorHAnsi"/>
          <w:lang w:val="en-CA"/>
        </w:rPr>
        <w:t xml:space="preserve"> (figure 2b)</w:t>
      </w:r>
      <w:ins w:id="531" w:author="Microsoft Office User" w:date="2021-12-10T14:55:00Z">
        <w:r w:rsidR="007D36B3">
          <w:rPr>
            <w:rFonts w:eastAsia="Times New Roman" w:cstheme="minorHAnsi"/>
            <w:lang w:val="en-CA"/>
          </w:rPr>
          <w:t>.</w:t>
        </w:r>
      </w:ins>
      <w:del w:id="532" w:author="Microsoft Office User" w:date="2021-12-10T14:55:00Z">
        <w:r w:rsidDel="007D36B3">
          <w:rPr>
            <w:rFonts w:eastAsia="Times New Roman" w:cstheme="minorHAnsi"/>
            <w:lang w:val="en-CA"/>
          </w:rPr>
          <w:delText>:</w:delText>
        </w:r>
      </w:del>
      <w:r>
        <w:rPr>
          <w:rFonts w:eastAsia="Times New Roman" w:cstheme="minorHAnsi"/>
          <w:lang w:val="en-CA"/>
        </w:rPr>
        <w:t xml:space="preserve"> </w:t>
      </w:r>
      <w:del w:id="533" w:author="Microsoft Office User" w:date="2021-12-10T14:53:00Z">
        <w:r w:rsidDel="007F1ED9">
          <w:rPr>
            <w:rFonts w:eastAsia="Times New Roman" w:cstheme="minorHAnsi"/>
            <w:lang w:val="en-CA"/>
          </w:rPr>
          <w:delText xml:space="preserve">the </w:delText>
        </w:r>
        <w:r w:rsidRPr="007F1ED9" w:rsidDel="007F1ED9">
          <w:rPr>
            <w:rFonts w:eastAsia="Times New Roman" w:cstheme="minorHAnsi"/>
            <w:i/>
            <w:iCs/>
            <w:lang w:val="en-CA"/>
            <w:rPrChange w:id="534" w:author="Microsoft Office User" w:date="2021-12-10T14:43:00Z">
              <w:rPr>
                <w:rFonts w:eastAsia="Times New Roman" w:cstheme="minorHAnsi"/>
                <w:lang w:val="en-CA"/>
              </w:rPr>
            </w:rPrChange>
          </w:rPr>
          <w:delText xml:space="preserve">past velocity vector </w:delText>
        </w:r>
      </w:del>
      <w:del w:id="535" w:author="Microsoft Office User" w:date="2021-12-10T14:44:00Z">
        <w:r w:rsidDel="007F1ED9">
          <w:rPr>
            <w:rFonts w:eastAsia="Times New Roman" w:cstheme="minorHAnsi"/>
            <w:lang w:val="en-CA"/>
          </w:rPr>
          <w:delText xml:space="preserve">was </w:delText>
        </w:r>
      </w:del>
      <w:del w:id="536" w:author="Microsoft Office User" w:date="2021-12-10T14:53:00Z">
        <w:r w:rsidDel="007F1ED9">
          <w:rPr>
            <w:rFonts w:eastAsia="Times New Roman" w:cstheme="minorHAnsi"/>
            <w:lang w:val="en-CA"/>
          </w:rPr>
          <w:delText xml:space="preserve">the </w:delText>
        </w:r>
      </w:del>
      <w:del w:id="537" w:author="Microsoft Office User" w:date="2021-12-10T14:52:00Z">
        <w:r w:rsidDel="007F1ED9">
          <w:rPr>
            <w:rFonts w:eastAsia="Times New Roman" w:cstheme="minorHAnsi"/>
            <w:lang w:val="en-CA"/>
          </w:rPr>
          <w:delText>direction and speed measured</w:delText>
        </w:r>
      </w:del>
      <w:del w:id="538" w:author="Microsoft Office User" w:date="2021-12-10T14:53:00Z">
        <w:r w:rsidDel="007F1ED9">
          <w:rPr>
            <w:rFonts w:eastAsia="Times New Roman" w:cstheme="minorHAnsi"/>
            <w:lang w:val="en-CA"/>
          </w:rPr>
          <w:delText xml:space="preserve"> from </w:delText>
        </w:r>
        <w:r w:rsidR="00E91E1A" w:rsidDel="007F1ED9">
          <w:rPr>
            <w:rFonts w:eastAsia="Times New Roman" w:cstheme="minorHAnsi"/>
            <w:lang w:val="en-CA"/>
          </w:rPr>
          <w:delText>the position at time t (henceforth current position)</w:delText>
        </w:r>
        <w:r w:rsidDel="007F1ED9">
          <w:rPr>
            <w:rFonts w:eastAsia="Times New Roman" w:cstheme="minorHAnsi"/>
            <w:lang w:val="en-CA"/>
          </w:rPr>
          <w:delText xml:space="preserve"> to the most recent position that was at least 10 meters away</w:delText>
        </w:r>
        <w:r w:rsidR="00FF2FE0" w:rsidDel="007F1ED9">
          <w:rPr>
            <w:rFonts w:eastAsia="Times New Roman" w:cstheme="minorHAnsi"/>
            <w:lang w:val="en-CA"/>
          </w:rPr>
          <w:delText xml:space="preserve"> (henceforth ‘past position’)</w:delText>
        </w:r>
        <w:r w:rsidDel="007F1ED9">
          <w:rPr>
            <w:rFonts w:eastAsia="Times New Roman" w:cstheme="minorHAnsi"/>
            <w:lang w:val="en-CA"/>
          </w:rPr>
          <w:delText xml:space="preserve">, and the </w:delText>
        </w:r>
      </w:del>
      <w:ins w:id="539" w:author="Microsoft Office User" w:date="2021-12-10T14:55:00Z">
        <w:r w:rsidR="007D36B3">
          <w:rPr>
            <w:rFonts w:eastAsia="Times New Roman" w:cstheme="minorHAnsi"/>
            <w:lang w:val="en-CA"/>
          </w:rPr>
          <w:t>T</w:t>
        </w:r>
      </w:ins>
      <w:ins w:id="540" w:author="Microsoft Office User" w:date="2021-12-10T14:53:00Z">
        <w:r w:rsidR="007F1ED9">
          <w:rPr>
            <w:rFonts w:eastAsia="Times New Roman" w:cstheme="minorHAnsi"/>
            <w:lang w:val="en-CA"/>
          </w:rPr>
          <w:t xml:space="preserve">he </w:t>
        </w:r>
      </w:ins>
      <w:r w:rsidRPr="007F1ED9">
        <w:rPr>
          <w:rFonts w:eastAsia="Times New Roman" w:cstheme="minorHAnsi"/>
          <w:i/>
          <w:iCs/>
          <w:lang w:val="en-CA"/>
          <w:rPrChange w:id="541" w:author="Microsoft Office User" w:date="2021-12-10T14:44:00Z">
            <w:rPr>
              <w:rFonts w:eastAsia="Times New Roman" w:cstheme="minorHAnsi"/>
              <w:lang w:val="en-CA"/>
            </w:rPr>
          </w:rPrChange>
        </w:rPr>
        <w:t>future velocity vector</w:t>
      </w:r>
      <w:r>
        <w:rPr>
          <w:rFonts w:eastAsia="Times New Roman" w:cstheme="minorHAnsi"/>
          <w:lang w:val="en-CA"/>
        </w:rPr>
        <w:t xml:space="preserve"> </w:t>
      </w:r>
      <w:del w:id="542" w:author="Microsoft Office User" w:date="2021-12-10T14:44:00Z">
        <w:r w:rsidDel="007F1ED9">
          <w:rPr>
            <w:rFonts w:eastAsia="Times New Roman" w:cstheme="minorHAnsi"/>
            <w:lang w:val="en-CA"/>
          </w:rPr>
          <w:delText xml:space="preserve">was </w:delText>
        </w:r>
      </w:del>
      <w:ins w:id="543" w:author="Microsoft Office User" w:date="2021-12-10T14:52:00Z">
        <w:r w:rsidR="007F1ED9">
          <w:rPr>
            <w:rFonts w:eastAsia="Times New Roman" w:cstheme="minorHAnsi"/>
            <w:lang w:val="en-CA"/>
          </w:rPr>
          <w:t>was</w:t>
        </w:r>
      </w:ins>
      <w:ins w:id="544" w:author="Microsoft Office User" w:date="2021-12-10T14:44:00Z">
        <w:r w:rsidR="007F1ED9">
          <w:rPr>
            <w:rFonts w:eastAsia="Times New Roman" w:cstheme="minorHAnsi"/>
            <w:lang w:val="en-CA"/>
          </w:rPr>
          <w:t xml:space="preserve"> </w:t>
        </w:r>
        <w:r w:rsidR="007F1ED9">
          <w:rPr>
            <w:rFonts w:eastAsia="Times New Roman" w:cstheme="minorHAnsi"/>
            <w:lang w:val="en-CA"/>
          </w:rPr>
          <w:lastRenderedPageBreak/>
          <w:t xml:space="preserve">defined as </w:t>
        </w:r>
      </w:ins>
      <w:r>
        <w:rPr>
          <w:rFonts w:eastAsia="Times New Roman" w:cstheme="minorHAnsi"/>
          <w:lang w:val="en-CA"/>
        </w:rPr>
        <w:t xml:space="preserve">the </w:t>
      </w:r>
      <w:del w:id="545" w:author="Microsoft Office User" w:date="2021-12-10T14:53:00Z">
        <w:r w:rsidDel="007F1ED9">
          <w:rPr>
            <w:rFonts w:eastAsia="Times New Roman" w:cstheme="minorHAnsi"/>
            <w:lang w:val="en-CA"/>
          </w:rPr>
          <w:delText xml:space="preserve">direction and speed measured from </w:delText>
        </w:r>
        <w:r w:rsidR="00E91E1A" w:rsidDel="007F1ED9">
          <w:rPr>
            <w:rFonts w:eastAsia="Times New Roman" w:cstheme="minorHAnsi"/>
            <w:lang w:val="en-CA"/>
          </w:rPr>
          <w:delText>the</w:delText>
        </w:r>
      </w:del>
      <w:ins w:id="546" w:author="Microsoft Office User" w:date="2021-12-10T14:53:00Z">
        <w:r w:rsidR="007F1ED9">
          <w:rPr>
            <w:rFonts w:eastAsia="Times New Roman" w:cstheme="minorHAnsi"/>
            <w:lang w:val="en-CA"/>
          </w:rPr>
          <w:t>vector pointing from the</w:t>
        </w:r>
      </w:ins>
      <w:r w:rsidR="00E91E1A">
        <w:rPr>
          <w:rFonts w:eastAsia="Times New Roman" w:cstheme="minorHAnsi"/>
          <w:lang w:val="en-CA"/>
        </w:rPr>
        <w:t xml:space="preserve"> </w:t>
      </w:r>
      <w:ins w:id="547" w:author="Microsoft Office User" w:date="2021-12-10T14:54:00Z">
        <w:r w:rsidR="007D36B3">
          <w:rPr>
            <w:rFonts w:eastAsia="Times New Roman" w:cstheme="minorHAnsi"/>
            <w:lang w:val="en-CA"/>
          </w:rPr>
          <w:t xml:space="preserve">position at time </w:t>
        </w:r>
        <w:r w:rsidR="007D36B3" w:rsidRPr="007D36B3">
          <w:rPr>
            <w:rFonts w:eastAsia="Times New Roman" w:cstheme="minorHAnsi"/>
            <w:i/>
            <w:iCs/>
            <w:lang w:val="en-CA"/>
            <w:rPrChange w:id="548" w:author="Microsoft Office User" w:date="2021-12-10T14:54:00Z">
              <w:rPr>
                <w:rFonts w:eastAsia="Times New Roman" w:cstheme="minorHAnsi"/>
                <w:lang w:val="en-CA"/>
              </w:rPr>
            </w:rPrChange>
          </w:rPr>
          <w:t>t</w:t>
        </w:r>
        <w:r w:rsidR="007D36B3">
          <w:rPr>
            <w:rFonts w:eastAsia="Times New Roman" w:cstheme="minorHAnsi"/>
            <w:i/>
            <w:iCs/>
            <w:lang w:val="en-CA"/>
          </w:rPr>
          <w:t xml:space="preserve"> </w:t>
        </w:r>
        <w:r w:rsidR="007D36B3" w:rsidRPr="007D36B3">
          <w:rPr>
            <w:rFonts w:eastAsia="Times New Roman" w:cstheme="minorHAnsi"/>
            <w:lang w:val="en-CA"/>
            <w:rPrChange w:id="549" w:author="Microsoft Office User" w:date="2021-12-10T14:54:00Z">
              <w:rPr>
                <w:rFonts w:eastAsia="Times New Roman" w:cstheme="minorHAnsi"/>
                <w:i/>
                <w:iCs/>
                <w:lang w:val="en-CA"/>
              </w:rPr>
            </w:rPrChange>
          </w:rPr>
          <w:t>(</w:t>
        </w:r>
        <w:r w:rsidR="007D36B3">
          <w:rPr>
            <w:rFonts w:eastAsia="Times New Roman" w:cstheme="minorHAnsi"/>
            <w:lang w:val="en-CA"/>
          </w:rPr>
          <w:t>henceforth ‘</w:t>
        </w:r>
      </w:ins>
      <w:r w:rsidR="00E91E1A">
        <w:rPr>
          <w:rFonts w:eastAsia="Times New Roman" w:cstheme="minorHAnsi"/>
          <w:lang w:val="en-CA"/>
        </w:rPr>
        <w:t>current position</w:t>
      </w:r>
      <w:ins w:id="550" w:author="Microsoft Office User" w:date="2021-12-10T14:55:00Z">
        <w:r w:rsidR="007D36B3">
          <w:rPr>
            <w:rFonts w:eastAsia="Times New Roman" w:cstheme="minorHAnsi"/>
            <w:lang w:val="en-CA"/>
          </w:rPr>
          <w:t>’)</w:t>
        </w:r>
      </w:ins>
      <w:r>
        <w:rPr>
          <w:rFonts w:eastAsia="Times New Roman" w:cstheme="minorHAnsi"/>
          <w:lang w:val="en-CA"/>
        </w:rPr>
        <w:t xml:space="preserve"> to the </w:t>
      </w:r>
      <w:del w:id="551" w:author="Microsoft Office User" w:date="2021-12-10T14:44:00Z">
        <w:r w:rsidDel="007F1ED9">
          <w:rPr>
            <w:rFonts w:eastAsia="Times New Roman" w:cstheme="minorHAnsi"/>
            <w:lang w:val="en-CA"/>
          </w:rPr>
          <w:delText>soonest upcoming</w:delText>
        </w:r>
      </w:del>
      <w:ins w:id="552" w:author="Microsoft Office User" w:date="2021-12-10T14:44:00Z">
        <w:r w:rsidR="007F1ED9">
          <w:rPr>
            <w:rFonts w:eastAsia="Times New Roman" w:cstheme="minorHAnsi"/>
            <w:lang w:val="en-CA"/>
          </w:rPr>
          <w:t>next</w:t>
        </w:r>
      </w:ins>
      <w:ins w:id="553" w:author="Microsoft Office User" w:date="2021-12-10T14:55:00Z">
        <w:r w:rsidR="007D36B3">
          <w:rPr>
            <w:rFonts w:eastAsia="Times New Roman" w:cstheme="minorHAnsi"/>
            <w:lang w:val="en-CA"/>
          </w:rPr>
          <w:t xml:space="preserve"> recorded</w:t>
        </w:r>
      </w:ins>
      <w:ins w:id="554" w:author="Microsoft Office User" w:date="2021-12-10T14:53:00Z">
        <w:r w:rsidR="007F1ED9">
          <w:rPr>
            <w:rFonts w:eastAsia="Times New Roman" w:cstheme="minorHAnsi"/>
            <w:lang w:val="en-CA"/>
          </w:rPr>
          <w:t xml:space="preserve"> </w:t>
        </w:r>
      </w:ins>
      <w:del w:id="555" w:author="Microsoft Office User" w:date="2021-12-10T14:53:00Z">
        <w:r w:rsidDel="007F1ED9">
          <w:rPr>
            <w:rFonts w:eastAsia="Times New Roman" w:cstheme="minorHAnsi"/>
            <w:lang w:val="en-CA"/>
          </w:rPr>
          <w:delText xml:space="preserve"> </w:delText>
        </w:r>
      </w:del>
      <w:r>
        <w:rPr>
          <w:rFonts w:eastAsia="Times New Roman" w:cstheme="minorHAnsi"/>
          <w:lang w:val="en-CA"/>
        </w:rPr>
        <w:t xml:space="preserve">position that </w:t>
      </w:r>
      <w:ins w:id="556" w:author="Microsoft Office User" w:date="2021-12-10T14:54:00Z">
        <w:r w:rsidR="007F1ED9">
          <w:rPr>
            <w:rFonts w:eastAsia="Times New Roman" w:cstheme="minorHAnsi"/>
            <w:lang w:val="en-CA"/>
          </w:rPr>
          <w:t>was</w:t>
        </w:r>
      </w:ins>
      <w:del w:id="557" w:author="Microsoft Office User" w:date="2021-12-10T14:54:00Z">
        <w:r w:rsidDel="007F1ED9">
          <w:rPr>
            <w:rFonts w:eastAsia="Times New Roman" w:cstheme="minorHAnsi"/>
            <w:lang w:val="en-CA"/>
          </w:rPr>
          <w:delText>is</w:delText>
        </w:r>
      </w:del>
      <w:r>
        <w:rPr>
          <w:rFonts w:eastAsia="Times New Roman" w:cstheme="minorHAnsi"/>
          <w:lang w:val="en-CA"/>
        </w:rPr>
        <w:t xml:space="preserve"> at least 10 meters away</w:t>
      </w:r>
      <w:r w:rsidR="00FF2FE0">
        <w:rPr>
          <w:rFonts w:eastAsia="Times New Roman" w:cstheme="minorHAnsi"/>
          <w:lang w:val="en-CA"/>
        </w:rPr>
        <w:t xml:space="preserve"> (henceforth ‘future position’)</w:t>
      </w:r>
      <w:ins w:id="558" w:author="Microsoft Office User" w:date="2021-12-10T14:56:00Z">
        <w:r w:rsidR="007D36B3">
          <w:rPr>
            <w:rFonts w:eastAsia="Times New Roman" w:cstheme="minorHAnsi"/>
            <w:lang w:val="en-CA"/>
          </w:rPr>
          <w:t>. T</w:t>
        </w:r>
      </w:ins>
      <w:ins w:id="559" w:author="Microsoft Office User" w:date="2021-12-10T14:54:00Z">
        <w:r w:rsidR="007F1ED9">
          <w:rPr>
            <w:rFonts w:eastAsia="Times New Roman" w:cstheme="minorHAnsi"/>
            <w:lang w:val="en-CA"/>
          </w:rPr>
          <w:t xml:space="preserve">he </w:t>
        </w:r>
        <w:r w:rsidR="007F1ED9" w:rsidRPr="00BB1246">
          <w:rPr>
            <w:rFonts w:eastAsia="Times New Roman" w:cstheme="minorHAnsi"/>
            <w:i/>
            <w:iCs/>
            <w:lang w:val="en-CA"/>
          </w:rPr>
          <w:t xml:space="preserve">past velocity vector </w:t>
        </w:r>
        <w:r w:rsidR="007F1ED9">
          <w:rPr>
            <w:rFonts w:eastAsia="Times New Roman" w:cstheme="minorHAnsi"/>
            <w:lang w:val="en-CA"/>
          </w:rPr>
          <w:t xml:space="preserve">was defined as the vector pointing </w:t>
        </w:r>
      </w:ins>
      <w:ins w:id="560" w:author="Microsoft Office User" w:date="2021-12-10T15:02:00Z">
        <w:r w:rsidR="003D4451">
          <w:rPr>
            <w:rFonts w:eastAsia="Times New Roman" w:cstheme="minorHAnsi"/>
            <w:lang w:val="en-CA"/>
          </w:rPr>
          <w:t>to</w:t>
        </w:r>
      </w:ins>
      <w:ins w:id="561" w:author="Microsoft Office User" w:date="2021-12-10T14:54:00Z">
        <w:r w:rsidR="007F1ED9">
          <w:rPr>
            <w:rFonts w:eastAsia="Times New Roman" w:cstheme="minorHAnsi"/>
            <w:lang w:val="en-CA"/>
          </w:rPr>
          <w:t xml:space="preserve"> the position at time t (henceforth current position) </w:t>
        </w:r>
      </w:ins>
      <w:ins w:id="562" w:author="Microsoft Office User" w:date="2021-12-10T15:02:00Z">
        <w:r w:rsidR="003D4451">
          <w:rPr>
            <w:rFonts w:eastAsia="Times New Roman" w:cstheme="minorHAnsi"/>
            <w:lang w:val="en-CA"/>
          </w:rPr>
          <w:t>from</w:t>
        </w:r>
      </w:ins>
      <w:ins w:id="563" w:author="Microsoft Office User" w:date="2021-12-10T14:54:00Z">
        <w:r w:rsidR="007F1ED9">
          <w:rPr>
            <w:rFonts w:eastAsia="Times New Roman" w:cstheme="minorHAnsi"/>
            <w:lang w:val="en-CA"/>
          </w:rPr>
          <w:t xml:space="preserve"> the most recent position that was at least 10 meters away (henceforth ‘past position’)</w:t>
        </w:r>
      </w:ins>
      <w:r>
        <w:rPr>
          <w:rFonts w:eastAsia="Times New Roman" w:cstheme="minorHAnsi"/>
          <w:lang w:val="en-CA"/>
        </w:rPr>
        <w:t xml:space="preserve">. </w:t>
      </w:r>
      <w:ins w:id="564" w:author="Microsoft Office User" w:date="2021-12-10T15:03:00Z">
        <w:r w:rsidR="003D4451">
          <w:rPr>
            <w:rFonts w:eastAsia="Times New Roman" w:cstheme="minorHAnsi"/>
            <w:lang w:val="en-CA"/>
          </w:rPr>
          <w:t xml:space="preserve">We chose to use spatial rather than temporal </w:t>
        </w:r>
      </w:ins>
      <w:ins w:id="565" w:author="Microsoft Office User" w:date="2021-12-10T15:10:00Z">
        <w:r w:rsidR="00002D11">
          <w:rPr>
            <w:rFonts w:eastAsia="Times New Roman" w:cstheme="minorHAnsi"/>
            <w:lang w:val="en-CA"/>
          </w:rPr>
          <w:t>t</w:t>
        </w:r>
      </w:ins>
      <w:ins w:id="566" w:author="Microsoft Office User" w:date="2021-12-10T15:11:00Z">
        <w:r w:rsidR="00002D11">
          <w:rPr>
            <w:rFonts w:eastAsia="Times New Roman" w:cstheme="minorHAnsi"/>
            <w:lang w:val="en-CA"/>
          </w:rPr>
          <w:t>hresholds</w:t>
        </w:r>
      </w:ins>
      <w:ins w:id="567" w:author="Microsoft Office User" w:date="2021-12-10T15:03:00Z">
        <w:r w:rsidR="003D4451">
          <w:rPr>
            <w:rFonts w:eastAsia="Times New Roman" w:cstheme="minorHAnsi"/>
            <w:lang w:val="en-CA"/>
          </w:rPr>
          <w:t xml:space="preserve"> to define these </w:t>
        </w:r>
      </w:ins>
      <w:ins w:id="568" w:author="Microsoft Office User" w:date="2021-12-10T15:09:00Z">
        <w:r w:rsidR="00002D11">
          <w:rPr>
            <w:rFonts w:eastAsia="Times New Roman" w:cstheme="minorHAnsi"/>
            <w:lang w:val="en-CA"/>
          </w:rPr>
          <w:t>headings because of the typical stop-and-go nature of meerkat movemen</w:t>
        </w:r>
      </w:ins>
      <w:ins w:id="569" w:author="Microsoft Office User" w:date="2021-12-10T15:10:00Z">
        <w:r w:rsidR="00002D11">
          <w:rPr>
            <w:rFonts w:eastAsia="Times New Roman" w:cstheme="minorHAnsi"/>
            <w:lang w:val="en-CA"/>
          </w:rPr>
          <w:t xml:space="preserve">t, which </w:t>
        </w:r>
      </w:ins>
      <w:ins w:id="570" w:author="Microsoft Office User" w:date="2021-12-10T15:14:00Z">
        <w:r w:rsidR="00002D11">
          <w:rPr>
            <w:rFonts w:eastAsia="Times New Roman" w:cstheme="minorHAnsi"/>
            <w:lang w:val="en-CA"/>
          </w:rPr>
          <w:t>makes the temporal scale at which movements occur highly variable</w:t>
        </w:r>
      </w:ins>
      <w:ins w:id="571" w:author="Microsoft Office User" w:date="2021-12-10T15:15:00Z">
        <w:r w:rsidR="00002D11">
          <w:rPr>
            <w:rFonts w:eastAsia="Times New Roman" w:cstheme="minorHAnsi"/>
            <w:lang w:val="en-CA"/>
          </w:rPr>
          <w:t>.</w:t>
        </w:r>
      </w:ins>
      <w:ins w:id="572" w:author="Microsoft Office User" w:date="2021-12-10T15:13:00Z">
        <w:r w:rsidR="00002D11">
          <w:rPr>
            <w:rFonts w:eastAsia="Times New Roman" w:cstheme="minorHAnsi"/>
            <w:lang w:val="en-CA"/>
          </w:rPr>
          <w:t xml:space="preserve"> </w:t>
        </w:r>
      </w:ins>
      <w:ins w:id="573" w:author="Microsoft Office User" w:date="2021-12-10T15:15:00Z">
        <w:r w:rsidR="00002D11">
          <w:rPr>
            <w:rFonts w:eastAsia="Times New Roman" w:cstheme="minorHAnsi"/>
            <w:lang w:val="en-CA"/>
          </w:rPr>
          <w:t xml:space="preserve">Such a spatial approach also avoids </w:t>
        </w:r>
      </w:ins>
      <w:ins w:id="574" w:author="Microsoft Office User" w:date="2021-12-10T15:16:00Z">
        <w:r w:rsidR="00002D11">
          <w:rPr>
            <w:rFonts w:eastAsia="Times New Roman" w:cstheme="minorHAnsi"/>
            <w:lang w:val="en-CA"/>
          </w:rPr>
          <w:t>introducing noise in the headings due to small fluctuations in the GPS data when groups are relati</w:t>
        </w:r>
      </w:ins>
      <w:ins w:id="575" w:author="Microsoft Office User" w:date="2021-12-10T15:17:00Z">
        <w:r w:rsidR="00002D11">
          <w:rPr>
            <w:rFonts w:eastAsia="Times New Roman" w:cstheme="minorHAnsi"/>
            <w:lang w:val="en-CA"/>
          </w:rPr>
          <w:t>vely stationary (</w:t>
        </w:r>
        <w:commentRangeStart w:id="576"/>
        <w:proofErr w:type="spellStart"/>
        <w:r w:rsidR="00002D11">
          <w:rPr>
            <w:rFonts w:eastAsia="Times New Roman" w:cstheme="minorHAnsi"/>
            <w:lang w:val="en-CA"/>
          </w:rPr>
          <w:t>Farine</w:t>
        </w:r>
        <w:proofErr w:type="spellEnd"/>
        <w:r w:rsidR="00002D11">
          <w:rPr>
            <w:rFonts w:eastAsia="Times New Roman" w:cstheme="minorHAnsi"/>
            <w:lang w:val="en-CA"/>
          </w:rPr>
          <w:t xml:space="preserve"> et al. 2017</w:t>
        </w:r>
        <w:commentRangeEnd w:id="576"/>
        <w:r w:rsidR="00002D11">
          <w:rPr>
            <w:rStyle w:val="CommentReference"/>
            <w:lang w:val="en-CA" w:bidi="he-IL"/>
          </w:rPr>
          <w:commentReference w:id="576"/>
        </w:r>
        <w:r w:rsidR="00002D11">
          <w:rPr>
            <w:rFonts w:eastAsia="Times New Roman" w:cstheme="minorHAnsi"/>
            <w:lang w:val="en-CA"/>
          </w:rPr>
          <w:t xml:space="preserve">). </w:t>
        </w:r>
      </w:ins>
      <w:r w:rsidRPr="007F1ED9">
        <w:rPr>
          <w:rFonts w:eastAsia="Times New Roman" w:cstheme="minorHAnsi"/>
          <w:lang w:val="en-CA"/>
        </w:rPr>
        <w:t>We</w:t>
      </w:r>
      <w:r>
        <w:rPr>
          <w:rFonts w:eastAsia="Times New Roman" w:cstheme="minorHAnsi"/>
          <w:lang w:val="en-CA"/>
        </w:rPr>
        <w:t xml:space="preserve"> chose 10 meters as the step length for spatial discretization as this </w:t>
      </w:r>
      <w:del w:id="577" w:author="Microsoft Office User" w:date="2021-12-10T15:32:00Z">
        <w:r w:rsidDel="00FA479E">
          <w:rPr>
            <w:rFonts w:eastAsia="Times New Roman" w:cstheme="minorHAnsi"/>
            <w:lang w:val="en-CA"/>
          </w:rPr>
          <w:delText xml:space="preserve">seemed to be a good balance between </w:delText>
        </w:r>
        <w:r w:rsidR="00F225B6" w:rsidDel="00FA479E">
          <w:rPr>
            <w:rFonts w:eastAsia="Times New Roman" w:cstheme="minorHAnsi"/>
            <w:lang w:val="en-CA"/>
          </w:rPr>
          <w:delText>spatial resolution of the GPS</w:delText>
        </w:r>
      </w:del>
      <w:del w:id="578" w:author="Microsoft Office User" w:date="2021-12-10T14:44:00Z">
        <w:r w:rsidR="00F225B6" w:rsidDel="007F1ED9">
          <w:rPr>
            <w:rFonts w:eastAsia="Times New Roman" w:cstheme="minorHAnsi"/>
            <w:lang w:val="en-CA"/>
          </w:rPr>
          <w:delText>s</w:delText>
        </w:r>
      </w:del>
      <w:del w:id="579" w:author="Microsoft Office User" w:date="2021-12-10T15:32:00Z">
        <w:r w:rsidR="00F225B6" w:rsidDel="00FA479E">
          <w:rPr>
            <w:rFonts w:eastAsia="Times New Roman" w:cstheme="minorHAnsi"/>
            <w:lang w:val="en-CA"/>
          </w:rPr>
          <w:delText xml:space="preserve"> and temporal resolution of the behaviors studied</w:delText>
        </w:r>
      </w:del>
      <w:ins w:id="580" w:author="Microsoft Office User" w:date="2021-12-10T15:32:00Z">
        <w:r w:rsidR="00FA479E">
          <w:rPr>
            <w:rFonts w:eastAsia="Times New Roman" w:cstheme="minorHAnsi"/>
            <w:lang w:val="en-CA"/>
          </w:rPr>
          <w:t xml:space="preserve">reflects a biologically meaningful spatial scale for the </w:t>
        </w:r>
        <w:commentRangeStart w:id="581"/>
        <w:r w:rsidR="00FA479E">
          <w:rPr>
            <w:rFonts w:eastAsia="Times New Roman" w:cstheme="minorHAnsi"/>
            <w:lang w:val="en-CA"/>
          </w:rPr>
          <w:t>system</w:t>
        </w:r>
        <w:commentRangeEnd w:id="581"/>
        <w:r w:rsidR="00FA479E">
          <w:rPr>
            <w:rStyle w:val="CommentReference"/>
            <w:lang w:val="en-CA" w:bidi="he-IL"/>
          </w:rPr>
          <w:commentReference w:id="581"/>
        </w:r>
      </w:ins>
      <w:r w:rsidR="00F225B6">
        <w:rPr>
          <w:rFonts w:eastAsia="Times New Roman" w:cstheme="minorHAnsi"/>
          <w:lang w:val="en-CA"/>
        </w:rPr>
        <w:t xml:space="preserve">. </w:t>
      </w:r>
      <w:del w:id="582" w:author="Microsoft Office User" w:date="2021-12-10T14:45:00Z">
        <w:r w:rsidR="00F225B6" w:rsidDel="007F1ED9">
          <w:rPr>
            <w:rFonts w:eastAsia="Times New Roman" w:cstheme="minorHAnsi"/>
            <w:lang w:val="en-CA"/>
          </w:rPr>
          <w:delText>As a sanity check</w:delText>
        </w:r>
      </w:del>
      <w:ins w:id="583" w:author="Microsoft Office User" w:date="2021-12-10T14:45:00Z">
        <w:r w:rsidR="007F1ED9">
          <w:rPr>
            <w:rFonts w:eastAsia="Times New Roman" w:cstheme="minorHAnsi"/>
            <w:lang w:val="en-CA"/>
          </w:rPr>
          <w:t>To check for robustness</w:t>
        </w:r>
      </w:ins>
      <w:r w:rsidR="00F225B6">
        <w:rPr>
          <w:rFonts w:eastAsia="Times New Roman" w:cstheme="minorHAnsi"/>
          <w:lang w:val="en-CA"/>
        </w:rPr>
        <w:t xml:space="preserve">, we </w:t>
      </w:r>
      <w:del w:id="584" w:author="Microsoft Office User" w:date="2021-12-10T14:45:00Z">
        <w:r w:rsidR="00F225B6" w:rsidDel="007F1ED9">
          <w:rPr>
            <w:rFonts w:eastAsia="Times New Roman" w:cstheme="minorHAnsi"/>
            <w:lang w:val="en-CA"/>
          </w:rPr>
          <w:delText>performed the whole</w:delText>
        </w:r>
      </w:del>
      <w:ins w:id="585" w:author="Microsoft Office User" w:date="2021-12-10T14:45:00Z">
        <w:r w:rsidR="007F1ED9">
          <w:rPr>
            <w:rFonts w:eastAsia="Times New Roman" w:cstheme="minorHAnsi"/>
            <w:lang w:val="en-CA"/>
          </w:rPr>
          <w:t>repeated the</w:t>
        </w:r>
      </w:ins>
      <w:r w:rsidR="00F225B6">
        <w:rPr>
          <w:rFonts w:eastAsia="Times New Roman" w:cstheme="minorHAnsi"/>
          <w:lang w:val="en-CA"/>
        </w:rPr>
        <w:t xml:space="preserve"> analysis </w:t>
      </w:r>
      <w:del w:id="586" w:author="Microsoft Office User" w:date="2021-12-10T14:45:00Z">
        <w:r w:rsidR="00F225B6" w:rsidDel="007F1ED9">
          <w:rPr>
            <w:rFonts w:eastAsia="Times New Roman" w:cstheme="minorHAnsi"/>
            <w:lang w:val="en-CA"/>
          </w:rPr>
          <w:delText xml:space="preserve">again </w:delText>
        </w:r>
      </w:del>
      <w:r w:rsidR="00F225B6">
        <w:rPr>
          <w:rFonts w:eastAsia="Times New Roman" w:cstheme="minorHAnsi"/>
          <w:lang w:val="en-CA"/>
        </w:rPr>
        <w:t xml:space="preserve">with thresholds of 5, 15 and 20 meters and </w:t>
      </w:r>
      <w:del w:id="587" w:author="Microsoft Office User" w:date="2021-12-10T14:45:00Z">
        <w:r w:rsidR="00F225B6" w:rsidDel="007F1ED9">
          <w:rPr>
            <w:rFonts w:eastAsia="Times New Roman" w:cstheme="minorHAnsi"/>
            <w:lang w:val="en-CA"/>
          </w:rPr>
          <w:delText xml:space="preserve">got </w:delText>
        </w:r>
      </w:del>
      <w:ins w:id="588" w:author="Microsoft Office User" w:date="2021-12-10T14:45:00Z">
        <w:r w:rsidR="007F1ED9">
          <w:rPr>
            <w:rFonts w:eastAsia="Times New Roman" w:cstheme="minorHAnsi"/>
            <w:lang w:val="en-CA"/>
          </w:rPr>
          <w:t xml:space="preserve">obtained broadly </w:t>
        </w:r>
      </w:ins>
      <w:del w:id="589" w:author="Microsoft Office User" w:date="2021-12-10T14:45:00Z">
        <w:r w:rsidR="00F225B6" w:rsidDel="007F1ED9">
          <w:rPr>
            <w:rFonts w:eastAsia="Times New Roman" w:cstheme="minorHAnsi"/>
            <w:lang w:val="en-CA"/>
          </w:rPr>
          <w:delText xml:space="preserve">mostly </w:delText>
        </w:r>
      </w:del>
      <w:r w:rsidR="00F225B6">
        <w:rPr>
          <w:rFonts w:eastAsia="Times New Roman" w:cstheme="minorHAnsi"/>
          <w:lang w:val="en-CA"/>
        </w:rPr>
        <w:t xml:space="preserve">similar results (see </w:t>
      </w:r>
      <w:ins w:id="590" w:author="Microsoft Office User" w:date="2021-12-10T14:45:00Z">
        <w:r w:rsidR="007F1ED9">
          <w:rPr>
            <w:rFonts w:eastAsia="Times New Roman" w:cstheme="minorHAnsi"/>
            <w:lang w:val="en-CA"/>
          </w:rPr>
          <w:t>S</w:t>
        </w:r>
      </w:ins>
      <w:del w:id="591" w:author="Microsoft Office User" w:date="2021-12-10T14:45:00Z">
        <w:r w:rsidR="00F225B6" w:rsidDel="007F1ED9">
          <w:rPr>
            <w:rFonts w:eastAsia="Times New Roman" w:cstheme="minorHAnsi"/>
            <w:lang w:val="en-CA"/>
          </w:rPr>
          <w:delText>s</w:delText>
        </w:r>
      </w:del>
      <w:r w:rsidR="00F225B6">
        <w:rPr>
          <w:rFonts w:eastAsia="Times New Roman" w:cstheme="minorHAnsi"/>
          <w:lang w:val="en-CA"/>
        </w:rPr>
        <w:t>upplement</w:t>
      </w:r>
      <w:del w:id="592" w:author="Microsoft Office User" w:date="2021-12-10T14:45:00Z">
        <w:r w:rsidR="00F225B6" w:rsidDel="007F1ED9">
          <w:rPr>
            <w:rFonts w:eastAsia="Times New Roman" w:cstheme="minorHAnsi"/>
            <w:lang w:val="en-CA"/>
          </w:rPr>
          <w:delText>s</w:delText>
        </w:r>
      </w:del>
      <w:r w:rsidR="00F225B6">
        <w:rPr>
          <w:rFonts w:eastAsia="Times New Roman" w:cstheme="minorHAnsi"/>
          <w:lang w:val="en-CA"/>
        </w:rPr>
        <w:t>).</w:t>
      </w:r>
      <w:r w:rsidR="00561B0A" w:rsidRPr="00561B0A">
        <w:rPr>
          <w:rFonts w:eastAsia="Times New Roman" w:cstheme="minorHAnsi"/>
          <w:lang w:val="en-CA"/>
        </w:rPr>
        <w:t xml:space="preserve"> </w:t>
      </w:r>
    </w:p>
    <w:bookmarkEnd w:id="519"/>
    <w:p w14:paraId="1817E4CB" w14:textId="782235E8" w:rsidR="0066358C" w:rsidRDefault="00561B0A" w:rsidP="0066358C">
      <w:pPr>
        <w:spacing w:after="0" w:line="360" w:lineRule="auto"/>
        <w:jc w:val="both"/>
        <w:rPr>
          <w:ins w:id="593" w:author="Microsoft Office User" w:date="2021-12-10T15:34:00Z"/>
          <w:rFonts w:eastAsia="Times New Roman" w:cstheme="minorHAnsi"/>
          <w:lang w:val="en-CA"/>
        </w:rPr>
      </w:pPr>
      <w:r>
        <w:rPr>
          <w:rFonts w:eastAsia="Times New Roman" w:cstheme="minorHAnsi"/>
          <w:lang w:val="en-CA"/>
        </w:rPr>
        <w:t>For each time step, the movement of the group was defined as either turning left or turning right</w:t>
      </w:r>
      <w:r w:rsidR="007A0BA1">
        <w:rPr>
          <w:rFonts w:eastAsia="Times New Roman" w:cstheme="minorHAnsi"/>
          <w:lang w:val="en-CA"/>
        </w:rPr>
        <w:t xml:space="preserve"> (future direction of travel)</w:t>
      </w:r>
      <w:r>
        <w:rPr>
          <w:rFonts w:eastAsia="Times New Roman" w:cstheme="minorHAnsi"/>
          <w:lang w:val="en-CA"/>
        </w:rPr>
        <w:t>, and either speeding up or slowing down</w:t>
      </w:r>
      <w:r w:rsidR="007A0BA1">
        <w:rPr>
          <w:rFonts w:eastAsia="Times New Roman" w:cstheme="minorHAnsi"/>
          <w:lang w:val="en-CA"/>
        </w:rPr>
        <w:t xml:space="preserve"> (future speed of travel)</w:t>
      </w:r>
      <w:r>
        <w:rPr>
          <w:rFonts w:eastAsia="Times New Roman" w:cstheme="minorHAnsi"/>
          <w:lang w:val="en-CA"/>
        </w:rPr>
        <w:t>, based on the relative difference between the group centroid</w:t>
      </w:r>
      <w:r w:rsidR="0084288E">
        <w:rPr>
          <w:rFonts w:eastAsia="Times New Roman" w:cstheme="minorHAnsi"/>
          <w:lang w:val="en-CA"/>
        </w:rPr>
        <w:t>’s</w:t>
      </w:r>
      <w:r>
        <w:rPr>
          <w:rFonts w:eastAsia="Times New Roman" w:cstheme="minorHAnsi"/>
          <w:lang w:val="en-CA"/>
        </w:rPr>
        <w:t xml:space="preserve"> future and past velocity vector</w:t>
      </w:r>
      <w:ins w:id="594" w:author="Microsoft Office User" w:date="2021-12-10T15:34:00Z">
        <w:r w:rsidR="009A3D79">
          <w:rPr>
            <w:rFonts w:eastAsia="Times New Roman" w:cstheme="minorHAnsi"/>
            <w:lang w:val="en-CA"/>
          </w:rPr>
          <w:t>s</w:t>
        </w:r>
      </w:ins>
      <w:r>
        <w:rPr>
          <w:rFonts w:eastAsia="Times New Roman" w:cstheme="minorHAnsi"/>
          <w:lang w:val="en-CA"/>
        </w:rPr>
        <w:t xml:space="preserve">. </w:t>
      </w:r>
    </w:p>
    <w:p w14:paraId="537AFBAB" w14:textId="77777777" w:rsidR="009A3D79" w:rsidRDefault="009A3D79" w:rsidP="0066358C">
      <w:pPr>
        <w:spacing w:after="0" w:line="360" w:lineRule="auto"/>
        <w:jc w:val="both"/>
        <w:rPr>
          <w:rFonts w:eastAsia="Times New Roman" w:cstheme="minorHAnsi"/>
          <w:lang w:val="en-CA"/>
        </w:rPr>
      </w:pPr>
    </w:p>
    <w:p w14:paraId="6D08D791" w14:textId="72249682" w:rsidR="009A3D79" w:rsidRDefault="0066358C" w:rsidP="0066358C">
      <w:pPr>
        <w:spacing w:after="0" w:line="360" w:lineRule="auto"/>
        <w:jc w:val="both"/>
        <w:rPr>
          <w:ins w:id="595" w:author="Microsoft Office User" w:date="2021-12-10T15:35:00Z"/>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del w:id="596" w:author="Microsoft Office User" w:date="2021-12-10T15:37:00Z">
        <w:r w:rsidR="00E91E1A" w:rsidDel="009A3D79">
          <w:rPr>
            <w:rFonts w:eastAsia="Times New Roman" w:cstheme="minorHAnsi"/>
            <w:lang w:val="en-CA"/>
          </w:rPr>
          <w:delText xml:space="preserve">centroid </w:delText>
        </w:r>
      </w:del>
      <w:ins w:id="597" w:author="Microsoft Office User" w:date="2021-12-10T15:37:00Z">
        <w:r w:rsidR="009A3D79">
          <w:rPr>
            <w:rFonts w:eastAsia="Times New Roman" w:cstheme="minorHAnsi"/>
            <w:lang w:val="en-CA"/>
          </w:rPr>
          <w:t xml:space="preserve">group </w:t>
        </w:r>
      </w:ins>
      <w:r w:rsidR="00E91E1A">
        <w:rPr>
          <w:rFonts w:eastAsia="Times New Roman" w:cstheme="minorHAnsi"/>
          <w:lang w:val="en-CA"/>
        </w:rPr>
        <w:t>reference frame</w:t>
      </w:r>
      <w:r w:rsidR="00F8521D">
        <w:rPr>
          <w:rFonts w:eastAsia="Times New Roman" w:cstheme="minorHAnsi"/>
          <w:lang w:val="en-CA"/>
        </w:rPr>
        <w:t>, figure 2c</w:t>
      </w:r>
      <w:r w:rsidR="00E91E1A">
        <w:rPr>
          <w:rFonts w:eastAsia="Times New Roman" w:cstheme="minorHAnsi"/>
          <w:lang w:val="en-CA"/>
        </w:rPr>
        <w:t>)</w:t>
      </w:r>
      <w:bookmarkStart w:id="598" w:name="_Hlk90888432"/>
      <w:ins w:id="599" w:author="Microsoft Office User" w:date="2021-12-10T15:34:00Z">
        <w:r w:rsidR="009A3D79">
          <w:rPr>
            <w:rFonts w:eastAsia="Times New Roman" w:cstheme="minorHAnsi"/>
            <w:lang w:val="en-CA"/>
          </w:rPr>
          <w:t>.</w:t>
        </w:r>
      </w:ins>
      <w:del w:id="600" w:author="Microsoft Office User" w:date="2021-12-10T15:34:00Z">
        <w:r w:rsidR="0062191D" w:rsidDel="009A3D79">
          <w:rPr>
            <w:rFonts w:eastAsia="Times New Roman" w:cstheme="minorHAnsi"/>
            <w:lang w:val="en-CA"/>
          </w:rPr>
          <w:delText>:</w:delText>
        </w:r>
      </w:del>
      <w:r>
        <w:rPr>
          <w:rFonts w:eastAsia="Times New Roman" w:cstheme="minorHAnsi"/>
          <w:lang w:val="en-CA"/>
        </w:rPr>
        <w:t xml:space="preserve"> </w:t>
      </w:r>
      <w:ins w:id="601" w:author="Microsoft Office User" w:date="2021-12-10T15:37:00Z">
        <w:r w:rsidR="009A3D79">
          <w:rPr>
            <w:rFonts w:eastAsia="Times New Roman" w:cstheme="minorHAnsi"/>
            <w:lang w:val="en-CA"/>
          </w:rPr>
          <w:t xml:space="preserve">The </w:t>
        </w:r>
      </w:ins>
      <w:ins w:id="602" w:author="Microsoft Office User" w:date="2021-12-10T15:38:00Z">
        <w:r w:rsidR="009A3D79">
          <w:rPr>
            <w:rFonts w:eastAsia="Times New Roman" w:cstheme="minorHAnsi"/>
            <w:lang w:val="en-CA"/>
          </w:rPr>
          <w:t>group reference frame was thus defined such that the direction of motion pointed along the x axis in the positive direction, with the y axis representing the left-right axis o</w:t>
        </w:r>
      </w:ins>
      <w:ins w:id="603" w:author="Microsoft Office User" w:date="2021-12-10T15:39:00Z">
        <w:r w:rsidR="009A3D79">
          <w:rPr>
            <w:rFonts w:eastAsia="Times New Roman" w:cstheme="minorHAnsi"/>
            <w:lang w:val="en-CA"/>
          </w:rPr>
          <w:t>f the group.</w:t>
        </w:r>
      </w:ins>
      <w:ins w:id="604" w:author="Microsoft Office User" w:date="2021-12-10T15:38:00Z">
        <w:r w:rsidR="009A3D79">
          <w:rPr>
            <w:rFonts w:eastAsia="Times New Roman" w:cstheme="minorHAnsi"/>
            <w:lang w:val="en-CA"/>
          </w:rPr>
          <w:t xml:space="preserve"> </w:t>
        </w:r>
      </w:ins>
      <w:bookmarkEnd w:id="598"/>
    </w:p>
    <w:p w14:paraId="34368D85" w14:textId="77777777" w:rsidR="009A3D79" w:rsidRDefault="009A3D79" w:rsidP="0066358C">
      <w:pPr>
        <w:spacing w:after="0" w:line="360" w:lineRule="auto"/>
        <w:jc w:val="both"/>
        <w:rPr>
          <w:ins w:id="605" w:author="Microsoft Office User" w:date="2021-12-10T15:35:00Z"/>
          <w:rFonts w:eastAsia="Times New Roman" w:cstheme="minorHAnsi"/>
          <w:lang w:val="en-CA"/>
        </w:rPr>
      </w:pPr>
    </w:p>
    <w:p w14:paraId="3D5DB898" w14:textId="0D59037B" w:rsidR="00CB536D" w:rsidRDefault="009A3D79" w:rsidP="0066358C">
      <w:pPr>
        <w:spacing w:after="0" w:line="360" w:lineRule="auto"/>
        <w:jc w:val="both"/>
        <w:rPr>
          <w:rFonts w:eastAsia="Times New Roman" w:cstheme="minorHAnsi"/>
          <w:lang w:val="en-CA"/>
        </w:rPr>
      </w:pPr>
      <w:bookmarkStart w:id="606" w:name="_Hlk90888481"/>
      <w:ins w:id="607" w:author="Microsoft Office User" w:date="2021-12-10T15:34:00Z">
        <w:r>
          <w:rPr>
            <w:rFonts w:eastAsia="Times New Roman" w:cstheme="minorHAnsi"/>
            <w:lang w:val="en-CA"/>
          </w:rPr>
          <w:t>W</w:t>
        </w:r>
      </w:ins>
      <w:del w:id="608" w:author="Microsoft Office User" w:date="2021-12-10T15:34:00Z">
        <w:r w:rsidR="0062191D" w:rsidDel="009A3D79">
          <w:rPr>
            <w:rFonts w:eastAsia="Times New Roman" w:cstheme="minorHAnsi"/>
            <w:lang w:val="en-CA"/>
          </w:rPr>
          <w:delText>w</w:delText>
        </w:r>
      </w:del>
      <w:r w:rsidR="0062191D">
        <w:rPr>
          <w:rFonts w:eastAsia="Times New Roman" w:cstheme="minorHAnsi"/>
          <w:lang w:val="en-CA"/>
        </w:rPr>
        <w:t xml:space="preserve">e </w:t>
      </w:r>
      <w:ins w:id="609" w:author="Microsoft Office User" w:date="2021-12-10T15:35:00Z">
        <w:r>
          <w:rPr>
            <w:rFonts w:eastAsia="Times New Roman" w:cstheme="minorHAnsi"/>
            <w:lang w:val="en-CA"/>
          </w:rPr>
          <w:t xml:space="preserve">also </w:t>
        </w:r>
      </w:ins>
      <w:r w:rsidR="0062191D">
        <w:rPr>
          <w:rFonts w:eastAsia="Times New Roman" w:cstheme="minorHAnsi"/>
          <w:lang w:val="en-CA"/>
        </w:rPr>
        <w:t>calculated the past velocity vector</w:t>
      </w:r>
      <w:del w:id="610" w:author="Microsoft Office User" w:date="2021-12-10T15:35:00Z">
        <w:r w:rsidR="0062191D" w:rsidDel="009A3D79">
          <w:rPr>
            <w:rFonts w:eastAsia="Times New Roman" w:cstheme="minorHAnsi"/>
            <w:lang w:val="en-CA"/>
          </w:rPr>
          <w:delText>s</w:delText>
        </w:r>
      </w:del>
      <w:r w:rsidR="0062191D">
        <w:rPr>
          <w:rFonts w:eastAsia="Times New Roman" w:cstheme="minorHAnsi"/>
          <w:lang w:val="en-CA"/>
        </w:rPr>
        <w:t xml:space="preserve"> of the focal individual at each time point</w:t>
      </w:r>
      <w:r w:rsidR="00473BCD">
        <w:rPr>
          <w:rFonts w:eastAsia="Times New Roman" w:cstheme="minorHAnsi"/>
          <w:lang w:val="en-CA"/>
        </w:rPr>
        <w:t xml:space="preserve">, </w:t>
      </w:r>
      <w:ins w:id="611" w:author="Microsoft Office User" w:date="2021-12-10T15:35:00Z">
        <w:r>
          <w:rPr>
            <w:rFonts w:eastAsia="Times New Roman" w:cstheme="minorHAnsi"/>
            <w:lang w:val="en-CA"/>
          </w:rPr>
          <w:t>defined in the same way</w:t>
        </w:r>
      </w:ins>
      <w:ins w:id="612" w:author="Microsoft Office User" w:date="2021-12-10T15:36:00Z">
        <w:r>
          <w:rPr>
            <w:rFonts w:eastAsia="Times New Roman" w:cstheme="minorHAnsi"/>
            <w:lang w:val="en-CA"/>
          </w:rPr>
          <w:t xml:space="preserve"> as </w:t>
        </w:r>
      </w:ins>
      <w:del w:id="613" w:author="Microsoft Office User" w:date="2021-12-10T15:36:00Z">
        <w:r w:rsidR="00473BCD" w:rsidDel="009A3D79">
          <w:rPr>
            <w:rFonts w:eastAsia="Times New Roman" w:cstheme="minorHAnsi"/>
            <w:lang w:val="en-CA"/>
          </w:rPr>
          <w:delText xml:space="preserve">similarly as </w:delText>
        </w:r>
      </w:del>
      <w:r w:rsidR="00473BCD">
        <w:rPr>
          <w:rFonts w:eastAsia="Times New Roman" w:cstheme="minorHAnsi"/>
          <w:lang w:val="en-CA"/>
        </w:rPr>
        <w:t xml:space="preserve">for the group </w:t>
      </w:r>
      <w:ins w:id="614" w:author="Microsoft Office User" w:date="2021-12-10T15:36:00Z">
        <w:r>
          <w:rPr>
            <w:rFonts w:eastAsia="Times New Roman" w:cstheme="minorHAnsi"/>
            <w:lang w:val="en-CA"/>
          </w:rPr>
          <w:t xml:space="preserve">past velocity </w:t>
        </w:r>
      </w:ins>
      <w:r w:rsidR="00473BCD">
        <w:rPr>
          <w:rFonts w:eastAsia="Times New Roman" w:cstheme="minorHAnsi"/>
          <w:lang w:val="en-CA"/>
        </w:rPr>
        <w:t>vector</w:t>
      </w:r>
      <w:del w:id="615" w:author="Microsoft Office User" w:date="2021-12-10T15:36:00Z">
        <w:r w:rsidR="00473BCD" w:rsidDel="009A3D79">
          <w:rPr>
            <w:rFonts w:eastAsia="Times New Roman" w:cstheme="minorHAnsi"/>
            <w:lang w:val="en-CA"/>
          </w:rPr>
          <w:delText>s</w:delText>
        </w:r>
      </w:del>
      <w:r w:rsidR="00473BCD">
        <w:rPr>
          <w:rFonts w:eastAsia="Times New Roman" w:cstheme="minorHAnsi"/>
          <w:lang w:val="en-CA"/>
        </w:rPr>
        <w:t>,</w:t>
      </w:r>
      <w:r w:rsidR="0062191D">
        <w:rPr>
          <w:rFonts w:eastAsia="Times New Roman" w:cstheme="minorHAnsi"/>
          <w:lang w:val="en-CA"/>
        </w:rPr>
        <w:t xml:space="preserve"> and </w:t>
      </w:r>
      <w:del w:id="616" w:author="Microsoft Office User" w:date="2021-12-10T15:36:00Z">
        <w:r w:rsidR="0062191D" w:rsidDel="009A3D79">
          <w:rPr>
            <w:rFonts w:eastAsia="Times New Roman" w:cstheme="minorHAnsi"/>
            <w:lang w:val="en-CA"/>
          </w:rPr>
          <w:delText xml:space="preserve">converted </w:delText>
        </w:r>
      </w:del>
      <w:ins w:id="617" w:author="Microsoft Office User" w:date="2021-12-10T15:36:00Z">
        <w:r>
          <w:rPr>
            <w:rFonts w:eastAsia="Times New Roman" w:cstheme="minorHAnsi"/>
            <w:lang w:val="en-CA"/>
          </w:rPr>
          <w:t>projected it into</w:t>
        </w:r>
      </w:ins>
      <w:del w:id="618" w:author="Microsoft Office User" w:date="2021-12-10T15:36:00Z">
        <w:r w:rsidR="0062191D" w:rsidDel="009A3D79">
          <w:rPr>
            <w:rFonts w:eastAsia="Times New Roman" w:cstheme="minorHAnsi"/>
            <w:lang w:val="en-CA"/>
          </w:rPr>
          <w:delText>it to</w:delText>
        </w:r>
      </w:del>
      <w:r w:rsidR="0062191D">
        <w:rPr>
          <w:rFonts w:eastAsia="Times New Roman" w:cstheme="minorHAnsi"/>
          <w:lang w:val="en-CA"/>
        </w:rPr>
        <w:t xml:space="preserve"> the </w:t>
      </w:r>
      <w:del w:id="619" w:author="Microsoft Office User" w:date="2021-12-10T15:37:00Z">
        <w:r w:rsidR="0062191D" w:rsidDel="009A3D79">
          <w:rPr>
            <w:rFonts w:eastAsia="Times New Roman" w:cstheme="minorHAnsi"/>
            <w:lang w:val="en-CA"/>
          </w:rPr>
          <w:delText xml:space="preserve">centroid </w:delText>
        </w:r>
      </w:del>
      <w:ins w:id="620" w:author="Microsoft Office User" w:date="2021-12-10T15:37:00Z">
        <w:r>
          <w:rPr>
            <w:rFonts w:eastAsia="Times New Roman" w:cstheme="minorHAnsi"/>
            <w:lang w:val="en-CA"/>
          </w:rPr>
          <w:t xml:space="preserve">group </w:t>
        </w:r>
      </w:ins>
      <w:r w:rsidR="0062191D">
        <w:rPr>
          <w:rFonts w:eastAsia="Times New Roman" w:cstheme="minorHAnsi"/>
          <w:lang w:val="en-CA"/>
        </w:rPr>
        <w:t>reference frame</w:t>
      </w:r>
      <w:ins w:id="621" w:author="Microsoft Office User" w:date="2021-12-10T15:36:00Z">
        <w:r>
          <w:rPr>
            <w:rFonts w:eastAsia="Times New Roman" w:cstheme="minorHAnsi"/>
            <w:lang w:val="en-CA"/>
          </w:rPr>
          <w:t xml:space="preserve"> to describe the individual’s position and movement</w:t>
        </w:r>
      </w:ins>
      <w:ins w:id="622" w:author="Microsoft Office User" w:date="2021-12-10T15:37:00Z">
        <w:r>
          <w:rPr>
            <w:rFonts w:eastAsia="Times New Roman" w:cstheme="minorHAnsi"/>
            <w:lang w:val="en-CA"/>
          </w:rPr>
          <w:t xml:space="preserve"> relative to the group</w:t>
        </w:r>
      </w:ins>
      <w:r w:rsidR="0062191D">
        <w:rPr>
          <w:rFonts w:eastAsia="Times New Roman" w:cstheme="minorHAnsi"/>
          <w:lang w:val="en-CA"/>
        </w:rPr>
        <w:t>. From this, we computed four variables corresponding to the four different metrics</w:t>
      </w:r>
      <w:r w:rsidR="00CC4854">
        <w:rPr>
          <w:rFonts w:eastAsia="Times New Roman" w:cstheme="minorHAnsi"/>
          <w:lang w:val="en-CA"/>
        </w:rPr>
        <w:t xml:space="preserve"> of influence</w:t>
      </w:r>
      <w:r w:rsidR="0062191D">
        <w:rPr>
          <w:rFonts w:eastAsia="Times New Roman" w:cstheme="minorHAnsi"/>
          <w:lang w:val="en-CA"/>
        </w:rPr>
        <w:t xml:space="preserve">: </w:t>
      </w:r>
      <w:r w:rsidR="00CB536D">
        <w:rPr>
          <w:rFonts w:eastAsia="Times New Roman" w:cstheme="minorHAnsi"/>
          <w:lang w:val="en-CA"/>
        </w:rPr>
        <w:t xml:space="preserve"> </w:t>
      </w:r>
    </w:p>
    <w:p w14:paraId="166971F3" w14:textId="59A07227" w:rsidR="0066358C" w:rsidRPr="00CB536D" w:rsidRDefault="0039325C" w:rsidP="00CB536D">
      <w:pPr>
        <w:pStyle w:val="ListParagraph"/>
        <w:numPr>
          <w:ilvl w:val="0"/>
          <w:numId w:val="12"/>
        </w:numPr>
        <w:spacing w:after="0" w:line="360" w:lineRule="auto"/>
        <w:jc w:val="both"/>
        <w:rPr>
          <w:rFonts w:eastAsia="Times New Roman" w:cstheme="minorHAnsi"/>
          <w:lang w:val="en-CA"/>
        </w:rPr>
      </w:pPr>
      <w:bookmarkStart w:id="623" w:name="_Hlk90976432"/>
      <w:bookmarkEnd w:id="606"/>
      <w:r w:rsidRPr="00CB536D">
        <w:rPr>
          <w:rFonts w:eastAsia="Times New Roman" w:cstheme="minorHAnsi"/>
          <w:lang w:val="en-CA"/>
        </w:rPr>
        <w:t>the y-value of the individual’s past position</w:t>
      </w:r>
      <w:r w:rsidR="00CB536D" w:rsidRPr="00CB536D">
        <w:rPr>
          <w:rFonts w:eastAsia="Times New Roman" w:cstheme="minorHAnsi"/>
          <w:lang w:val="en-CA"/>
        </w:rPr>
        <w:t xml:space="preserve"> (</w:t>
      </w:r>
      <w:r w:rsidR="00F707EF">
        <w:rPr>
          <w:rFonts w:eastAsia="Times New Roman" w:cstheme="minorHAnsi"/>
          <w:lang w:val="en-CA"/>
        </w:rPr>
        <w:t>=</w:t>
      </w:r>
      <w:r w:rsidR="00CB536D" w:rsidRPr="00CB536D">
        <w:rPr>
          <w:rFonts w:eastAsia="Times New Roman" w:cstheme="minorHAnsi"/>
          <w:lang w:val="en-CA"/>
        </w:rPr>
        <w:t>left-right position</w:t>
      </w:r>
      <w:r w:rsidR="00CB536D">
        <w:rPr>
          <w:rFonts w:eastAsia="Times New Roman" w:cstheme="minorHAnsi"/>
          <w:lang w:val="en-CA"/>
        </w:rPr>
        <w:t xml:space="preserve">, corresponding to </w:t>
      </w:r>
      <w:r w:rsidR="00CB536D" w:rsidRPr="00CB536D">
        <w:rPr>
          <w:rFonts w:eastAsia="Times New Roman" w:cstheme="minorHAnsi"/>
          <w:b/>
          <w:lang w:val="en-CA"/>
        </w:rPr>
        <w:t>position turning influence</w:t>
      </w:r>
      <w:r w:rsidR="00CB536D" w:rsidRPr="00CB536D">
        <w:rPr>
          <w:rFonts w:eastAsia="Times New Roman" w:cstheme="minorHAnsi"/>
          <w:lang w:val="en-CA"/>
        </w:rPr>
        <w:t>)</w:t>
      </w:r>
    </w:p>
    <w:p w14:paraId="3693BE74" w14:textId="01420A7B" w:rsidR="00CB536D" w:rsidRDefault="00CB536D" w:rsidP="00CB536D">
      <w:pPr>
        <w:pStyle w:val="ListParagraph"/>
        <w:numPr>
          <w:ilvl w:val="0"/>
          <w:numId w:val="11"/>
        </w:numPr>
        <w:spacing w:after="0" w:line="360" w:lineRule="auto"/>
        <w:jc w:val="both"/>
        <w:rPr>
          <w:rFonts w:eastAsia="Times New Roman" w:cstheme="minorHAnsi"/>
          <w:lang w:val="en-CA"/>
        </w:rPr>
      </w:pPr>
      <w:r>
        <w:rPr>
          <w:rFonts w:eastAsia="Times New Roman" w:cstheme="minorHAnsi"/>
          <w:lang w:val="en-CA"/>
        </w:rPr>
        <w:t>the y component of the individual’s past velocity vector (</w:t>
      </w:r>
      <w:r w:rsidR="00F707EF">
        <w:rPr>
          <w:rFonts w:eastAsia="Times New Roman" w:cstheme="minorHAnsi"/>
          <w:lang w:val="en-CA"/>
        </w:rPr>
        <w:t>=</w:t>
      </w:r>
      <w:r>
        <w:rPr>
          <w:rFonts w:eastAsia="Times New Roman" w:cstheme="minorHAnsi"/>
          <w:lang w:val="en-CA"/>
        </w:rPr>
        <w:t xml:space="preserve">left-right movement, corresponding to </w:t>
      </w:r>
      <w:r w:rsidRPr="00CB536D">
        <w:rPr>
          <w:rFonts w:eastAsia="Times New Roman" w:cstheme="minorHAnsi"/>
          <w:b/>
          <w:lang w:val="en-CA"/>
        </w:rPr>
        <w:t>movement turning influence</w:t>
      </w:r>
      <w:r>
        <w:rPr>
          <w:rFonts w:eastAsia="Times New Roman" w:cstheme="minorHAnsi"/>
          <w:lang w:val="en-CA"/>
        </w:rPr>
        <w:t>)</w:t>
      </w:r>
    </w:p>
    <w:p w14:paraId="420BD1AE" w14:textId="0071A239" w:rsidR="00CB536D" w:rsidRDefault="00CB536D" w:rsidP="00CB536D">
      <w:pPr>
        <w:pStyle w:val="ListParagraph"/>
        <w:numPr>
          <w:ilvl w:val="0"/>
          <w:numId w:val="11"/>
        </w:numPr>
        <w:spacing w:after="0" w:line="360" w:lineRule="auto"/>
        <w:jc w:val="both"/>
        <w:rPr>
          <w:rFonts w:eastAsia="Times New Roman" w:cstheme="minorHAnsi"/>
          <w:lang w:val="en-CA"/>
        </w:rPr>
      </w:pPr>
      <w:r>
        <w:rPr>
          <w:rFonts w:eastAsia="Times New Roman" w:cstheme="minorHAnsi"/>
          <w:lang w:val="en-CA"/>
        </w:rPr>
        <w:t>the x-value of the individual’s past position (</w:t>
      </w:r>
      <w:r w:rsidR="00F707EF">
        <w:rPr>
          <w:rFonts w:eastAsia="Times New Roman" w:cstheme="minorHAnsi"/>
          <w:lang w:val="en-CA"/>
        </w:rPr>
        <w:t>=</w:t>
      </w:r>
      <w:r>
        <w:rPr>
          <w:rFonts w:eastAsia="Times New Roman" w:cstheme="minorHAnsi"/>
          <w:lang w:val="en-CA"/>
        </w:rPr>
        <w:t xml:space="preserve">front-back position, corresponding to </w:t>
      </w:r>
      <w:r w:rsidRPr="00CB536D">
        <w:rPr>
          <w:rFonts w:eastAsia="Times New Roman" w:cstheme="minorHAnsi"/>
          <w:b/>
          <w:lang w:val="en-CA"/>
        </w:rPr>
        <w:t>position speeding influence</w:t>
      </w:r>
      <w:r w:rsidRPr="00473BCD">
        <w:rPr>
          <w:rFonts w:eastAsia="Times New Roman" w:cstheme="minorHAnsi"/>
          <w:lang w:val="en-CA"/>
        </w:rPr>
        <w:t>)</w:t>
      </w:r>
    </w:p>
    <w:bookmarkEnd w:id="623"/>
    <w:p w14:paraId="74CFDDA6" w14:textId="4289383F" w:rsidR="00B51E9B" w:rsidRPr="00473BCD" w:rsidRDefault="00CB536D" w:rsidP="00B51E9B">
      <w:pPr>
        <w:pStyle w:val="ListParagraph"/>
        <w:numPr>
          <w:ilvl w:val="0"/>
          <w:numId w:val="11"/>
        </w:numPr>
        <w:spacing w:after="0" w:line="360" w:lineRule="auto"/>
        <w:jc w:val="both"/>
        <w:rPr>
          <w:rFonts w:eastAsia="Times New Roman" w:cstheme="minorHAnsi"/>
          <w:bCs/>
          <w:color w:val="000000"/>
          <w:lang w:val="en-US"/>
        </w:rPr>
      </w:pPr>
      <w:r>
        <w:rPr>
          <w:rFonts w:eastAsia="Times New Roman" w:cstheme="minorHAnsi"/>
          <w:lang w:val="en-CA"/>
        </w:rPr>
        <w:lastRenderedPageBreak/>
        <w:t>the difference between the x component of the centroid’s past velocity vector and the x component of the individual’s past velocity vector (</w:t>
      </w:r>
      <w:r w:rsidR="00F707EF">
        <w:rPr>
          <w:rFonts w:eastAsia="Times New Roman" w:cstheme="minorHAnsi"/>
          <w:lang w:val="en-CA"/>
        </w:rPr>
        <w:t>=</w:t>
      </w:r>
      <w:r>
        <w:rPr>
          <w:rFonts w:eastAsia="Times New Roman" w:cstheme="minorHAnsi"/>
          <w:lang w:val="en-CA"/>
        </w:rPr>
        <w:t xml:space="preserve">front-back movement, corresponding to </w:t>
      </w:r>
      <w:r w:rsidRPr="00CB536D">
        <w:rPr>
          <w:rFonts w:eastAsia="Times New Roman" w:cstheme="minorHAnsi"/>
          <w:b/>
          <w:lang w:val="en-CA"/>
        </w:rPr>
        <w:t>movement speeding influence</w:t>
      </w:r>
      <w:r>
        <w:rPr>
          <w:rFonts w:eastAsia="Times New Roman" w:cstheme="minorHAnsi"/>
          <w:lang w:val="en-CA"/>
        </w:rPr>
        <w:t>)</w:t>
      </w:r>
    </w:p>
    <w:p w14:paraId="607B26A7" w14:textId="54372AEB" w:rsidR="00B51E9B" w:rsidRDefault="00B51E9B" w:rsidP="00B51E9B">
      <w:pPr>
        <w:spacing w:before="360" w:after="120" w:line="240" w:lineRule="auto"/>
        <w:jc w:val="both"/>
        <w:outlineLvl w:val="1"/>
        <w:rPr>
          <w:rFonts w:eastAsia="Times New Roman" w:cstheme="minorHAnsi"/>
          <w:bCs/>
          <w:color w:val="000000"/>
          <w:lang w:val="en-CA"/>
        </w:rPr>
      </w:pPr>
      <w:commentRangeStart w:id="624"/>
      <w:r w:rsidRPr="006D69C5">
        <w:rPr>
          <w:rFonts w:eastAsia="Times New Roman" w:cstheme="minorHAnsi"/>
          <w:noProof/>
          <w:lang w:val="en-US"/>
        </w:rPr>
        <w:drawing>
          <wp:inline distT="0" distB="0" distL="0" distR="0" wp14:anchorId="1E2CD3AC" wp14:editId="1E294487">
            <wp:extent cx="5707380" cy="198882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267"/>
                    <a:stretch/>
                  </pic:blipFill>
                  <pic:spPr bwMode="auto">
                    <a:xfrm>
                      <a:off x="0" y="0"/>
                      <a:ext cx="5707380" cy="1988820"/>
                    </a:xfrm>
                    <a:prstGeom prst="rect">
                      <a:avLst/>
                    </a:prstGeom>
                    <a:noFill/>
                    <a:ln>
                      <a:noFill/>
                    </a:ln>
                    <a:extLst>
                      <a:ext uri="{53640926-AAD7-44D8-BBD7-CCE9431645EC}">
                        <a14:shadowObscured xmlns:a14="http://schemas.microsoft.com/office/drawing/2010/main"/>
                      </a:ext>
                    </a:extLst>
                  </pic:spPr>
                </pic:pic>
              </a:graphicData>
            </a:graphic>
          </wp:inline>
        </w:drawing>
      </w:r>
      <w:commentRangeEnd w:id="624"/>
      <w:r w:rsidR="009A3D79">
        <w:rPr>
          <w:rStyle w:val="CommentReference"/>
          <w:lang w:val="en-CA" w:bidi="he-IL"/>
        </w:rPr>
        <w:commentReference w:id="624"/>
      </w:r>
      <w:r w:rsidRPr="006D69C5">
        <w:rPr>
          <w:rFonts w:ascii="Arial" w:eastAsia="Times New Roman" w:hAnsi="Arial" w:cs="Arial"/>
          <w:sz w:val="16"/>
          <w:lang w:val="en-US"/>
        </w:rPr>
        <w:t xml:space="preserve">Figure </w:t>
      </w:r>
      <w:r w:rsidR="00127176">
        <w:rPr>
          <w:rFonts w:ascii="Arial" w:eastAsia="Times New Roman" w:hAnsi="Arial" w:cs="Arial"/>
          <w:sz w:val="16"/>
          <w:lang w:val="en-US"/>
        </w:rPr>
        <w:t>2</w:t>
      </w:r>
      <w:r w:rsidRPr="006D69C5">
        <w:rPr>
          <w:rFonts w:ascii="Arial" w:eastAsia="Times New Roman" w:hAnsi="Arial" w:cs="Arial"/>
          <w:sz w:val="16"/>
          <w:lang w:val="en-US"/>
        </w:rPr>
        <w:t>. Summary of data processing for a given time point. (a) Portions of meerkat movement trajectories collected from GPS collars. Green and blue lines represent the trajectories of two example individuals over a 20 minute</w:t>
      </w:r>
      <w:del w:id="625" w:author="Microsoft Office User" w:date="2021-12-10T15:40:00Z">
        <w:r w:rsidRPr="006D69C5" w:rsidDel="009A3D79">
          <w:rPr>
            <w:rFonts w:ascii="Arial" w:eastAsia="Times New Roman" w:hAnsi="Arial" w:cs="Arial"/>
            <w:sz w:val="16"/>
            <w:lang w:val="en-US"/>
          </w:rPr>
          <w:delText>s</w:delText>
        </w:r>
      </w:del>
      <w:r w:rsidRPr="006D69C5">
        <w:rPr>
          <w:rFonts w:ascii="Arial" w:eastAsia="Times New Roman" w:hAnsi="Arial" w:cs="Arial"/>
          <w:sz w:val="16"/>
          <w:lang w:val="en-US"/>
        </w:rPr>
        <w:t xml:space="preserve"> interval. Black line represents the trajectory of the group centroid over the same time-interval, obtained by averaging the coordinates of every individual</w:t>
      </w:r>
      <w:del w:id="626" w:author="Microsoft Office User" w:date="2021-12-10T15:40:00Z">
        <w:r w:rsidRPr="006D69C5" w:rsidDel="009A3D79">
          <w:rPr>
            <w:rFonts w:ascii="Arial" w:eastAsia="Times New Roman" w:hAnsi="Arial" w:cs="Arial"/>
            <w:sz w:val="16"/>
            <w:lang w:val="en-US"/>
          </w:rPr>
          <w:delText>s</w:delText>
        </w:r>
      </w:del>
      <w:r w:rsidRPr="006D69C5">
        <w:rPr>
          <w:rFonts w:ascii="Arial" w:eastAsia="Times New Roman" w:hAnsi="Arial" w:cs="Arial"/>
          <w:sz w:val="16"/>
          <w:lang w:val="en-US"/>
        </w:rPr>
        <w:t xml:space="preserve"> in the group (only two individuals represented</w:t>
      </w:r>
      <w:ins w:id="627" w:author="Microsoft Office User" w:date="2021-12-10T15:40:00Z">
        <w:r w:rsidR="009A3D79">
          <w:rPr>
            <w:rFonts w:ascii="Arial" w:eastAsia="Times New Roman" w:hAnsi="Arial" w:cs="Arial"/>
            <w:sz w:val="16"/>
            <w:lang w:val="en-US"/>
          </w:rPr>
          <w:t xml:space="preserve"> here for clarity</w:t>
        </w:r>
      </w:ins>
      <w:r w:rsidRPr="006D69C5">
        <w:rPr>
          <w:rFonts w:ascii="Arial" w:eastAsia="Times New Roman" w:hAnsi="Arial" w:cs="Arial"/>
          <w:sz w:val="16"/>
          <w:lang w:val="en-US"/>
        </w:rPr>
        <w:t>). (b) At time t, velocity vectors are calculated from the points 10 meters in the past and 10 meters in the future. Lighter symbols represent positions earlier in time, darker ones represent symbols later in time. (c) The velocity vector of the centroid from the past is used to define an orthonormal basis (dashed line) relative to which the position and movement of all individuals are calculated. Based on the centroid velocity vector from the future, the group is defined as either turning left or turning right, and either speeding up or slowing down at time t. Influence metrics are derived from the individual velocity vectors from the past. In this example, the blue individual would have a positive position turning influence at time t because it was on the right side of the group before the group turned right, but a negative movement turning influence because it was moving towards the left before the group turned right. It is the opposite for the green individual.</w:t>
      </w:r>
    </w:p>
    <w:p w14:paraId="66440FFD" w14:textId="6E8EFD29" w:rsidR="001B7003" w:rsidDel="00950C82" w:rsidRDefault="00554B42" w:rsidP="001B7003">
      <w:pPr>
        <w:spacing w:before="360" w:after="0" w:line="360" w:lineRule="auto"/>
        <w:jc w:val="both"/>
        <w:outlineLvl w:val="1"/>
        <w:rPr>
          <w:del w:id="628" w:author="Microsoft Office User" w:date="2021-12-10T15:45:00Z"/>
          <w:rFonts w:cstheme="minorHAnsi"/>
          <w:lang w:val="en-US"/>
        </w:rPr>
      </w:pPr>
      <w:bookmarkStart w:id="629" w:name="_Hlk90888576"/>
      <w:r>
        <w:rPr>
          <w:rFonts w:eastAsia="Times New Roman" w:cstheme="minorHAnsi"/>
          <w:bCs/>
          <w:color w:val="000000"/>
          <w:lang w:val="en-CA"/>
        </w:rPr>
        <w:t xml:space="preserve">Exploratory analyses </w:t>
      </w:r>
      <w:del w:id="630" w:author="Microsoft Office User" w:date="2021-12-10T15:42:00Z">
        <w:r w:rsidDel="009A3D79">
          <w:rPr>
            <w:rFonts w:eastAsia="Times New Roman" w:cstheme="minorHAnsi"/>
            <w:bCs/>
            <w:color w:val="000000"/>
            <w:lang w:val="en-CA"/>
          </w:rPr>
          <w:delText>had shown</w:delText>
        </w:r>
      </w:del>
      <w:ins w:id="631" w:author="Microsoft Office User" w:date="2021-12-10T15:42:00Z">
        <w:r w:rsidR="009A3D79">
          <w:rPr>
            <w:rFonts w:eastAsia="Times New Roman" w:cstheme="minorHAnsi"/>
            <w:bCs/>
            <w:color w:val="000000"/>
            <w:lang w:val="en-CA"/>
          </w:rPr>
          <w:t>showed</w:t>
        </w:r>
      </w:ins>
      <w:r>
        <w:rPr>
          <w:rFonts w:eastAsia="Times New Roman" w:cstheme="minorHAnsi"/>
          <w:bCs/>
          <w:color w:val="000000"/>
          <w:lang w:val="en-CA"/>
        </w:rPr>
        <w:t xml:space="preserve"> that </w:t>
      </w:r>
      <w:r w:rsidR="001B7003">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sidR="001B7003">
        <w:rPr>
          <w:rFonts w:cstheme="minorHAnsi"/>
          <w:lang w:val="en-US"/>
        </w:rPr>
        <w:t xml:space="preserve"> position or</w:t>
      </w:r>
      <w:r w:rsidRPr="006D69C5">
        <w:rPr>
          <w:rFonts w:cstheme="minorHAnsi"/>
          <w:lang w:val="en-US"/>
        </w:rPr>
        <w:t xml:space="preserve"> movement towards the right increase</w:t>
      </w:r>
      <w:r w:rsidR="001B7003">
        <w:rPr>
          <w:rFonts w:cstheme="minorHAnsi"/>
          <w:lang w:val="en-US"/>
        </w:rPr>
        <w:t>d</w:t>
      </w:r>
      <w:r w:rsidRPr="006D69C5">
        <w:rPr>
          <w:rFonts w:cstheme="minorHAnsi"/>
          <w:lang w:val="en-US"/>
        </w:rPr>
        <w:t>, before plateauing</w:t>
      </w:r>
      <w:del w:id="632" w:author="Microsoft Office User" w:date="2021-12-10T15:43:00Z">
        <w:r w:rsidRPr="006D69C5" w:rsidDel="00950C82">
          <w:rPr>
            <w:rFonts w:cstheme="minorHAnsi"/>
            <w:lang w:val="en-US"/>
          </w:rPr>
          <w:delText xml:space="preserve"> (figure </w:delText>
        </w:r>
        <w:r w:rsidR="00F8521D" w:rsidDel="00950C82">
          <w:rPr>
            <w:rFonts w:cstheme="minorHAnsi"/>
            <w:lang w:val="en-US"/>
          </w:rPr>
          <w:delText>3</w:delText>
        </w:r>
        <w:r w:rsidRPr="006D69C5" w:rsidDel="00950C82">
          <w:rPr>
            <w:rFonts w:cstheme="minorHAnsi"/>
            <w:lang w:val="en-US"/>
          </w:rPr>
          <w:delText>)</w:delText>
        </w:r>
      </w:del>
      <w:r w:rsidR="001B7003">
        <w:rPr>
          <w:rFonts w:cstheme="minorHAnsi"/>
          <w:lang w:val="en-US"/>
        </w:rPr>
        <w:t xml:space="preserve">, </w:t>
      </w:r>
      <w:ins w:id="633" w:author="Microsoft Office User" w:date="2021-12-10T15:42:00Z">
        <w:r w:rsidR="00950C82">
          <w:rPr>
            <w:rFonts w:cstheme="minorHAnsi"/>
            <w:lang w:val="en-US"/>
          </w:rPr>
          <w:t>and conversely for movement toward the left</w:t>
        </w:r>
      </w:ins>
      <w:ins w:id="634" w:author="Microsoft Office User" w:date="2021-12-10T15:43:00Z">
        <w:r w:rsidR="00950C82">
          <w:rPr>
            <w:rFonts w:cstheme="minorHAnsi"/>
            <w:lang w:val="en-US"/>
          </w:rPr>
          <w:t>, resulting in a sigmoid-like curve</w:t>
        </w:r>
      </w:ins>
      <w:ins w:id="635" w:author="Microsoft Office User" w:date="2021-12-10T15:42:00Z">
        <w:r w:rsidR="00950C82">
          <w:rPr>
            <w:rFonts w:cstheme="minorHAnsi"/>
            <w:lang w:val="en-US"/>
          </w:rPr>
          <w:t xml:space="preserve"> (</w:t>
        </w:r>
      </w:ins>
      <w:ins w:id="636" w:author="Microsoft Office User" w:date="2021-12-10T15:43:00Z">
        <w:r w:rsidR="00950C82">
          <w:rPr>
            <w:rFonts w:cstheme="minorHAnsi"/>
            <w:lang w:val="en-US"/>
          </w:rPr>
          <w:t>Figure 3)</w:t>
        </w:r>
      </w:ins>
      <w:ins w:id="637" w:author="Microsoft Office User" w:date="2021-12-10T15:42:00Z">
        <w:r w:rsidR="00950C82">
          <w:rPr>
            <w:rFonts w:cstheme="minorHAnsi"/>
            <w:lang w:val="en-US"/>
          </w:rPr>
          <w:t xml:space="preserve">. </w:t>
        </w:r>
      </w:ins>
      <w:del w:id="638" w:author="Microsoft Office User" w:date="2021-12-10T15:44:00Z">
        <w:r w:rsidR="001B7003" w:rsidDel="00950C82">
          <w:rPr>
            <w:rFonts w:cstheme="minorHAnsi"/>
            <w:lang w:val="en-US"/>
          </w:rPr>
          <w:delText>and</w:delText>
        </w:r>
        <w:r w:rsidRPr="006D69C5" w:rsidDel="00950C82">
          <w:rPr>
            <w:rFonts w:cstheme="minorHAnsi"/>
            <w:lang w:val="en-US"/>
          </w:rPr>
          <w:delText xml:space="preserve"> </w:delText>
        </w:r>
        <w:r w:rsidR="001B7003" w:rsidDel="00950C82">
          <w:rPr>
            <w:rFonts w:cstheme="minorHAnsi"/>
            <w:lang w:val="en-US"/>
          </w:rPr>
          <w:delText>l</w:delText>
        </w:r>
        <w:r w:rsidRPr="006D69C5" w:rsidDel="00950C82">
          <w:rPr>
            <w:rFonts w:cstheme="minorHAnsi"/>
            <w:lang w:val="en-US"/>
          </w:rPr>
          <w:delText>ikewise</w:delText>
        </w:r>
      </w:del>
      <w:ins w:id="639" w:author="Microsoft Office User" w:date="2021-12-10T15:44:00Z">
        <w:r w:rsidR="00950C82">
          <w:rPr>
            <w:rFonts w:cstheme="minorHAnsi"/>
            <w:lang w:val="en-US"/>
          </w:rPr>
          <w:t>A similar shape was observed for speeding</w:t>
        </w:r>
      </w:ins>
      <w:ins w:id="640" w:author="Microsoft Office User" w:date="2021-12-10T15:45:00Z">
        <w:r w:rsidR="00950C82">
          <w:rPr>
            <w:rFonts w:cstheme="minorHAnsi"/>
            <w:lang w:val="en-US"/>
          </w:rPr>
          <w:t xml:space="preserve"> influence </w:t>
        </w:r>
      </w:ins>
      <w:del w:id="641" w:author="Microsoft Office User" w:date="2021-12-10T15:44:00Z">
        <w:r w:rsidRPr="006D69C5" w:rsidDel="00950C82">
          <w:rPr>
            <w:rFonts w:cstheme="minorHAnsi"/>
            <w:lang w:val="en-US"/>
          </w:rPr>
          <w:delText>, group probability to speed up increase</w:delText>
        </w:r>
        <w:r w:rsidR="001B7003" w:rsidDel="00950C82">
          <w:rPr>
            <w:rFonts w:cstheme="minorHAnsi"/>
            <w:lang w:val="en-US"/>
          </w:rPr>
          <w:delText>d</w:delText>
        </w:r>
        <w:r w:rsidRPr="006D69C5" w:rsidDel="00950C82">
          <w:rPr>
            <w:rFonts w:cstheme="minorHAnsi"/>
            <w:lang w:val="en-US"/>
          </w:rPr>
          <w:delText xml:space="preserve"> as individual’s speed </w:delText>
        </w:r>
        <w:r w:rsidR="001B7003" w:rsidDel="00950C82">
          <w:rPr>
            <w:rFonts w:cstheme="minorHAnsi"/>
            <w:lang w:val="en-US"/>
          </w:rPr>
          <w:delText>front-back position or movement</w:delText>
        </w:r>
        <w:r w:rsidRPr="006D69C5" w:rsidDel="00950C82">
          <w:rPr>
            <w:rFonts w:cstheme="minorHAnsi"/>
            <w:lang w:val="en-US"/>
          </w:rPr>
          <w:delText xml:space="preserve"> also increase</w:delText>
        </w:r>
        <w:r w:rsidR="001B7003" w:rsidDel="00950C82">
          <w:rPr>
            <w:rFonts w:cstheme="minorHAnsi"/>
            <w:lang w:val="en-US"/>
          </w:rPr>
          <w:delText xml:space="preserve">d </w:delText>
        </w:r>
      </w:del>
      <w:r w:rsidR="001B7003">
        <w:rPr>
          <w:rFonts w:cstheme="minorHAnsi"/>
          <w:lang w:val="en-US"/>
        </w:rPr>
        <w:t>(see supplements).</w:t>
      </w:r>
      <w:ins w:id="642" w:author="Microsoft Office User" w:date="2021-12-10T15:45:00Z">
        <w:r w:rsidR="00950C82">
          <w:rPr>
            <w:rFonts w:eastAsia="Times New Roman" w:cstheme="minorHAnsi"/>
            <w:bCs/>
            <w:color w:val="000000"/>
            <w:lang w:val="en-CA"/>
          </w:rPr>
          <w:t xml:space="preserve"> </w:t>
        </w:r>
      </w:ins>
      <w:ins w:id="643" w:author="Microsoft Office User" w:date="2021-12-10T15:47:00Z">
        <w:r w:rsidR="00950C82">
          <w:rPr>
            <w:rFonts w:eastAsia="Times New Roman" w:cstheme="minorHAnsi"/>
            <w:bCs/>
            <w:color w:val="000000"/>
            <w:lang w:val="en-CA"/>
          </w:rPr>
          <w:t xml:space="preserve">For each type of influence, </w:t>
        </w:r>
      </w:ins>
    </w:p>
    <w:p w14:paraId="5C9D869A" w14:textId="513FD36D" w:rsidR="007E5F45" w:rsidRPr="001B7003" w:rsidRDefault="00554B42">
      <w:pPr>
        <w:spacing w:before="360" w:after="0" w:line="360" w:lineRule="auto"/>
        <w:jc w:val="both"/>
        <w:outlineLvl w:val="1"/>
        <w:rPr>
          <w:rFonts w:cstheme="minorHAnsi"/>
          <w:lang w:val="en-US"/>
        </w:rPr>
        <w:pPrChange w:id="644" w:author="Microsoft Office User" w:date="2021-12-10T15:45:00Z">
          <w:pPr>
            <w:spacing w:after="120" w:line="360" w:lineRule="auto"/>
            <w:jc w:val="both"/>
            <w:outlineLvl w:val="1"/>
          </w:pPr>
        </w:pPrChange>
      </w:pPr>
      <w:del w:id="645" w:author="Microsoft Office User" w:date="2021-12-10T15:45:00Z">
        <w:r w:rsidDel="00950C82">
          <w:rPr>
            <w:rFonts w:eastAsia="Times New Roman" w:cstheme="minorHAnsi"/>
            <w:bCs/>
            <w:color w:val="000000"/>
            <w:lang w:val="en-CA"/>
          </w:rPr>
          <w:delText xml:space="preserve"> </w:delText>
        </w:r>
      </w:del>
      <w:ins w:id="646" w:author="Microsoft Office User" w:date="2021-12-10T15:47:00Z">
        <w:r w:rsidR="00950C82">
          <w:rPr>
            <w:rFonts w:eastAsia="Times New Roman" w:cstheme="minorHAnsi"/>
            <w:bCs/>
            <w:color w:val="000000"/>
            <w:lang w:val="en-CA"/>
          </w:rPr>
          <w:t>w</w:t>
        </w:r>
      </w:ins>
      <w:del w:id="647" w:author="Microsoft Office User" w:date="2021-12-10T15:47:00Z">
        <w:r w:rsidR="007A0BA1" w:rsidDel="00950C82">
          <w:rPr>
            <w:rFonts w:eastAsia="Times New Roman" w:cstheme="minorHAnsi"/>
            <w:bCs/>
            <w:color w:val="000000"/>
            <w:lang w:val="en-CA"/>
          </w:rPr>
          <w:delText>W</w:delText>
        </w:r>
      </w:del>
      <w:r w:rsidR="007A0BA1">
        <w:rPr>
          <w:rFonts w:eastAsia="Times New Roman" w:cstheme="minorHAnsi"/>
          <w:bCs/>
          <w:color w:val="000000"/>
          <w:lang w:val="en-CA"/>
        </w:rPr>
        <w:t>e the</w:t>
      </w:r>
      <w:r w:rsidR="001B7003">
        <w:rPr>
          <w:rFonts w:eastAsia="Times New Roman" w:cstheme="minorHAnsi"/>
          <w:bCs/>
          <w:color w:val="000000"/>
          <w:lang w:val="en-CA"/>
        </w:rPr>
        <w:t>refore</w:t>
      </w:r>
      <w:r w:rsidR="007A0BA1">
        <w:rPr>
          <w:rFonts w:eastAsia="Times New Roman" w:cstheme="minorHAnsi"/>
          <w:bCs/>
          <w:color w:val="000000"/>
          <w:lang w:val="en-CA"/>
        </w:rPr>
        <w:t xml:space="preserve"> </w:t>
      </w:r>
      <w:r w:rsidR="006D401B">
        <w:rPr>
          <w:rFonts w:eastAsia="Times New Roman" w:cstheme="minorHAnsi"/>
          <w:bCs/>
          <w:color w:val="000000"/>
          <w:lang w:val="en-CA"/>
        </w:rPr>
        <w:t xml:space="preserve">modelled </w:t>
      </w:r>
      <w:del w:id="648" w:author="Microsoft Office User" w:date="2021-12-10T15:47:00Z">
        <w:r w:rsidR="006D401B" w:rsidDel="00950C82">
          <w:rPr>
            <w:rFonts w:eastAsia="Times New Roman" w:cstheme="minorHAnsi"/>
            <w:bCs/>
            <w:color w:val="000000"/>
            <w:lang w:val="en-CA"/>
          </w:rPr>
          <w:delText>each of the four influence</w:delText>
        </w:r>
      </w:del>
      <w:del w:id="649" w:author="Microsoft Office User" w:date="2021-12-10T15:45:00Z">
        <w:r w:rsidR="006D401B" w:rsidDel="00950C82">
          <w:rPr>
            <w:rFonts w:eastAsia="Times New Roman" w:cstheme="minorHAnsi"/>
            <w:bCs/>
            <w:color w:val="000000"/>
            <w:lang w:val="en-CA"/>
          </w:rPr>
          <w:delText>s</w:delText>
        </w:r>
      </w:del>
      <w:del w:id="650" w:author="Microsoft Office User" w:date="2021-12-10T15:47:00Z">
        <w:r w:rsidR="006D401B" w:rsidDel="00950C82">
          <w:rPr>
            <w:rFonts w:eastAsia="Times New Roman" w:cstheme="minorHAnsi"/>
            <w:bCs/>
            <w:color w:val="000000"/>
            <w:lang w:val="en-CA"/>
          </w:rPr>
          <w:delText xml:space="preserve"> as </w:delText>
        </w:r>
        <w:r w:rsidR="0084288E" w:rsidDel="00950C82">
          <w:rPr>
            <w:rFonts w:eastAsia="Times New Roman" w:cstheme="minorHAnsi"/>
            <w:bCs/>
            <w:color w:val="000000"/>
            <w:lang w:val="en-CA"/>
          </w:rPr>
          <w:delText>a</w:delText>
        </w:r>
      </w:del>
      <w:ins w:id="651" w:author="Microsoft Office User" w:date="2021-12-10T15:47:00Z">
        <w:r w:rsidR="00950C82">
          <w:rPr>
            <w:rFonts w:eastAsia="Times New Roman" w:cstheme="minorHAnsi"/>
            <w:bCs/>
            <w:color w:val="000000"/>
            <w:lang w:val="en-CA"/>
          </w:rPr>
          <w:t>the probability o</w:t>
        </w:r>
      </w:ins>
      <w:ins w:id="652" w:author="Microsoft Office User" w:date="2021-12-10T15:48:00Z">
        <w:r w:rsidR="00950C82">
          <w:rPr>
            <w:rFonts w:eastAsia="Times New Roman" w:cstheme="minorHAnsi"/>
            <w:bCs/>
            <w:color w:val="000000"/>
            <w:lang w:val="en-CA"/>
          </w:rPr>
          <w:t>f a</w:t>
        </w:r>
      </w:ins>
      <w:r w:rsidR="0084288E">
        <w:rPr>
          <w:rFonts w:eastAsia="Times New Roman" w:cstheme="minorHAnsi"/>
          <w:bCs/>
          <w:color w:val="000000"/>
          <w:lang w:val="en-CA"/>
        </w:rPr>
        <w:t xml:space="preserve"> binary group response</w:t>
      </w:r>
      <w:ins w:id="653" w:author="Microsoft Office User" w:date="2021-12-10T15:46:00Z">
        <w:r w:rsidR="00950C82">
          <w:rPr>
            <w:rFonts w:eastAsia="Times New Roman" w:cstheme="minorHAnsi"/>
            <w:bCs/>
            <w:color w:val="000000"/>
            <w:lang w:val="en-CA"/>
          </w:rPr>
          <w:t xml:space="preserve"> </w:t>
        </w:r>
      </w:ins>
      <w:ins w:id="654" w:author="Microsoft Office User" w:date="2021-12-10T15:48:00Z">
        <w:r w:rsidR="00950C82">
          <w:rPr>
            <w:rFonts w:eastAsia="Times New Roman" w:cstheme="minorHAnsi"/>
            <w:bCs/>
            <w:color w:val="000000"/>
            <w:lang w:val="en-CA"/>
          </w:rPr>
          <w:t xml:space="preserve">(turn left / right, speed up / slow down) </w:t>
        </w:r>
      </w:ins>
      <w:del w:id="655" w:author="Microsoft Office User" w:date="2021-12-10T15:46:00Z">
        <w:r w:rsidR="0084288E" w:rsidDel="00950C82">
          <w:rPr>
            <w:rFonts w:eastAsia="Times New Roman" w:cstheme="minorHAnsi"/>
            <w:bCs/>
            <w:color w:val="000000"/>
            <w:lang w:val="en-CA"/>
          </w:rPr>
          <w:delText xml:space="preserve"> </w:delText>
        </w:r>
      </w:del>
      <w:r w:rsidR="0084288E">
        <w:rPr>
          <w:rFonts w:eastAsia="Times New Roman" w:cstheme="minorHAnsi"/>
          <w:bCs/>
          <w:color w:val="000000"/>
          <w:lang w:val="en-CA"/>
        </w:rPr>
        <w:t xml:space="preserve">as a function of </w:t>
      </w:r>
      <w:r w:rsidR="00F707EF">
        <w:rPr>
          <w:rFonts w:eastAsia="Times New Roman" w:cstheme="minorHAnsi"/>
          <w:bCs/>
          <w:color w:val="000000"/>
          <w:lang w:val="en-CA"/>
        </w:rPr>
        <w:t>a continuous individual predictor</w:t>
      </w:r>
      <w:ins w:id="656" w:author="Microsoft Office User" w:date="2021-12-10T15:48:00Z">
        <w:r w:rsidR="00950C82">
          <w:rPr>
            <w:rFonts w:eastAsia="Times New Roman" w:cstheme="minorHAnsi"/>
            <w:bCs/>
            <w:color w:val="000000"/>
            <w:lang w:val="en-CA"/>
          </w:rPr>
          <w:t xml:space="preserve"> (position or movement relative to the group reference frame). In particular,</w:t>
        </w:r>
      </w:ins>
      <w:del w:id="657" w:author="Microsoft Office User" w:date="2021-12-10T15:48:00Z">
        <w:r w:rsidR="00F707EF" w:rsidDel="00950C82">
          <w:rPr>
            <w:rFonts w:eastAsia="Times New Roman" w:cstheme="minorHAnsi"/>
            <w:bCs/>
            <w:color w:val="000000"/>
            <w:lang w:val="en-CA"/>
          </w:rPr>
          <w:delText>:</w:delText>
        </w:r>
      </w:del>
      <w:r w:rsidR="00F707EF">
        <w:rPr>
          <w:rFonts w:eastAsia="Times New Roman" w:cstheme="minorHAnsi"/>
          <w:bCs/>
          <w:color w:val="000000"/>
          <w:lang w:val="en-CA"/>
        </w:rPr>
        <w:t xml:space="preserve"> (1)</w:t>
      </w:r>
      <w:ins w:id="658" w:author="Microsoft Office User" w:date="2021-12-10T15:49:00Z">
        <w:r w:rsidR="00950C82">
          <w:rPr>
            <w:rFonts w:eastAsia="Times New Roman" w:cstheme="minorHAnsi"/>
            <w:bCs/>
            <w:color w:val="000000"/>
            <w:lang w:val="en-CA"/>
          </w:rPr>
          <w:t xml:space="preserve"> position turning influence is the</w:t>
        </w:r>
      </w:ins>
      <w:r w:rsidR="00F707EF">
        <w:rPr>
          <w:rFonts w:eastAsia="Times New Roman" w:cstheme="minorHAnsi"/>
          <w:bCs/>
          <w:color w:val="000000"/>
          <w:lang w:val="en-CA"/>
        </w:rPr>
        <w:t xml:space="preserve"> probability of the group to turn right as a function of </w:t>
      </w:r>
      <w:ins w:id="659" w:author="Microsoft Office User" w:date="2021-12-10T15:49:00Z">
        <w:r w:rsidR="00950C82">
          <w:rPr>
            <w:rFonts w:eastAsia="Times New Roman" w:cstheme="minorHAnsi"/>
            <w:bCs/>
            <w:color w:val="000000"/>
            <w:lang w:val="en-CA"/>
          </w:rPr>
          <w:t xml:space="preserve">an </w:t>
        </w:r>
      </w:ins>
      <w:r w:rsidR="00F707EF">
        <w:rPr>
          <w:rFonts w:eastAsia="Times New Roman" w:cstheme="minorHAnsi"/>
          <w:bCs/>
          <w:color w:val="000000"/>
          <w:lang w:val="en-CA"/>
        </w:rPr>
        <w:t>individual</w:t>
      </w:r>
      <w:ins w:id="660" w:author="Microsoft Office User" w:date="2021-12-10T15:49:00Z">
        <w:r w:rsidR="00950C82">
          <w:rPr>
            <w:rFonts w:eastAsia="Times New Roman" w:cstheme="minorHAnsi"/>
            <w:bCs/>
            <w:color w:val="000000"/>
            <w:lang w:val="en-CA"/>
          </w:rPr>
          <w:t>’s</w:t>
        </w:r>
      </w:ins>
      <w:r w:rsidR="00F707EF">
        <w:rPr>
          <w:rFonts w:eastAsia="Times New Roman" w:cstheme="minorHAnsi"/>
          <w:bCs/>
          <w:color w:val="000000"/>
          <w:lang w:val="en-CA"/>
        </w:rPr>
        <w:t xml:space="preserve"> left-right position, (2) </w:t>
      </w:r>
      <w:ins w:id="661" w:author="Microsoft Office User" w:date="2021-12-10T15:49:00Z">
        <w:r w:rsidR="00950C82">
          <w:rPr>
            <w:rFonts w:eastAsia="Times New Roman" w:cstheme="minorHAnsi"/>
            <w:bCs/>
            <w:color w:val="000000"/>
            <w:lang w:val="en-CA"/>
          </w:rPr>
          <w:t xml:space="preserve">movement turning influence is the </w:t>
        </w:r>
      </w:ins>
      <w:r w:rsidR="00F707EF">
        <w:rPr>
          <w:rFonts w:eastAsia="Times New Roman" w:cstheme="minorHAnsi"/>
          <w:bCs/>
          <w:color w:val="000000"/>
          <w:lang w:val="en-CA"/>
        </w:rPr>
        <w:t xml:space="preserve">probability of the group to turn right as a function of </w:t>
      </w:r>
      <w:ins w:id="662" w:author="Microsoft Office User" w:date="2021-12-10T15:49:00Z">
        <w:r w:rsidR="00950C82">
          <w:rPr>
            <w:rFonts w:eastAsia="Times New Roman" w:cstheme="minorHAnsi"/>
            <w:bCs/>
            <w:color w:val="000000"/>
            <w:lang w:val="en-CA"/>
          </w:rPr>
          <w:t xml:space="preserve">an </w:t>
        </w:r>
      </w:ins>
      <w:r w:rsidR="00F707EF">
        <w:rPr>
          <w:rFonts w:eastAsia="Times New Roman" w:cstheme="minorHAnsi"/>
          <w:bCs/>
          <w:color w:val="000000"/>
          <w:lang w:val="en-CA"/>
        </w:rPr>
        <w:t>individual</w:t>
      </w:r>
      <w:ins w:id="663" w:author="Microsoft Office User" w:date="2021-12-10T15:49:00Z">
        <w:r w:rsidR="00950C82">
          <w:rPr>
            <w:rFonts w:eastAsia="Times New Roman" w:cstheme="minorHAnsi"/>
            <w:bCs/>
            <w:color w:val="000000"/>
            <w:lang w:val="en-CA"/>
          </w:rPr>
          <w:t>’s</w:t>
        </w:r>
      </w:ins>
      <w:r w:rsidR="00F707EF">
        <w:rPr>
          <w:rFonts w:eastAsia="Times New Roman" w:cstheme="minorHAnsi"/>
          <w:bCs/>
          <w:color w:val="000000"/>
          <w:lang w:val="en-CA"/>
        </w:rPr>
        <w:t xml:space="preserve"> </w:t>
      </w:r>
      <w:ins w:id="664" w:author="Microsoft Office User" w:date="2021-12-10T15:49:00Z">
        <w:r w:rsidR="00950C82">
          <w:rPr>
            <w:rFonts w:eastAsia="Times New Roman" w:cstheme="minorHAnsi"/>
            <w:bCs/>
            <w:color w:val="000000"/>
            <w:lang w:val="en-CA"/>
          </w:rPr>
          <w:t xml:space="preserve">speed along the group’s </w:t>
        </w:r>
      </w:ins>
      <w:r w:rsidR="00F707EF">
        <w:rPr>
          <w:rFonts w:eastAsia="Times New Roman" w:cstheme="minorHAnsi"/>
          <w:bCs/>
          <w:color w:val="000000"/>
          <w:lang w:val="en-CA"/>
        </w:rPr>
        <w:t xml:space="preserve">left-right </w:t>
      </w:r>
      <w:del w:id="665" w:author="Microsoft Office User" w:date="2021-12-10T15:49:00Z">
        <w:r w:rsidR="00F707EF" w:rsidDel="00950C82">
          <w:rPr>
            <w:rFonts w:eastAsia="Times New Roman" w:cstheme="minorHAnsi"/>
            <w:bCs/>
            <w:color w:val="000000"/>
            <w:lang w:val="en-CA"/>
          </w:rPr>
          <w:delText>movement</w:delText>
        </w:r>
      </w:del>
      <w:ins w:id="666" w:author="Microsoft Office User" w:date="2021-12-10T15:49:00Z">
        <w:r w:rsidR="00950C82">
          <w:rPr>
            <w:rFonts w:eastAsia="Times New Roman" w:cstheme="minorHAnsi"/>
            <w:bCs/>
            <w:color w:val="000000"/>
            <w:lang w:val="en-CA"/>
          </w:rPr>
          <w:t>axis</w:t>
        </w:r>
      </w:ins>
      <w:r w:rsidR="00F707EF">
        <w:rPr>
          <w:rFonts w:eastAsia="Times New Roman" w:cstheme="minorHAnsi"/>
          <w:bCs/>
          <w:color w:val="000000"/>
          <w:lang w:val="en-CA"/>
        </w:rPr>
        <w:t>, (3)</w:t>
      </w:r>
      <w:ins w:id="667" w:author="Microsoft Office User" w:date="2021-12-10T15:50:00Z">
        <w:r w:rsidR="00950C82">
          <w:rPr>
            <w:rFonts w:eastAsia="Times New Roman" w:cstheme="minorHAnsi"/>
            <w:bCs/>
            <w:color w:val="000000"/>
            <w:lang w:val="en-CA"/>
          </w:rPr>
          <w:t xml:space="preserve"> position speeding influence is the</w:t>
        </w:r>
      </w:ins>
      <w:r w:rsidR="00F707EF">
        <w:rPr>
          <w:rFonts w:eastAsia="Times New Roman" w:cstheme="minorHAnsi"/>
          <w:bCs/>
          <w:color w:val="000000"/>
          <w:lang w:val="en-CA"/>
        </w:rPr>
        <w:t xml:space="preserve"> probability of the group to speed up as a function of</w:t>
      </w:r>
      <w:ins w:id="668" w:author="Microsoft Office User" w:date="2021-12-10T15:50:00Z">
        <w:r w:rsidR="00950C82">
          <w:rPr>
            <w:rFonts w:eastAsia="Times New Roman" w:cstheme="minorHAnsi"/>
            <w:bCs/>
            <w:color w:val="000000"/>
            <w:lang w:val="en-CA"/>
          </w:rPr>
          <w:t xml:space="preserve"> an</w:t>
        </w:r>
      </w:ins>
      <w:r w:rsidR="00F707EF">
        <w:rPr>
          <w:rFonts w:eastAsia="Times New Roman" w:cstheme="minorHAnsi"/>
          <w:bCs/>
          <w:color w:val="000000"/>
          <w:lang w:val="en-CA"/>
        </w:rPr>
        <w:t xml:space="preserve"> individual</w:t>
      </w:r>
      <w:ins w:id="669" w:author="Microsoft Office User" w:date="2021-12-10T15:50:00Z">
        <w:r w:rsidR="00950C82">
          <w:rPr>
            <w:rFonts w:eastAsia="Times New Roman" w:cstheme="minorHAnsi"/>
            <w:bCs/>
            <w:color w:val="000000"/>
            <w:lang w:val="en-CA"/>
          </w:rPr>
          <w:t>’s</w:t>
        </w:r>
      </w:ins>
      <w:r w:rsidR="00F707EF">
        <w:rPr>
          <w:rFonts w:eastAsia="Times New Roman" w:cstheme="minorHAnsi"/>
          <w:bCs/>
          <w:color w:val="000000"/>
          <w:lang w:val="en-CA"/>
        </w:rPr>
        <w:t xml:space="preserve"> </w:t>
      </w:r>
      <w:del w:id="670" w:author="Microsoft Office User" w:date="2021-12-10T15:50:00Z">
        <w:r w:rsidR="00F707EF" w:rsidDel="00950C82">
          <w:rPr>
            <w:rFonts w:eastAsia="Times New Roman" w:cstheme="minorHAnsi"/>
            <w:bCs/>
            <w:color w:val="000000"/>
            <w:lang w:val="en-CA"/>
          </w:rPr>
          <w:delText>front-back position</w:delText>
        </w:r>
      </w:del>
      <w:ins w:id="671" w:author="Microsoft Office User" w:date="2021-12-10T15:50:00Z">
        <w:r w:rsidR="00950C82">
          <w:rPr>
            <w:rFonts w:eastAsia="Times New Roman" w:cstheme="minorHAnsi"/>
            <w:bCs/>
            <w:color w:val="000000"/>
            <w:lang w:val="en-CA"/>
          </w:rPr>
          <w:t>position along the group’s front-back axis</w:t>
        </w:r>
      </w:ins>
      <w:r w:rsidR="00F707EF">
        <w:rPr>
          <w:rFonts w:eastAsia="Times New Roman" w:cstheme="minorHAnsi"/>
          <w:bCs/>
          <w:color w:val="000000"/>
          <w:lang w:val="en-CA"/>
        </w:rPr>
        <w:t xml:space="preserve">, </w:t>
      </w:r>
      <w:ins w:id="672" w:author="Microsoft Office User" w:date="2021-12-10T15:50:00Z">
        <w:r w:rsidR="00950C82">
          <w:rPr>
            <w:rFonts w:eastAsia="Times New Roman" w:cstheme="minorHAnsi"/>
            <w:bCs/>
            <w:color w:val="000000"/>
            <w:lang w:val="en-CA"/>
          </w:rPr>
          <w:t xml:space="preserve">and </w:t>
        </w:r>
      </w:ins>
      <w:r w:rsidR="00F707EF">
        <w:rPr>
          <w:rFonts w:eastAsia="Times New Roman" w:cstheme="minorHAnsi"/>
          <w:bCs/>
          <w:color w:val="000000"/>
          <w:lang w:val="en-CA"/>
        </w:rPr>
        <w:t>(4)</w:t>
      </w:r>
      <w:ins w:id="673" w:author="Microsoft Office User" w:date="2021-12-10T15:50:00Z">
        <w:r w:rsidR="00950C82">
          <w:rPr>
            <w:rFonts w:eastAsia="Times New Roman" w:cstheme="minorHAnsi"/>
            <w:bCs/>
            <w:color w:val="000000"/>
            <w:lang w:val="en-CA"/>
          </w:rPr>
          <w:t xml:space="preserve"> movement speeding influence is the</w:t>
        </w:r>
      </w:ins>
      <w:r w:rsidR="00F707EF">
        <w:rPr>
          <w:rFonts w:eastAsia="Times New Roman" w:cstheme="minorHAnsi"/>
          <w:bCs/>
          <w:color w:val="000000"/>
          <w:lang w:val="en-CA"/>
        </w:rPr>
        <w:t xml:space="preserve"> probability of the group to speed up as a function of</w:t>
      </w:r>
      <w:ins w:id="674" w:author="Microsoft Office User" w:date="2021-12-10T15:50:00Z">
        <w:r w:rsidR="00950C82">
          <w:rPr>
            <w:rFonts w:eastAsia="Times New Roman" w:cstheme="minorHAnsi"/>
            <w:bCs/>
            <w:color w:val="000000"/>
            <w:lang w:val="en-CA"/>
          </w:rPr>
          <w:t xml:space="preserve"> </w:t>
        </w:r>
      </w:ins>
      <w:ins w:id="675" w:author="Microsoft Office User" w:date="2021-12-10T15:51:00Z">
        <w:r w:rsidR="00950C82">
          <w:rPr>
            <w:rFonts w:eastAsia="Times New Roman" w:cstheme="minorHAnsi"/>
            <w:bCs/>
            <w:color w:val="000000"/>
            <w:lang w:val="en-CA"/>
          </w:rPr>
          <w:t xml:space="preserve">the difference speed between </w:t>
        </w:r>
      </w:ins>
      <w:ins w:id="676" w:author="Microsoft Office User" w:date="2021-12-10T15:50:00Z">
        <w:r w:rsidR="00950C82">
          <w:rPr>
            <w:rFonts w:eastAsia="Times New Roman" w:cstheme="minorHAnsi"/>
            <w:bCs/>
            <w:color w:val="000000"/>
            <w:lang w:val="en-CA"/>
          </w:rPr>
          <w:t>an</w:t>
        </w:r>
      </w:ins>
      <w:r w:rsidR="00F707EF">
        <w:rPr>
          <w:rFonts w:eastAsia="Times New Roman" w:cstheme="minorHAnsi"/>
          <w:bCs/>
          <w:color w:val="000000"/>
          <w:lang w:val="en-CA"/>
        </w:rPr>
        <w:t xml:space="preserve"> individual</w:t>
      </w:r>
      <w:ins w:id="677" w:author="Microsoft Office User" w:date="2021-12-10T15:50:00Z">
        <w:r w:rsidR="00950C82">
          <w:rPr>
            <w:rFonts w:eastAsia="Times New Roman" w:cstheme="minorHAnsi"/>
            <w:bCs/>
            <w:color w:val="000000"/>
            <w:lang w:val="en-CA"/>
          </w:rPr>
          <w:t xml:space="preserve"> </w:t>
        </w:r>
      </w:ins>
      <w:ins w:id="678" w:author="Microsoft Office User" w:date="2021-12-10T15:51:00Z">
        <w:r w:rsidR="00950C82">
          <w:rPr>
            <w:rFonts w:eastAsia="Times New Roman" w:cstheme="minorHAnsi"/>
            <w:bCs/>
            <w:color w:val="000000"/>
            <w:lang w:val="en-CA"/>
          </w:rPr>
          <w:t xml:space="preserve">and the group </w:t>
        </w:r>
        <w:proofErr w:type="spellStart"/>
        <w:r w:rsidR="00950C82">
          <w:rPr>
            <w:rFonts w:eastAsia="Times New Roman" w:cstheme="minorHAnsi"/>
            <w:bCs/>
            <w:color w:val="000000"/>
            <w:lang w:val="en-CA"/>
          </w:rPr>
          <w:t>group</w:t>
        </w:r>
        <w:proofErr w:type="spellEnd"/>
        <w:r w:rsidR="00950C82">
          <w:rPr>
            <w:rFonts w:eastAsia="Times New Roman" w:cstheme="minorHAnsi"/>
            <w:bCs/>
            <w:color w:val="000000"/>
            <w:lang w:val="en-CA"/>
          </w:rPr>
          <w:t xml:space="preserve"> along the group’s</w:t>
        </w:r>
      </w:ins>
      <w:r w:rsidR="00F707EF">
        <w:rPr>
          <w:rFonts w:eastAsia="Times New Roman" w:cstheme="minorHAnsi"/>
          <w:bCs/>
          <w:color w:val="000000"/>
          <w:lang w:val="en-CA"/>
        </w:rPr>
        <w:t xml:space="preserve"> front-back </w:t>
      </w:r>
      <w:del w:id="679" w:author="Microsoft Office User" w:date="2021-12-10T15:51:00Z">
        <w:r w:rsidR="00F707EF" w:rsidDel="00950C82">
          <w:rPr>
            <w:rFonts w:eastAsia="Times New Roman" w:cstheme="minorHAnsi"/>
            <w:bCs/>
            <w:color w:val="000000"/>
            <w:lang w:val="en-CA"/>
          </w:rPr>
          <w:delText>movement</w:delText>
        </w:r>
      </w:del>
      <w:ins w:id="680" w:author="Microsoft Office User" w:date="2021-12-10T15:51:00Z">
        <w:r w:rsidR="00950C82">
          <w:rPr>
            <w:rFonts w:eastAsia="Times New Roman" w:cstheme="minorHAnsi"/>
            <w:bCs/>
            <w:color w:val="000000"/>
            <w:lang w:val="en-CA"/>
          </w:rPr>
          <w:t>axis</w:t>
        </w:r>
      </w:ins>
      <w:r w:rsidR="00F707EF">
        <w:rPr>
          <w:rFonts w:eastAsia="Times New Roman" w:cstheme="minorHAnsi"/>
          <w:bCs/>
          <w:color w:val="000000"/>
          <w:lang w:val="en-CA"/>
        </w:rPr>
        <w:t xml:space="preserve">. </w:t>
      </w:r>
    </w:p>
    <w:p w14:paraId="575C72DB" w14:textId="3BE31D18" w:rsidR="00F82420" w:rsidRPr="006D69C5" w:rsidRDefault="00883897" w:rsidP="00F82420">
      <w:pPr>
        <w:spacing w:after="0" w:line="360" w:lineRule="auto"/>
        <w:jc w:val="both"/>
        <w:rPr>
          <w:rFonts w:eastAsia="Times New Roman" w:cstheme="minorHAnsi"/>
          <w:lang w:val="en-US"/>
        </w:rPr>
      </w:pPr>
      <w:bookmarkStart w:id="681" w:name="_Hlk90888680"/>
      <w:bookmarkEnd w:id="629"/>
      <w:del w:id="682" w:author="Microsoft Office User" w:date="2021-12-10T15:51:00Z">
        <w:r w:rsidDel="00950C82">
          <w:rPr>
            <w:rFonts w:eastAsia="Times New Roman" w:cstheme="minorHAnsi"/>
            <w:bCs/>
            <w:color w:val="000000"/>
            <w:lang w:val="en-US"/>
          </w:rPr>
          <w:lastRenderedPageBreak/>
          <w:delText>The models used were a modified version</w:delText>
        </w:r>
      </w:del>
      <w:ins w:id="683" w:author="Microsoft Office User" w:date="2021-12-10T15:51:00Z">
        <w:r w:rsidR="00950C82">
          <w:rPr>
            <w:rFonts w:eastAsia="Times New Roman" w:cstheme="minorHAnsi"/>
            <w:bCs/>
            <w:color w:val="000000"/>
            <w:lang w:val="en-US"/>
          </w:rPr>
          <w:t>To model these probabilities, we fit a modified version</w:t>
        </w:r>
      </w:ins>
      <w:r>
        <w:rPr>
          <w:rFonts w:eastAsia="Times New Roman" w:cstheme="minorHAnsi"/>
          <w:bCs/>
          <w:color w:val="000000"/>
          <w:lang w:val="en-US"/>
        </w:rPr>
        <w:t xml:space="preserve"> of the logistic function</w:t>
      </w:r>
      <w:ins w:id="684" w:author="Microsoft Office User" w:date="2021-12-10T15:53:00Z">
        <w:r w:rsidR="00976858">
          <w:rPr>
            <w:rFonts w:eastAsia="Times New Roman" w:cstheme="minorHAnsi"/>
            <w:bCs/>
            <w:color w:val="000000"/>
            <w:lang w:val="en-US"/>
          </w:rPr>
          <w:t xml:space="preserve"> to each of the four types of influence, for each individual</w:t>
        </w:r>
      </w:ins>
      <w:r>
        <w:rPr>
          <w:rFonts w:eastAsia="Times New Roman" w:cstheme="minorHAnsi"/>
          <w:bCs/>
          <w:color w:val="000000"/>
          <w:lang w:val="en-US"/>
        </w:rPr>
        <w:t xml:space="preserve"> </w:t>
      </w:r>
      <w:r w:rsidR="007E5F45">
        <w:rPr>
          <w:rFonts w:eastAsia="Times New Roman" w:cstheme="minorHAnsi"/>
          <w:bCs/>
          <w:color w:val="000000"/>
          <w:lang w:val="en-US"/>
        </w:rPr>
        <w:t>(equation 1):</w:t>
      </w:r>
    </w:p>
    <w:bookmarkEnd w:id="681"/>
    <w:p w14:paraId="340FAFB9" w14:textId="3E4C36BE"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58240" behindDoc="0" locked="0" layoutInCell="1" allowOverlap="1" wp14:anchorId="2C8551E6" wp14:editId="0CF1CFE2">
                <wp:simplePos x="0" y="0"/>
                <wp:positionH relativeFrom="margin">
                  <wp:align>left</wp:align>
                </wp:positionH>
                <wp:positionV relativeFrom="paragraph">
                  <wp:posOffset>32385</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EE40E4" w:rsidRDefault="00EE40E4"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2C8551E6" id="_x0000_t202" coordsize="21600,21600" o:spt="202" path="m,l,21600r21600,l21600,xe">
                <v:stroke joinstyle="miter"/>
                <v:path gradientshapeok="t" o:connecttype="rect"/>
              </v:shapetype>
              <v:shape id="TextBox 20" o:spid="_x0000_s1037" type="#_x0000_t202" style="position:absolute;left:0;text-align:left;margin-left:0;margin-top:2.55pt;width:469.2pt;height:51.0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" filled="f" stroked="f">
                <v:textbox style="mso-fit-shape-to-text:t" inset="0,0,0,0">
                  <w:txbxContent>
                    <w:p w14:paraId="3E115E7B" w14:textId="7B4D0439" w:rsidR="00EE40E4" w:rsidRDefault="00EE40E4"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0AE66B42" w14:textId="32DFD00C" w:rsidR="00F82420" w:rsidRDefault="00F82420" w:rsidP="00F82420">
      <w:pPr>
        <w:spacing w:after="0" w:line="360" w:lineRule="auto"/>
        <w:jc w:val="both"/>
        <w:rPr>
          <w:rFonts w:eastAsia="Times New Roman" w:cstheme="minorHAnsi"/>
          <w:lang w:val="en-US"/>
        </w:rPr>
      </w:pPr>
    </w:p>
    <w:p w14:paraId="4F3D3719" w14:textId="77777777" w:rsidR="007E5F45" w:rsidRDefault="007E5F45" w:rsidP="00F82420">
      <w:pPr>
        <w:spacing w:after="0" w:line="360" w:lineRule="auto"/>
        <w:jc w:val="both"/>
        <w:rPr>
          <w:rFonts w:eastAsia="Times New Roman" w:cstheme="minorHAnsi"/>
          <w:lang w:val="en-US"/>
        </w:rPr>
      </w:pPr>
    </w:p>
    <w:p w14:paraId="254F76E8" w14:textId="0F644B7B" w:rsidR="007E5F45" w:rsidRDefault="00976858" w:rsidP="00011C1A">
      <w:pPr>
        <w:spacing w:after="0" w:line="360" w:lineRule="auto"/>
        <w:jc w:val="both"/>
        <w:rPr>
          <w:ins w:id="685" w:author="Microsoft Office User" w:date="2021-12-10T16:05:00Z"/>
          <w:rFonts w:eastAsia="Times New Roman" w:cstheme="minorHAnsi"/>
          <w:lang w:val="en-US"/>
        </w:rPr>
      </w:pPr>
      <w:bookmarkStart w:id="686" w:name="_Hlk90888700"/>
      <w:ins w:id="687" w:author="Microsoft Office User" w:date="2021-12-10T15:53:00Z">
        <w:r>
          <w:rPr>
            <w:rFonts w:eastAsia="Times New Roman" w:cstheme="minorHAnsi"/>
            <w:lang w:val="en-US"/>
          </w:rPr>
          <w:t xml:space="preserve">Here, </w:t>
        </w:r>
      </w:ins>
      <w:del w:id="688" w:author="Microsoft Office User" w:date="2021-12-10T15:52:00Z">
        <w:r w:rsidR="007E5F45" w:rsidDel="00950C82">
          <w:rPr>
            <w:rFonts w:eastAsia="Times New Roman" w:cstheme="minorHAnsi"/>
            <w:lang w:val="en-US"/>
          </w:rPr>
          <w:delText>W</w:delText>
        </w:r>
      </w:del>
      <w:del w:id="689" w:author="Microsoft Office User" w:date="2021-12-10T15:53:00Z">
        <w:r w:rsidR="007E5F45" w:rsidDel="00976858">
          <w:rPr>
            <w:rFonts w:eastAsia="Times New Roman" w:cstheme="minorHAnsi"/>
            <w:lang w:val="en-US"/>
          </w:rPr>
          <w:delText>here</w:delText>
        </w:r>
      </w:del>
      <w:ins w:id="690" w:author="Microsoft Office User" w:date="2021-12-10T15:52:00Z">
        <w:r>
          <w:rPr>
            <w:rFonts w:eastAsia="Times New Roman" w:cstheme="minorHAnsi"/>
            <w:i/>
            <w:iCs/>
            <w:lang w:val="en-US"/>
          </w:rPr>
          <w:t xml:space="preserve">x </w:t>
        </w:r>
        <w:r>
          <w:rPr>
            <w:rFonts w:eastAsia="Times New Roman" w:cstheme="minorHAnsi"/>
            <w:lang w:val="en-US"/>
          </w:rPr>
          <w:t>represents the individual characteristic</w:t>
        </w:r>
      </w:ins>
      <w:ins w:id="691" w:author="Microsoft Office User" w:date="2021-12-10T15:53:00Z">
        <w:r>
          <w:rPr>
            <w:rFonts w:eastAsia="Times New Roman" w:cstheme="minorHAnsi"/>
            <w:lang w:val="en-US"/>
          </w:rPr>
          <w:t xml:space="preserve"> (relative position or speed) and </w:t>
        </w:r>
        <w:r>
          <w:rPr>
            <w:rFonts w:eastAsia="Times New Roman" w:cstheme="minorHAnsi"/>
            <w:i/>
            <w:iCs/>
            <w:lang w:val="en-US"/>
          </w:rPr>
          <w:t>f(x)</w:t>
        </w:r>
        <w:r>
          <w:rPr>
            <w:rFonts w:eastAsia="Times New Roman" w:cstheme="minorHAnsi"/>
            <w:lang w:val="en-US"/>
          </w:rPr>
          <w:t xml:space="preserve"> represents the probability of the group turning right or speeding up.</w:t>
        </w:r>
      </w:ins>
      <w:r w:rsidR="007E5F45">
        <w:rPr>
          <w:rFonts w:eastAsia="Times New Roman" w:cstheme="minorHAnsi"/>
          <w:lang w:val="en-US"/>
        </w:rPr>
        <w:t xml:space="preserve"> α</w:t>
      </w:r>
      <w:ins w:id="692" w:author="Microsoft Office User" w:date="2021-12-10T15:54:00Z">
        <w:r>
          <w:rPr>
            <w:rFonts w:eastAsia="Times New Roman" w:cstheme="minorHAnsi"/>
            <w:lang w:val="en-US"/>
          </w:rPr>
          <w:t xml:space="preserve"> and </w:t>
        </w:r>
      </w:ins>
      <w:del w:id="693" w:author="Microsoft Office User" w:date="2021-12-10T15:54:00Z">
        <w:r w:rsidR="007E5F45" w:rsidDel="00976858">
          <w:rPr>
            <w:rFonts w:eastAsia="Times New Roman" w:cstheme="minorHAnsi"/>
            <w:lang w:val="en-US"/>
          </w:rPr>
          <w:delText xml:space="preserve"> </w:delText>
        </w:r>
      </w:del>
      <w:ins w:id="694" w:author="Microsoft Office User" w:date="2021-12-10T15:54:00Z">
        <w:r>
          <w:rPr>
            <w:rFonts w:eastAsia="Times New Roman" w:cstheme="minorHAnsi"/>
            <w:lang w:val="en-US"/>
          </w:rPr>
          <w:t xml:space="preserve">β are </w:t>
        </w:r>
      </w:ins>
      <w:ins w:id="695" w:author="Microsoft Office User" w:date="2021-12-10T16:01:00Z">
        <w:r w:rsidR="00D826B3">
          <w:rPr>
            <w:rFonts w:eastAsia="Times New Roman" w:cstheme="minorHAnsi"/>
            <w:lang w:val="en-US"/>
          </w:rPr>
          <w:t>variable</w:t>
        </w:r>
      </w:ins>
      <w:ins w:id="696" w:author="Microsoft Office User" w:date="2021-12-10T15:54:00Z">
        <w:r>
          <w:rPr>
            <w:rFonts w:eastAsia="Times New Roman" w:cstheme="minorHAnsi"/>
            <w:lang w:val="en-US"/>
          </w:rPr>
          <w:t xml:space="preserve"> parameters</w:t>
        </w:r>
      </w:ins>
      <w:ins w:id="697" w:author="Microsoft Office User" w:date="2021-12-10T16:01:00Z">
        <w:r w:rsidR="00D826B3">
          <w:rPr>
            <w:rFonts w:eastAsia="Times New Roman" w:cstheme="minorHAnsi"/>
            <w:lang w:val="en-US"/>
          </w:rPr>
          <w:t xml:space="preserve"> which were fit for each individual separately,</w:t>
        </w:r>
      </w:ins>
      <w:ins w:id="698" w:author="Microsoft Office User" w:date="2021-12-10T15:54:00Z">
        <w:r>
          <w:rPr>
            <w:rFonts w:eastAsia="Times New Roman" w:cstheme="minorHAnsi"/>
            <w:lang w:val="en-US"/>
          </w:rPr>
          <w:t xml:space="preserve"> </w:t>
        </w:r>
      </w:ins>
      <w:ins w:id="699" w:author="Microsoft Office User" w:date="2021-12-10T16:00:00Z">
        <w:r w:rsidR="00D826B3">
          <w:rPr>
            <w:rFonts w:eastAsia="Times New Roman" w:cstheme="minorHAnsi"/>
            <w:lang w:val="en-US"/>
          </w:rPr>
          <w:t>while</w:t>
        </w:r>
      </w:ins>
      <w:ins w:id="700" w:author="Microsoft Office User" w:date="2021-12-10T15:58:00Z">
        <w:r w:rsidR="00D826B3">
          <w:rPr>
            <w:rFonts w:eastAsia="Times New Roman" w:cstheme="minorHAnsi"/>
            <w:lang w:val="en-US"/>
          </w:rPr>
          <w:t xml:space="preserve"> </w:t>
        </w:r>
      </w:ins>
      <w:ins w:id="701" w:author="Microsoft Office User" w:date="2021-12-10T15:59:00Z">
        <w:r w:rsidR="00D826B3">
          <w:rPr>
            <w:rFonts w:eastAsia="Times New Roman" w:cstheme="minorHAnsi"/>
            <w:lang w:val="en-US"/>
          </w:rPr>
          <w:t xml:space="preserve">γ </w:t>
        </w:r>
      </w:ins>
      <w:ins w:id="702" w:author="Microsoft Office User" w:date="2021-12-10T16:00:00Z">
        <w:r w:rsidR="00D826B3">
          <w:rPr>
            <w:rFonts w:eastAsia="Times New Roman" w:cstheme="minorHAnsi"/>
            <w:lang w:val="en-US"/>
          </w:rPr>
          <w:t>is a fixed</w:t>
        </w:r>
      </w:ins>
      <w:ins w:id="703" w:author="Microsoft Office User" w:date="2021-12-10T16:01:00Z">
        <w:r w:rsidR="00D826B3">
          <w:rPr>
            <w:rFonts w:eastAsia="Times New Roman" w:cstheme="minorHAnsi"/>
            <w:lang w:val="en-US"/>
          </w:rPr>
          <w:t xml:space="preserve"> </w:t>
        </w:r>
      </w:ins>
      <w:ins w:id="704" w:author="Microsoft Office User" w:date="2021-12-10T16:00:00Z">
        <w:r w:rsidR="00D826B3">
          <w:rPr>
            <w:rFonts w:eastAsia="Times New Roman" w:cstheme="minorHAnsi"/>
            <w:lang w:val="en-US"/>
          </w:rPr>
          <w:t>parameter</w:t>
        </w:r>
      </w:ins>
      <w:ins w:id="705" w:author="Microsoft Office User" w:date="2021-12-10T16:01:00Z">
        <w:r w:rsidR="00D826B3">
          <w:rPr>
            <w:rFonts w:eastAsia="Times New Roman" w:cstheme="minorHAnsi"/>
            <w:lang w:val="en-US"/>
          </w:rPr>
          <w:t xml:space="preserve"> which we set as described below</w:t>
        </w:r>
      </w:ins>
      <w:ins w:id="706" w:author="Microsoft Office User" w:date="2021-12-10T15:54:00Z">
        <w:r>
          <w:rPr>
            <w:rFonts w:eastAsia="Times New Roman" w:cstheme="minorHAnsi"/>
            <w:lang w:val="en-US"/>
          </w:rPr>
          <w:t xml:space="preserve">. </w:t>
        </w:r>
      </w:ins>
      <w:ins w:id="707" w:author="Microsoft Office User" w:date="2021-12-10T15:55:00Z">
        <w:r>
          <w:rPr>
            <w:rFonts w:eastAsia="Times New Roman" w:cstheme="minorHAnsi"/>
            <w:lang w:val="en-US"/>
          </w:rPr>
          <w:t>α</w:t>
        </w:r>
      </w:ins>
      <w:ins w:id="708" w:author="Microsoft Office User" w:date="2021-12-10T15:54:00Z">
        <w:r>
          <w:rPr>
            <w:rFonts w:eastAsia="Times New Roman" w:cstheme="minorHAnsi"/>
            <w:lang w:val="en-US"/>
          </w:rPr>
          <w:t xml:space="preserve"> can be interpre</w:t>
        </w:r>
      </w:ins>
      <w:ins w:id="709" w:author="Microsoft Office User" w:date="2021-12-10T15:55:00Z">
        <w:r>
          <w:rPr>
            <w:rFonts w:eastAsia="Times New Roman" w:cstheme="minorHAnsi"/>
            <w:lang w:val="en-US"/>
          </w:rPr>
          <w:t>ted</w:t>
        </w:r>
      </w:ins>
      <w:ins w:id="710" w:author="Microsoft Office User" w:date="2021-12-10T15:54:00Z">
        <w:r>
          <w:rPr>
            <w:rFonts w:eastAsia="Times New Roman" w:cstheme="minorHAnsi"/>
            <w:lang w:val="en-US"/>
          </w:rPr>
          <w:t xml:space="preserve"> </w:t>
        </w:r>
      </w:ins>
      <w:ins w:id="711" w:author="Microsoft Office User" w:date="2021-12-10T15:55:00Z">
        <w:r>
          <w:rPr>
            <w:rFonts w:eastAsia="Times New Roman" w:cstheme="minorHAnsi"/>
            <w:lang w:val="en-US"/>
          </w:rPr>
          <w:t xml:space="preserve">as </w:t>
        </w:r>
      </w:ins>
      <w:del w:id="712" w:author="Microsoft Office User" w:date="2021-12-10T15:54:00Z">
        <w:r w:rsidR="007E5F45" w:rsidDel="00976858">
          <w:rPr>
            <w:rFonts w:eastAsia="Times New Roman" w:cstheme="minorHAnsi"/>
            <w:lang w:val="en-US"/>
          </w:rPr>
          <w:delText>represent</w:delText>
        </w:r>
        <w:r w:rsidR="00011C1A" w:rsidDel="00976858">
          <w:rPr>
            <w:rFonts w:eastAsia="Times New Roman" w:cstheme="minorHAnsi"/>
            <w:lang w:val="en-US"/>
          </w:rPr>
          <w:delText>s</w:delText>
        </w:r>
        <w:r w:rsidR="007E5F45" w:rsidDel="00976858">
          <w:rPr>
            <w:rFonts w:eastAsia="Times New Roman" w:cstheme="minorHAnsi"/>
            <w:lang w:val="en-US"/>
          </w:rPr>
          <w:delText xml:space="preserve"> </w:delText>
        </w:r>
      </w:del>
      <w:r w:rsidR="007E5F45">
        <w:rPr>
          <w:rFonts w:eastAsia="Times New Roman" w:cstheme="minorHAnsi"/>
          <w:lang w:val="en-US"/>
        </w:rPr>
        <w:t>the probability that the group is influenced by the focal individual at a given time point</w:t>
      </w:r>
      <w:r w:rsidR="000D2D96">
        <w:rPr>
          <w:rFonts w:eastAsia="Times New Roman" w:cstheme="minorHAnsi"/>
          <w:lang w:val="en-US"/>
        </w:rPr>
        <w:t xml:space="preserve">, β </w:t>
      </w:r>
      <w:ins w:id="713" w:author="Microsoft Office User" w:date="2021-12-10T15:59:00Z">
        <w:r w:rsidR="00D826B3">
          <w:rPr>
            <w:rFonts w:eastAsia="Times New Roman" w:cstheme="minorHAnsi"/>
            <w:lang w:val="en-US"/>
          </w:rPr>
          <w:t>as</w:t>
        </w:r>
      </w:ins>
      <w:del w:id="714" w:author="Microsoft Office User" w:date="2021-12-10T15:59:00Z">
        <w:r w:rsidR="000D2D96" w:rsidDel="00D826B3">
          <w:rPr>
            <w:rFonts w:eastAsia="Times New Roman" w:cstheme="minorHAnsi"/>
            <w:lang w:val="en-US"/>
          </w:rPr>
          <w:delText>is</w:delText>
        </w:r>
      </w:del>
      <w:r w:rsidR="000D2D96">
        <w:rPr>
          <w:rFonts w:eastAsia="Times New Roman" w:cstheme="minorHAnsi"/>
          <w:lang w:val="en-US"/>
        </w:rPr>
        <w:t xml:space="preserve"> the logistic growth rate (steepness) of the curve</w:t>
      </w:r>
      <w:ins w:id="715" w:author="Microsoft Office User" w:date="2021-12-10T15:55:00Z">
        <w:r>
          <w:rPr>
            <w:rFonts w:eastAsia="Times New Roman" w:cstheme="minorHAnsi"/>
            <w:lang w:val="en-US"/>
          </w:rPr>
          <w:t xml:space="preserve"> and hence the </w:t>
        </w:r>
      </w:ins>
      <w:ins w:id="716" w:author="Microsoft Office User" w:date="2021-12-10T15:56:00Z">
        <w:r>
          <w:rPr>
            <w:rFonts w:eastAsia="Times New Roman" w:cstheme="minorHAnsi"/>
            <w:lang w:val="en-US"/>
          </w:rPr>
          <w:t>strength of influence</w:t>
        </w:r>
      </w:ins>
      <w:r w:rsidR="000D2D96">
        <w:rPr>
          <w:rFonts w:eastAsia="Times New Roman" w:cstheme="minorHAnsi"/>
          <w:lang w:val="en-US"/>
        </w:rPr>
        <w:t xml:space="preserve">, and γ </w:t>
      </w:r>
      <w:del w:id="717" w:author="Microsoft Office User" w:date="2021-12-10T16:00:00Z">
        <w:r w:rsidR="000D2D96" w:rsidDel="00D826B3">
          <w:rPr>
            <w:rFonts w:eastAsia="Times New Roman" w:cstheme="minorHAnsi"/>
            <w:lang w:val="en-US"/>
          </w:rPr>
          <w:delText xml:space="preserve">represent </w:delText>
        </w:r>
      </w:del>
      <w:ins w:id="718" w:author="Microsoft Office User" w:date="2021-12-10T16:00:00Z">
        <w:r w:rsidR="00D826B3">
          <w:rPr>
            <w:rFonts w:eastAsia="Times New Roman" w:cstheme="minorHAnsi"/>
            <w:lang w:val="en-US"/>
          </w:rPr>
          <w:t xml:space="preserve">as </w:t>
        </w:r>
      </w:ins>
      <w:r w:rsidR="000D2D96">
        <w:rPr>
          <w:rFonts w:eastAsia="Times New Roman" w:cstheme="minorHAnsi"/>
          <w:lang w:val="en-US"/>
        </w:rPr>
        <w:t xml:space="preserve">the </w:t>
      </w:r>
      <w:r w:rsidR="002840B8">
        <w:rPr>
          <w:rFonts w:eastAsia="Times New Roman" w:cstheme="minorHAnsi"/>
          <w:lang w:val="en-US"/>
        </w:rPr>
        <w:t>baseline</w:t>
      </w:r>
      <w:r w:rsidR="000D2D96">
        <w:rPr>
          <w:rFonts w:eastAsia="Times New Roman" w:cstheme="minorHAnsi"/>
          <w:lang w:val="en-US"/>
        </w:rPr>
        <w:t xml:space="preserve"> probability of the group either turning right or speeding up. </w:t>
      </w:r>
      <w:del w:id="719" w:author="Microsoft Office User" w:date="2021-12-10T15:56:00Z">
        <w:r w:rsidR="002840B8" w:rsidDel="00976858">
          <w:rPr>
            <w:rFonts w:eastAsia="Times New Roman" w:cstheme="minorHAnsi"/>
            <w:lang w:val="en-US"/>
          </w:rPr>
          <w:delText>We therefore</w:delText>
        </w:r>
      </w:del>
      <w:ins w:id="720" w:author="Microsoft Office User" w:date="2021-12-10T15:56:00Z">
        <w:r>
          <w:rPr>
            <w:rFonts w:eastAsia="Times New Roman" w:cstheme="minorHAnsi"/>
            <w:lang w:val="en-US"/>
          </w:rPr>
          <w:t>In other words, we can</w:t>
        </w:r>
      </w:ins>
      <w:r w:rsidR="002840B8">
        <w:rPr>
          <w:rFonts w:eastAsia="Times New Roman" w:cstheme="minorHAnsi"/>
          <w:lang w:val="en-US"/>
        </w:rPr>
        <w:t xml:space="preserve"> consider that the group movement outcome </w:t>
      </w:r>
      <w:r w:rsidR="002840B8" w:rsidRPr="006D69C5">
        <w:rPr>
          <w:rFonts w:eastAsia="Times New Roman" w:cstheme="minorHAnsi"/>
          <w:lang w:val="en-US"/>
        </w:rPr>
        <w:t>(either turning left/right or speeding up/slowing down)</w:t>
      </w:r>
      <w:r w:rsidR="002840B8">
        <w:rPr>
          <w:rFonts w:eastAsia="Times New Roman" w:cstheme="minorHAnsi"/>
          <w:lang w:val="en-US"/>
        </w:rPr>
        <w:t xml:space="preserve"> has a probability α to be influenced by a given individual, in which case it follows a standard logistic function (first term of the equation), or is decided regardless of the position or movement of the focal individual</w:t>
      </w:r>
      <w:r w:rsidR="00E748FB">
        <w:rPr>
          <w:rFonts w:eastAsia="Times New Roman" w:cstheme="minorHAnsi"/>
          <w:lang w:val="en-US"/>
        </w:rPr>
        <w:t>,</w:t>
      </w:r>
      <w:r w:rsidR="002840B8" w:rsidRPr="006D69C5">
        <w:rPr>
          <w:rFonts w:eastAsia="Times New Roman" w:cstheme="minorHAnsi"/>
          <w:lang w:val="en-US"/>
        </w:rPr>
        <w:t xml:space="preserve"> </w:t>
      </w:r>
      <w:ins w:id="721" w:author="Microsoft Office User" w:date="2021-12-10T16:02:00Z">
        <w:r w:rsidR="00D826B3">
          <w:rPr>
            <w:rFonts w:eastAsia="Times New Roman" w:cstheme="minorHAnsi"/>
            <w:lang w:val="en-US"/>
          </w:rPr>
          <w:t>with</w:t>
        </w:r>
      </w:ins>
      <w:del w:id="722" w:author="Microsoft Office User" w:date="2021-12-10T16:02:00Z">
        <w:r w:rsidR="00E748FB" w:rsidDel="00D826B3">
          <w:rPr>
            <w:rFonts w:eastAsia="Times New Roman" w:cstheme="minorHAnsi"/>
            <w:lang w:val="en-US"/>
          </w:rPr>
          <w:delText>at</w:delText>
        </w:r>
      </w:del>
      <w:r w:rsidR="00E748FB">
        <w:rPr>
          <w:rFonts w:eastAsia="Times New Roman" w:cstheme="minorHAnsi"/>
          <w:lang w:val="en-US"/>
        </w:rPr>
        <w:t xml:space="preserve"> a probability (1-</w:t>
      </w:r>
      <w:r w:rsidR="00E748FB" w:rsidRPr="00E748FB">
        <w:rPr>
          <w:rFonts w:eastAsia="Times New Roman" w:cstheme="minorHAnsi"/>
          <w:lang w:val="en-US"/>
        </w:rPr>
        <w:t xml:space="preserve"> </w:t>
      </w:r>
      <w:r w:rsidR="00E748FB">
        <w:rPr>
          <w:rFonts w:eastAsia="Times New Roman" w:cstheme="minorHAnsi"/>
          <w:lang w:val="en-US"/>
        </w:rPr>
        <w:t>α).</w:t>
      </w:r>
      <w:r w:rsidR="002840B8">
        <w:rPr>
          <w:rFonts w:eastAsia="Times New Roman" w:cstheme="minorHAnsi"/>
          <w:lang w:val="en-US"/>
        </w:rPr>
        <w:t xml:space="preserve"> </w:t>
      </w:r>
      <w:ins w:id="723" w:author="Microsoft Office User" w:date="2021-12-10T15:58:00Z">
        <w:r w:rsidR="00D826B3">
          <w:rPr>
            <w:rFonts w:eastAsia="Times New Roman" w:cstheme="minorHAnsi"/>
            <w:lang w:val="en-US"/>
          </w:rPr>
          <w:t xml:space="preserve">For the two turning influence metrics, </w:t>
        </w:r>
      </w:ins>
      <w:r w:rsidR="000D2D96">
        <w:rPr>
          <w:rFonts w:eastAsia="Times New Roman" w:cstheme="minorHAnsi"/>
          <w:lang w:val="en-US"/>
        </w:rPr>
        <w:t xml:space="preserve">γ was set </w:t>
      </w:r>
      <w:ins w:id="724" w:author="Microsoft Office User" w:date="2021-12-10T15:57:00Z">
        <w:r w:rsidR="00D826B3">
          <w:rPr>
            <w:rFonts w:eastAsia="Times New Roman" w:cstheme="minorHAnsi"/>
            <w:lang w:val="en-US"/>
          </w:rPr>
          <w:t>to</w:t>
        </w:r>
      </w:ins>
      <w:del w:id="725" w:author="Microsoft Office User" w:date="2021-12-10T15:57:00Z">
        <w:r w:rsidR="000D2D96" w:rsidDel="00D826B3">
          <w:rPr>
            <w:rFonts w:eastAsia="Times New Roman" w:cstheme="minorHAnsi"/>
            <w:lang w:val="en-US"/>
          </w:rPr>
          <w:delText>as</w:delText>
        </w:r>
      </w:del>
      <w:r w:rsidR="000D2D96">
        <w:rPr>
          <w:rFonts w:eastAsia="Times New Roman" w:cstheme="minorHAnsi"/>
          <w:lang w:val="en-US"/>
        </w:rPr>
        <w:t xml:space="preserve"> 0.5 </w:t>
      </w:r>
      <w:del w:id="726" w:author="Microsoft Office User" w:date="2021-12-10T15:58:00Z">
        <w:r w:rsidR="000D2D96" w:rsidDel="00D826B3">
          <w:rPr>
            <w:rFonts w:eastAsia="Times New Roman" w:cstheme="minorHAnsi"/>
            <w:lang w:val="en-US"/>
          </w:rPr>
          <w:delText xml:space="preserve">for the two turning influence metrics </w:delText>
        </w:r>
      </w:del>
      <w:r w:rsidR="000D2D96">
        <w:rPr>
          <w:rFonts w:eastAsia="Times New Roman" w:cstheme="minorHAnsi"/>
          <w:lang w:val="en-US"/>
        </w:rPr>
        <w:t>(</w:t>
      </w:r>
      <w:ins w:id="727" w:author="Microsoft Office User" w:date="2021-12-10T15:57:00Z">
        <w:r w:rsidR="00D826B3">
          <w:rPr>
            <w:rFonts w:eastAsia="Times New Roman" w:cstheme="minorHAnsi"/>
            <w:lang w:val="en-US"/>
          </w:rPr>
          <w:t xml:space="preserve">assuming an </w:t>
        </w:r>
      </w:ins>
      <w:ins w:id="728" w:author="Microsoft Office User" w:date="2021-12-10T15:58:00Z">
        <w:r w:rsidR="00D826B3">
          <w:rPr>
            <w:rFonts w:eastAsia="Times New Roman" w:cstheme="minorHAnsi"/>
            <w:lang w:val="en-US"/>
          </w:rPr>
          <w:t xml:space="preserve">overall </w:t>
        </w:r>
      </w:ins>
      <w:r w:rsidR="000D2D96">
        <w:rPr>
          <w:rFonts w:eastAsia="Times New Roman" w:cstheme="minorHAnsi"/>
          <w:lang w:val="en-US"/>
        </w:rPr>
        <w:t>equal probability to turn left or right)</w:t>
      </w:r>
      <w:ins w:id="729" w:author="Microsoft Office User" w:date="2021-12-10T15:58:00Z">
        <w:r w:rsidR="00D826B3">
          <w:rPr>
            <w:rFonts w:eastAsia="Times New Roman" w:cstheme="minorHAnsi"/>
            <w:lang w:val="en-US"/>
          </w:rPr>
          <w:t>. For the two speeding influence metrics</w:t>
        </w:r>
      </w:ins>
      <w:ins w:id="730" w:author="Microsoft Office User" w:date="2021-12-10T16:02:00Z">
        <w:r w:rsidR="003D3672">
          <w:rPr>
            <w:rFonts w:eastAsia="Times New Roman" w:cstheme="minorHAnsi"/>
            <w:lang w:val="en-US"/>
          </w:rPr>
          <w:t xml:space="preserve">, </w:t>
        </w:r>
      </w:ins>
      <w:ins w:id="731" w:author="Microsoft Office User" w:date="2021-12-10T16:03:00Z">
        <w:r w:rsidR="003D3672">
          <w:rPr>
            <w:rFonts w:eastAsia="Times New Roman" w:cstheme="minorHAnsi"/>
            <w:lang w:val="en-US"/>
          </w:rPr>
          <w:t>γ was fixed to the aggregate</w:t>
        </w:r>
      </w:ins>
      <w:del w:id="732" w:author="Microsoft Office User" w:date="2021-12-10T15:58:00Z">
        <w:r w:rsidR="000D2D96" w:rsidDel="00D826B3">
          <w:rPr>
            <w:rFonts w:eastAsia="Times New Roman" w:cstheme="minorHAnsi"/>
            <w:lang w:val="en-US"/>
          </w:rPr>
          <w:delText>,</w:delText>
        </w:r>
      </w:del>
      <w:del w:id="733" w:author="Microsoft Office User" w:date="2021-12-10T16:03:00Z">
        <w:r w:rsidR="000D2D96" w:rsidDel="003D3672">
          <w:rPr>
            <w:rFonts w:eastAsia="Times New Roman" w:cstheme="minorHAnsi"/>
            <w:lang w:val="en-US"/>
          </w:rPr>
          <w:delText xml:space="preserve"> and as the overall</w:delText>
        </w:r>
      </w:del>
      <w:r w:rsidR="000D2D96">
        <w:rPr>
          <w:rFonts w:eastAsia="Times New Roman" w:cstheme="minorHAnsi"/>
          <w:lang w:val="en-US"/>
        </w:rPr>
        <w:t xml:space="preserve"> probability of a given group to speed up over all </w:t>
      </w:r>
      <w:ins w:id="734" w:author="Microsoft Office User" w:date="2021-12-10T16:03:00Z">
        <w:r w:rsidR="003D3672">
          <w:rPr>
            <w:rFonts w:eastAsia="Times New Roman" w:cstheme="minorHAnsi"/>
            <w:lang w:val="en-US"/>
          </w:rPr>
          <w:t xml:space="preserve">the data. </w:t>
        </w:r>
        <w:r w:rsidR="00B54E30">
          <w:rPr>
            <w:rFonts w:eastAsia="Times New Roman" w:cstheme="minorHAnsi"/>
            <w:lang w:val="en-US"/>
          </w:rPr>
          <w:t xml:space="preserve">Because groups tend to accelerate in rapid bursts but </w:t>
        </w:r>
      </w:ins>
      <w:ins w:id="735" w:author="Microsoft Office User" w:date="2021-12-10T16:04:00Z">
        <w:r w:rsidR="00B54E30">
          <w:rPr>
            <w:rFonts w:eastAsia="Times New Roman" w:cstheme="minorHAnsi"/>
            <w:lang w:val="en-US"/>
          </w:rPr>
          <w:t>decelerate</w:t>
        </w:r>
      </w:ins>
      <w:ins w:id="736" w:author="Microsoft Office User" w:date="2021-12-10T16:03:00Z">
        <w:r w:rsidR="00B54E30">
          <w:rPr>
            <w:rFonts w:eastAsia="Times New Roman" w:cstheme="minorHAnsi"/>
            <w:lang w:val="en-US"/>
          </w:rPr>
          <w:t xml:space="preserve"> </w:t>
        </w:r>
      </w:ins>
      <w:ins w:id="737" w:author="Microsoft Office User" w:date="2021-12-10T16:04:00Z">
        <w:r w:rsidR="00B54E30">
          <w:rPr>
            <w:rFonts w:eastAsia="Times New Roman" w:cstheme="minorHAnsi"/>
            <w:lang w:val="en-US"/>
          </w:rPr>
          <w:t>over longer time periods,</w:t>
        </w:r>
        <w:r w:rsidR="00041375">
          <w:rPr>
            <w:rFonts w:eastAsia="Times New Roman" w:cstheme="minorHAnsi"/>
            <w:lang w:val="en-US"/>
          </w:rPr>
          <w:t xml:space="preserve"> the overall probability of a group speeding up is lower than </w:t>
        </w:r>
      </w:ins>
      <w:ins w:id="738" w:author="Microsoft Office User" w:date="2021-12-10T16:05:00Z">
        <w:r w:rsidR="00041375">
          <w:rPr>
            <w:rFonts w:eastAsia="Times New Roman" w:cstheme="minorHAnsi"/>
            <w:lang w:val="en-US"/>
          </w:rPr>
          <w:t>the probability of the group slowing down, hence</w:t>
        </w:r>
      </w:ins>
      <w:ins w:id="739" w:author="Microsoft Office User" w:date="2021-12-10T16:04:00Z">
        <w:r w:rsidR="00B54E30">
          <w:rPr>
            <w:rFonts w:eastAsia="Times New Roman" w:cstheme="minorHAnsi"/>
            <w:lang w:val="en-US"/>
          </w:rPr>
          <w:t xml:space="preserve"> the value of γ</w:t>
        </w:r>
        <w:r w:rsidR="00B54E30" w:rsidDel="003D3672">
          <w:rPr>
            <w:rFonts w:eastAsia="Times New Roman" w:cstheme="minorHAnsi"/>
            <w:lang w:val="en-US"/>
          </w:rPr>
          <w:t xml:space="preserve"> </w:t>
        </w:r>
        <w:r w:rsidR="00B54E30">
          <w:rPr>
            <w:rFonts w:eastAsia="Times New Roman" w:cstheme="minorHAnsi"/>
            <w:lang w:val="en-US"/>
          </w:rPr>
          <w:t>was not 0.5.</w:t>
        </w:r>
      </w:ins>
      <w:del w:id="740" w:author="Microsoft Office User" w:date="2021-12-10T16:03:00Z">
        <w:r w:rsidR="000D2D96" w:rsidDel="003D3672">
          <w:rPr>
            <w:rFonts w:eastAsia="Times New Roman" w:cstheme="minorHAnsi"/>
            <w:lang w:val="en-US"/>
          </w:rPr>
          <w:delText>time points for the two speeding influence metrics.</w:delText>
        </w:r>
      </w:del>
      <w:del w:id="741" w:author="Microsoft Office User" w:date="2021-12-10T16:04:00Z">
        <w:r w:rsidR="000D2D96" w:rsidDel="00B54E30">
          <w:rPr>
            <w:rFonts w:eastAsia="Times New Roman" w:cstheme="minorHAnsi"/>
            <w:lang w:val="en-US"/>
          </w:rPr>
          <w:delText xml:space="preserve"> </w:delText>
        </w:r>
      </w:del>
    </w:p>
    <w:bookmarkEnd w:id="686"/>
    <w:p w14:paraId="15B062E3" w14:textId="77777777" w:rsidR="00041375" w:rsidRDefault="00041375" w:rsidP="00011C1A">
      <w:pPr>
        <w:spacing w:after="0" w:line="360" w:lineRule="auto"/>
        <w:jc w:val="both"/>
        <w:rPr>
          <w:rFonts w:eastAsia="Times New Roman" w:cstheme="minorHAnsi"/>
          <w:lang w:val="en-US"/>
        </w:rPr>
      </w:pPr>
    </w:p>
    <w:p w14:paraId="3623F405" w14:textId="2FFAFB72" w:rsidR="00207339" w:rsidRDefault="00127176" w:rsidP="00207339">
      <w:pPr>
        <w:spacing w:after="0" w:line="360" w:lineRule="auto"/>
        <w:jc w:val="both"/>
        <w:rPr>
          <w:rFonts w:eastAsia="Times New Roman" w:cstheme="minorHAnsi"/>
          <w:lang w:val="en-US"/>
        </w:rPr>
      </w:pPr>
      <w:r w:rsidRPr="006D69C5">
        <w:rPr>
          <w:rFonts w:eastAsia="Times New Roman" w:cstheme="minorHAnsi"/>
          <w:noProof/>
          <w:lang w:val="en-US"/>
        </w:rPr>
        <w:lastRenderedPageBreak/>
        <w:drawing>
          <wp:anchor distT="0" distB="0" distL="114300" distR="114300" simplePos="0" relativeHeight="251651072" behindDoc="0" locked="0" layoutInCell="1" allowOverlap="1" wp14:anchorId="421399FD" wp14:editId="7E6C354E">
            <wp:simplePos x="0" y="0"/>
            <wp:positionH relativeFrom="column">
              <wp:posOffset>619125</wp:posOffset>
            </wp:positionH>
            <wp:positionV relativeFrom="paragraph">
              <wp:posOffset>1567180</wp:posOffset>
            </wp:positionV>
            <wp:extent cx="3550920" cy="304800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0920" cy="3048000"/>
                    </a:xfrm>
                    <a:prstGeom prst="rect">
                      <a:avLst/>
                    </a:prstGeom>
                    <a:noFill/>
                    <a:ln>
                      <a:noFill/>
                    </a:ln>
                  </pic:spPr>
                </pic:pic>
              </a:graphicData>
            </a:graphic>
          </wp:anchor>
        </w:drawing>
      </w:r>
      <w:bookmarkStart w:id="742" w:name="_Hlk90888843"/>
      <w:r w:rsidR="00011C1A">
        <w:rPr>
          <w:rFonts w:eastAsia="Times New Roman" w:cstheme="minorHAnsi"/>
          <w:lang w:val="en-US"/>
        </w:rPr>
        <w:t xml:space="preserve">We computed the fitted values of α and β for each </w:t>
      </w:r>
      <w:ins w:id="743" w:author="Microsoft Office User" w:date="2021-12-10T16:05:00Z">
        <w:r w:rsidR="00FE59C9">
          <w:rPr>
            <w:rFonts w:eastAsia="Times New Roman" w:cstheme="minorHAnsi"/>
            <w:lang w:val="en-US"/>
          </w:rPr>
          <w:t xml:space="preserve">of the </w:t>
        </w:r>
      </w:ins>
      <w:proofErr w:type="gramStart"/>
      <w:r w:rsidR="00011C1A">
        <w:rPr>
          <w:rFonts w:eastAsia="Times New Roman" w:cstheme="minorHAnsi"/>
          <w:lang w:val="en-US"/>
        </w:rPr>
        <w:t>four influence</w:t>
      </w:r>
      <w:proofErr w:type="gramEnd"/>
      <w:r w:rsidR="00011C1A">
        <w:rPr>
          <w:rFonts w:eastAsia="Times New Roman" w:cstheme="minorHAnsi"/>
          <w:lang w:val="en-US"/>
        </w:rPr>
        <w:t xml:space="preserve"> metric</w:t>
      </w:r>
      <w:r w:rsidR="00207339">
        <w:rPr>
          <w:rFonts w:eastAsia="Times New Roman" w:cstheme="minorHAnsi"/>
          <w:lang w:val="en-US"/>
        </w:rPr>
        <w:t>s</w:t>
      </w:r>
      <w:ins w:id="744" w:author="Microsoft Office User" w:date="2021-12-10T16:05:00Z">
        <w:r w:rsidR="00FE59C9">
          <w:rPr>
            <w:rFonts w:eastAsia="Times New Roman" w:cstheme="minorHAnsi"/>
            <w:lang w:val="en-US"/>
          </w:rPr>
          <w:t>, for each individual</w:t>
        </w:r>
      </w:ins>
      <w:ins w:id="745" w:author="Microsoft Office User" w:date="2021-12-10T16:06:00Z">
        <w:r w:rsidR="00FE59C9">
          <w:rPr>
            <w:rFonts w:eastAsia="Times New Roman" w:cstheme="minorHAnsi"/>
            <w:lang w:val="en-US"/>
          </w:rPr>
          <w:t xml:space="preserve"> using maximum likelihood estimation</w:t>
        </w:r>
      </w:ins>
      <w:del w:id="746" w:author="Microsoft Office User" w:date="2021-12-10T16:05:00Z">
        <w:r w:rsidR="00011C1A" w:rsidDel="00FE59C9">
          <w:rPr>
            <w:rFonts w:eastAsia="Times New Roman" w:cstheme="minorHAnsi"/>
            <w:lang w:val="en-US"/>
          </w:rPr>
          <w:delText xml:space="preserve"> by maximizing the log-likelihood of the function</w:delText>
        </w:r>
      </w:del>
      <w:ins w:id="747" w:author="Microsoft Office User" w:date="2021-12-10T16:06:00Z">
        <w:r w:rsidR="00FE59C9">
          <w:rPr>
            <w:rFonts w:eastAsia="Times New Roman" w:cstheme="minorHAnsi"/>
            <w:lang w:val="en-US"/>
          </w:rPr>
          <w:t>. This enabled us to define, for each individual, a curve representing its influence for each of the four types of influence.</w:t>
        </w:r>
      </w:ins>
      <w:del w:id="748" w:author="Microsoft Office User" w:date="2021-12-10T16:06:00Z">
        <w:r w:rsidR="00F8521D" w:rsidDel="00FE59C9">
          <w:rPr>
            <w:rFonts w:eastAsia="Times New Roman" w:cstheme="minorHAnsi"/>
            <w:lang w:val="en-US"/>
          </w:rPr>
          <w:delText xml:space="preserve">. </w:delText>
        </w:r>
        <w:r w:rsidR="005B5B3F" w:rsidDel="00FE59C9">
          <w:rPr>
            <w:rFonts w:eastAsia="Times New Roman" w:cstheme="minorHAnsi"/>
            <w:lang w:val="en-US"/>
          </w:rPr>
          <w:delText>We</w:delText>
        </w:r>
      </w:del>
      <w:r w:rsidR="005B5B3F">
        <w:rPr>
          <w:rFonts w:eastAsia="Times New Roman" w:cstheme="minorHAnsi"/>
          <w:lang w:val="en-US"/>
        </w:rPr>
        <w:t xml:space="preserve"> </w:t>
      </w:r>
      <w:ins w:id="749" w:author="Microsoft Office User" w:date="2021-12-10T16:06:00Z">
        <w:r w:rsidR="00FE59C9">
          <w:rPr>
            <w:rFonts w:eastAsia="Times New Roman" w:cstheme="minorHAnsi"/>
            <w:lang w:val="en-US"/>
          </w:rPr>
          <w:t>For ease of i</w:t>
        </w:r>
      </w:ins>
      <w:ins w:id="750" w:author="Microsoft Office User" w:date="2021-12-10T16:07:00Z">
        <w:r w:rsidR="00FE59C9">
          <w:rPr>
            <w:rFonts w:eastAsia="Times New Roman" w:cstheme="minorHAnsi"/>
            <w:lang w:val="en-US"/>
          </w:rPr>
          <w:t xml:space="preserve">nterpretation and subsequent modeling, we also defined an aggregate “influence score” for each individual and each type of influence. We defined the aggregate “influence score” </w:t>
        </w:r>
      </w:ins>
      <w:del w:id="751" w:author="Microsoft Office User" w:date="2021-12-10T16:07:00Z">
        <w:r w:rsidR="005B5B3F" w:rsidDel="00FE59C9">
          <w:rPr>
            <w:rFonts w:eastAsia="Times New Roman" w:cstheme="minorHAnsi"/>
            <w:lang w:val="en-US"/>
          </w:rPr>
          <w:delText>t</w:delText>
        </w:r>
        <w:r w:rsidR="005B5B3F" w:rsidRPr="006D69C5" w:rsidDel="00FE59C9">
          <w:rPr>
            <w:rFonts w:eastAsia="Times New Roman" w:cstheme="minorHAnsi"/>
            <w:lang w:val="en-US"/>
          </w:rPr>
          <w:delText xml:space="preserve">hen </w:delText>
        </w:r>
        <w:r w:rsidR="005B5B3F" w:rsidDel="00FE59C9">
          <w:rPr>
            <w:rFonts w:eastAsia="Times New Roman" w:cstheme="minorHAnsi"/>
            <w:lang w:val="en-US"/>
          </w:rPr>
          <w:delText>computed the</w:delText>
        </w:r>
      </w:del>
      <w:ins w:id="752" w:author="Microsoft Office User" w:date="2021-12-10T16:07:00Z">
        <w:r w:rsidR="00FE59C9">
          <w:rPr>
            <w:rFonts w:eastAsia="Times New Roman" w:cstheme="minorHAnsi"/>
            <w:lang w:val="en-US"/>
          </w:rPr>
          <w:t>as the value of the in</w:t>
        </w:r>
      </w:ins>
      <w:ins w:id="753" w:author="Microsoft Office User" w:date="2021-12-10T16:08:00Z">
        <w:r w:rsidR="00FE59C9">
          <w:rPr>
            <w:rFonts w:eastAsia="Times New Roman" w:cstheme="minorHAnsi"/>
            <w:lang w:val="en-US"/>
          </w:rPr>
          <w:t>dividual’s fitted curve at the</w:t>
        </w:r>
      </w:ins>
      <w:r w:rsidR="005B5B3F">
        <w:rPr>
          <w:rFonts w:eastAsia="Times New Roman" w:cstheme="minorHAnsi"/>
          <w:lang w:val="en-US"/>
        </w:rPr>
        <w:t xml:space="preserve"> 90% quantile of each</w:t>
      </w:r>
      <w:ins w:id="754" w:author="Microsoft Office User" w:date="2021-12-10T16:08:00Z">
        <w:r w:rsidR="00FE59C9">
          <w:rPr>
            <w:rFonts w:eastAsia="Times New Roman" w:cstheme="minorHAnsi"/>
            <w:lang w:val="en-US"/>
          </w:rPr>
          <w:t xml:space="preserve"> of the</w:t>
        </w:r>
      </w:ins>
      <w:r w:rsidR="005B5B3F">
        <w:rPr>
          <w:rFonts w:eastAsia="Times New Roman" w:cstheme="minorHAnsi"/>
          <w:lang w:val="en-US"/>
        </w:rPr>
        <w:t xml:space="preserve"> four continuous predictor variables </w:t>
      </w:r>
      <w:r w:rsidR="00695914">
        <w:rPr>
          <w:rFonts w:eastAsia="Times New Roman" w:cstheme="minorHAnsi"/>
          <w:lang w:val="en-US"/>
        </w:rPr>
        <w:t>across all individual</w:t>
      </w:r>
      <w:ins w:id="755" w:author="Microsoft Office User" w:date="2021-12-10T16:08:00Z">
        <w:r w:rsidR="00FE59C9">
          <w:rPr>
            <w:rFonts w:eastAsia="Times New Roman" w:cstheme="minorHAnsi"/>
            <w:lang w:val="en-US"/>
          </w:rPr>
          <w:t>s</w:t>
        </w:r>
      </w:ins>
      <w:r w:rsidR="00695914">
        <w:rPr>
          <w:rFonts w:eastAsia="Times New Roman" w:cstheme="minorHAnsi"/>
          <w:lang w:val="en-US"/>
        </w:rPr>
        <w:t xml:space="preserve"> </w:t>
      </w:r>
      <w:del w:id="756" w:author="Microsoft Office User" w:date="2021-12-10T16:08:00Z">
        <w:r w:rsidR="005B5B3F" w:rsidDel="00FE59C9">
          <w:rPr>
            <w:rFonts w:eastAsia="Times New Roman" w:cstheme="minorHAnsi"/>
            <w:lang w:val="en-US"/>
          </w:rPr>
          <w:delText xml:space="preserve">and used the predicted </w:delText>
        </w:r>
        <w:r w:rsidR="00695914" w:rsidDel="00FE59C9">
          <w:rPr>
            <w:rFonts w:eastAsia="Times New Roman" w:cstheme="minorHAnsi"/>
            <w:lang w:val="en-US"/>
          </w:rPr>
          <w:delText>probability</w:delText>
        </w:r>
        <w:r w:rsidR="005B5B3F" w:rsidDel="00FE59C9">
          <w:rPr>
            <w:rFonts w:eastAsia="Times New Roman" w:cstheme="minorHAnsi"/>
            <w:lang w:val="en-US"/>
          </w:rPr>
          <w:delText xml:space="preserve"> </w:delText>
        </w:r>
        <w:r w:rsidR="00695914" w:rsidDel="00FE59C9">
          <w:rPr>
            <w:rFonts w:eastAsia="Times New Roman" w:cstheme="minorHAnsi"/>
            <w:lang w:val="en-US"/>
          </w:rPr>
          <w:delText xml:space="preserve">from the model for that x-value as a score </w:delText>
        </w:r>
        <w:r w:rsidR="00207339" w:rsidDel="00FE59C9">
          <w:rPr>
            <w:rFonts w:eastAsia="Times New Roman" w:cstheme="minorHAnsi"/>
            <w:lang w:val="en-US"/>
          </w:rPr>
          <w:delText>representing</w:delText>
        </w:r>
        <w:r w:rsidR="00695914" w:rsidDel="00FE59C9">
          <w:rPr>
            <w:rFonts w:eastAsia="Times New Roman" w:cstheme="minorHAnsi"/>
            <w:lang w:val="en-US"/>
          </w:rPr>
          <w:delText xml:space="preserve"> that individual’s influence</w:delText>
        </w:r>
        <w:r w:rsidR="00473BCD" w:rsidDel="00FE59C9">
          <w:rPr>
            <w:rFonts w:eastAsia="Times New Roman" w:cstheme="minorHAnsi"/>
            <w:lang w:val="en-US"/>
          </w:rPr>
          <w:delText xml:space="preserve"> </w:delText>
        </w:r>
      </w:del>
      <w:r w:rsidR="00473BCD">
        <w:rPr>
          <w:rFonts w:eastAsia="Times New Roman" w:cstheme="minorHAnsi"/>
          <w:lang w:val="en-US"/>
        </w:rPr>
        <w:t>(</w:t>
      </w:r>
      <w:r w:rsidR="00F8521D">
        <w:rPr>
          <w:rFonts w:eastAsia="Times New Roman" w:cstheme="minorHAnsi"/>
          <w:lang w:val="en-US"/>
        </w:rPr>
        <w:t>figure 3</w:t>
      </w:r>
      <w:r w:rsidR="00473BCD">
        <w:rPr>
          <w:rFonts w:eastAsia="Times New Roman" w:cstheme="minorHAnsi"/>
          <w:lang w:val="en-US"/>
        </w:rPr>
        <w:t>)</w:t>
      </w:r>
      <w:r w:rsidR="00695914">
        <w:rPr>
          <w:rFonts w:eastAsia="Times New Roman" w:cstheme="minorHAnsi"/>
          <w:lang w:val="en-US"/>
        </w:rPr>
        <w:t>. This influence score therefore correspond</w:t>
      </w:r>
      <w:r w:rsidR="00207339">
        <w:rPr>
          <w:rFonts w:eastAsia="Times New Roman" w:cstheme="minorHAnsi"/>
          <w:lang w:val="en-US"/>
        </w:rPr>
        <w:t>s</w:t>
      </w:r>
      <w:r w:rsidR="00695914">
        <w:rPr>
          <w:rFonts w:eastAsia="Times New Roman" w:cstheme="minorHAnsi"/>
          <w:lang w:val="en-US"/>
        </w:rPr>
        <w:t xml:space="preserve"> to the probability that the group is positively influenced by </w:t>
      </w:r>
      <w:r w:rsidR="00207339">
        <w:rPr>
          <w:rFonts w:eastAsia="Times New Roman" w:cstheme="minorHAnsi"/>
          <w:lang w:val="en-US"/>
        </w:rPr>
        <w:t>the focal individual for a fixed value of position or speed relative to the group centroid.</w:t>
      </w:r>
      <w:bookmarkEnd w:id="742"/>
      <w:r w:rsidR="005B5B3F">
        <w:rPr>
          <w:rFonts w:eastAsia="Times New Roman" w:cstheme="minorHAnsi"/>
          <w:lang w:val="en-US"/>
        </w:rPr>
        <w:t xml:space="preserve"> </w:t>
      </w:r>
    </w:p>
    <w:p w14:paraId="4571ADD7" w14:textId="23157221" w:rsidR="00127176" w:rsidRPr="006D69C5" w:rsidRDefault="00127176" w:rsidP="00127176">
      <w:pPr>
        <w:spacing w:after="0" w:line="240" w:lineRule="auto"/>
        <w:ind w:left="720"/>
        <w:jc w:val="both"/>
        <w:rPr>
          <w:rFonts w:ascii="Arial" w:eastAsia="Times New Roman" w:hAnsi="Arial" w:cs="Arial"/>
          <w:sz w:val="16"/>
          <w:szCs w:val="16"/>
          <w:lang w:val="en-US"/>
        </w:rPr>
      </w:pPr>
      <w:r w:rsidRPr="006D69C5">
        <w:rPr>
          <w:rFonts w:ascii="Arial" w:eastAsia="Times New Roman" w:hAnsi="Arial" w:cs="Arial"/>
          <w:sz w:val="16"/>
          <w:szCs w:val="16"/>
          <w:lang w:val="en-US"/>
        </w:rPr>
        <w:t xml:space="preserve">Figure </w:t>
      </w:r>
      <w:r>
        <w:rPr>
          <w:rFonts w:ascii="Arial" w:eastAsia="Times New Roman" w:hAnsi="Arial" w:cs="Arial"/>
          <w:sz w:val="16"/>
          <w:szCs w:val="16"/>
          <w:lang w:val="en-US"/>
        </w:rPr>
        <w:t>3</w:t>
      </w:r>
      <w:r w:rsidRPr="006D69C5">
        <w:rPr>
          <w:rFonts w:ascii="Arial" w:eastAsia="Times New Roman" w:hAnsi="Arial" w:cs="Arial"/>
          <w:sz w:val="16"/>
          <w:szCs w:val="16"/>
          <w:lang w:val="en-US"/>
        </w:rPr>
        <w:t xml:space="preserve">. Example for one given individual of the probability that the group turns right relative to its past direction of travel as a function of that individual speed along the left-right axis. Positive x-values indicates that the individual was moving towards the right of the group relative to past direction of travel, negative values indicate it was moving towards the left. Black curve shows the </w:t>
      </w:r>
      <w:del w:id="757" w:author="Microsoft Office User" w:date="2021-12-10T16:09:00Z">
        <w:r w:rsidRPr="006D69C5" w:rsidDel="0033510D">
          <w:rPr>
            <w:rFonts w:ascii="Arial" w:eastAsia="Times New Roman" w:hAnsi="Arial" w:cs="Arial"/>
            <w:sz w:val="16"/>
            <w:szCs w:val="16"/>
            <w:lang w:val="en-US"/>
          </w:rPr>
          <w:delText xml:space="preserve">real </w:delText>
        </w:r>
      </w:del>
      <w:r w:rsidRPr="006D69C5">
        <w:rPr>
          <w:rFonts w:ascii="Arial" w:eastAsia="Times New Roman" w:hAnsi="Arial" w:cs="Arial"/>
          <w:sz w:val="16"/>
          <w:szCs w:val="16"/>
          <w:lang w:val="en-US"/>
        </w:rPr>
        <w:t xml:space="preserve">data (binned every 4 x-units), </w:t>
      </w:r>
      <w:r w:rsidR="00F8521D">
        <w:rPr>
          <w:rFonts w:ascii="Arial" w:eastAsia="Times New Roman" w:hAnsi="Arial" w:cs="Arial"/>
          <w:sz w:val="16"/>
          <w:szCs w:val="16"/>
          <w:lang w:val="en-US"/>
        </w:rPr>
        <w:t>r</w:t>
      </w:r>
      <w:r w:rsidRPr="006D69C5">
        <w:rPr>
          <w:rFonts w:ascii="Arial" w:eastAsia="Times New Roman" w:hAnsi="Arial" w:cs="Arial"/>
          <w:sz w:val="16"/>
          <w:szCs w:val="16"/>
          <w:lang w:val="en-US"/>
        </w:rPr>
        <w:t xml:space="preserve">ed curve shows the fitted line from the </w:t>
      </w:r>
      <w:r>
        <w:rPr>
          <w:rFonts w:ascii="Arial" w:eastAsia="Times New Roman" w:hAnsi="Arial" w:cs="Arial"/>
          <w:sz w:val="16"/>
          <w:szCs w:val="16"/>
          <w:lang w:val="en-US"/>
        </w:rPr>
        <w:t>model</w:t>
      </w:r>
      <w:ins w:id="758" w:author="Microsoft Office User" w:date="2021-12-10T16:09:00Z">
        <w:r w:rsidR="0033510D">
          <w:rPr>
            <w:rFonts w:ascii="Arial" w:eastAsia="Times New Roman" w:hAnsi="Arial" w:cs="Arial"/>
            <w:sz w:val="16"/>
            <w:szCs w:val="16"/>
            <w:lang w:val="en-US"/>
          </w:rPr>
          <w:t>.</w:t>
        </w:r>
      </w:ins>
      <w:del w:id="759" w:author="Microsoft Office User" w:date="2021-12-10T16:09:00Z">
        <w:r w:rsidDel="0033510D">
          <w:rPr>
            <w:rFonts w:ascii="Arial" w:eastAsia="Times New Roman" w:hAnsi="Arial" w:cs="Arial"/>
            <w:sz w:val="16"/>
            <w:szCs w:val="16"/>
            <w:lang w:val="en-US"/>
          </w:rPr>
          <w:delText>,</w:delText>
        </w:r>
      </w:del>
      <w:r>
        <w:rPr>
          <w:rFonts w:ascii="Arial" w:eastAsia="Times New Roman" w:hAnsi="Arial" w:cs="Arial"/>
          <w:sz w:val="16"/>
          <w:szCs w:val="16"/>
          <w:lang w:val="en-US"/>
        </w:rPr>
        <w:t xml:space="preserve"> </w:t>
      </w:r>
      <w:ins w:id="760" w:author="Microsoft Office User" w:date="2021-12-10T16:09:00Z">
        <w:r w:rsidR="0033510D">
          <w:rPr>
            <w:rFonts w:ascii="Arial" w:eastAsia="Times New Roman" w:hAnsi="Arial" w:cs="Arial"/>
            <w:sz w:val="16"/>
            <w:szCs w:val="16"/>
            <w:lang w:val="en-US"/>
          </w:rPr>
          <w:t>B</w:t>
        </w:r>
      </w:ins>
      <w:del w:id="761" w:author="Microsoft Office User" w:date="2021-12-10T16:09:00Z">
        <w:r w:rsidRPr="006D69C5" w:rsidDel="0033510D">
          <w:rPr>
            <w:rFonts w:ascii="Arial" w:eastAsia="Times New Roman" w:hAnsi="Arial" w:cs="Arial"/>
            <w:sz w:val="16"/>
            <w:szCs w:val="16"/>
            <w:lang w:val="en-US"/>
          </w:rPr>
          <w:delText>b</w:delText>
        </w:r>
      </w:del>
      <w:r w:rsidRPr="006D69C5">
        <w:rPr>
          <w:rFonts w:ascii="Arial" w:eastAsia="Times New Roman" w:hAnsi="Arial" w:cs="Arial"/>
          <w:sz w:val="16"/>
          <w:szCs w:val="16"/>
          <w:lang w:val="en-US"/>
        </w:rPr>
        <w:t>lue dotted lines show</w:t>
      </w:r>
      <w:del w:id="762" w:author="Microsoft Office User" w:date="2021-12-10T16:09:00Z">
        <w:r w:rsidRPr="006D69C5" w:rsidDel="0033510D">
          <w:rPr>
            <w:rFonts w:ascii="Arial" w:eastAsia="Times New Roman" w:hAnsi="Arial" w:cs="Arial"/>
            <w:sz w:val="16"/>
            <w:szCs w:val="16"/>
            <w:lang w:val="en-US"/>
          </w:rPr>
          <w:delText>s</w:delText>
        </w:r>
      </w:del>
      <w:r w:rsidRPr="006D69C5">
        <w:rPr>
          <w:rFonts w:ascii="Arial" w:eastAsia="Times New Roman" w:hAnsi="Arial" w:cs="Arial"/>
          <w:sz w:val="16"/>
          <w:szCs w:val="16"/>
          <w:lang w:val="en-US"/>
        </w:rPr>
        <w:t xml:space="preserve"> how the influence score is found for that individual.</w:t>
      </w:r>
    </w:p>
    <w:p w14:paraId="77B73A6C" w14:textId="1F397BC8" w:rsidR="00127176" w:rsidRDefault="00127176" w:rsidP="00207339">
      <w:pPr>
        <w:spacing w:after="0" w:line="360" w:lineRule="auto"/>
        <w:jc w:val="both"/>
        <w:rPr>
          <w:rFonts w:eastAsia="Times New Roman" w:cstheme="minorHAnsi"/>
          <w:lang w:val="en-US"/>
        </w:rPr>
      </w:pPr>
    </w:p>
    <w:p w14:paraId="350CF9B0" w14:textId="337EF307" w:rsidR="00207339" w:rsidRDefault="00207339" w:rsidP="00207339">
      <w:pPr>
        <w:spacing w:after="0" w:line="360" w:lineRule="auto"/>
        <w:jc w:val="both"/>
        <w:rPr>
          <w:rFonts w:eastAsia="Times New Roman" w:cstheme="minorHAnsi"/>
          <w:lang w:val="en-US"/>
        </w:rPr>
      </w:pPr>
    </w:p>
    <w:p w14:paraId="1C55424E" w14:textId="356DB4F3" w:rsidR="00207339" w:rsidRPr="006D69C5" w:rsidRDefault="0030149E" w:rsidP="00207339">
      <w:pPr>
        <w:spacing w:after="0" w:line="360" w:lineRule="auto"/>
        <w:jc w:val="both"/>
        <w:rPr>
          <w:rFonts w:eastAsia="Times New Roman" w:cstheme="minorHAnsi"/>
          <w:lang w:val="en-US"/>
        </w:rPr>
      </w:pPr>
      <w:bookmarkStart w:id="763" w:name="_Hlk90888917"/>
      <w:ins w:id="764" w:author="Microsoft Office User" w:date="2021-12-10T16:10:00Z">
        <w:r>
          <w:rPr>
            <w:rFonts w:eastAsia="Times New Roman" w:cstheme="minorHAnsi"/>
            <w:lang w:val="en-US"/>
          </w:rPr>
          <w:t>T</w:t>
        </w:r>
        <w:r w:rsidRPr="006D69C5">
          <w:rPr>
            <w:rFonts w:eastAsia="Times New Roman" w:cstheme="minorHAnsi"/>
            <w:lang w:val="en-US"/>
          </w:rPr>
          <w:t xml:space="preserve">o test if there were consistent differences </w:t>
        </w:r>
        <w:r>
          <w:rPr>
            <w:rFonts w:eastAsia="Times New Roman" w:cstheme="minorHAnsi"/>
            <w:lang w:val="en-US"/>
          </w:rPr>
          <w:t>in influence based on individual status, w</w:t>
        </w:r>
      </w:ins>
      <w:ins w:id="765" w:author="Microsoft Office User" w:date="2021-12-10T16:11:00Z">
        <w:r>
          <w:rPr>
            <w:rFonts w:eastAsia="Times New Roman" w:cstheme="minorHAnsi"/>
            <w:lang w:val="en-US"/>
          </w:rPr>
          <w:t>e fitted GLMMs to predict influence score as a function of status (dominant female, dominant male, adult, sub-adult, juvenile), for each of the types of influence.</w:t>
        </w:r>
      </w:ins>
      <w:ins w:id="766" w:author="Microsoft Office User" w:date="2021-12-10T16:12:00Z">
        <w:r>
          <w:rPr>
            <w:rFonts w:eastAsia="Times New Roman" w:cstheme="minorHAnsi"/>
            <w:lang w:val="en-US"/>
          </w:rPr>
          <w:t xml:space="preserve"> Each individual was considered as one dat</w:t>
        </w:r>
        <w:r w:rsidR="00612915">
          <w:rPr>
            <w:rFonts w:eastAsia="Times New Roman" w:cstheme="minorHAnsi"/>
            <w:lang w:val="en-US"/>
          </w:rPr>
          <w:t>a</w:t>
        </w:r>
        <w:r>
          <w:rPr>
            <w:rFonts w:eastAsia="Times New Roman" w:cstheme="minorHAnsi"/>
            <w:lang w:val="en-US"/>
          </w:rPr>
          <w:t xml:space="preserve"> point in the models</w:t>
        </w:r>
        <w:r w:rsidR="00612915">
          <w:rPr>
            <w:rFonts w:eastAsia="Times New Roman" w:cstheme="minorHAnsi"/>
            <w:lang w:val="en-US"/>
          </w:rPr>
          <w:t xml:space="preserve">, and we included </w:t>
        </w:r>
      </w:ins>
      <w:del w:id="767" w:author="Microsoft Office User" w:date="2021-12-10T16:12:00Z">
        <w:r w:rsidR="00207339" w:rsidDel="0030149E">
          <w:rPr>
            <w:rFonts w:eastAsia="Times New Roman" w:cstheme="minorHAnsi"/>
            <w:lang w:val="en-US"/>
          </w:rPr>
          <w:delText>Once we had calculat</w:delText>
        </w:r>
        <w:r w:rsidR="005F1E9C" w:rsidDel="0030149E">
          <w:rPr>
            <w:rFonts w:eastAsia="Times New Roman" w:cstheme="minorHAnsi"/>
            <w:lang w:val="en-US"/>
          </w:rPr>
          <w:delText>e</w:delText>
        </w:r>
        <w:r w:rsidR="00207339" w:rsidDel="0030149E">
          <w:rPr>
            <w:rFonts w:eastAsia="Times New Roman" w:cstheme="minorHAnsi"/>
            <w:lang w:val="en-US"/>
          </w:rPr>
          <w:delText>d</w:delText>
        </w:r>
        <w:r w:rsidR="003703A7" w:rsidDel="0030149E">
          <w:rPr>
            <w:rFonts w:eastAsia="Times New Roman" w:cstheme="minorHAnsi"/>
            <w:lang w:val="en-US"/>
          </w:rPr>
          <w:delText xml:space="preserve"> the four influence scores for all individuals within each </w:delText>
        </w:r>
      </w:del>
      <w:del w:id="768" w:author="Microsoft Office User" w:date="2021-12-10T16:10:00Z">
        <w:r w:rsidR="003703A7" w:rsidDel="0030149E">
          <w:rPr>
            <w:rFonts w:eastAsia="Times New Roman" w:cstheme="minorHAnsi"/>
            <w:lang w:val="en-US"/>
          </w:rPr>
          <w:delText xml:space="preserve">five </w:delText>
        </w:r>
      </w:del>
      <w:del w:id="769" w:author="Microsoft Office User" w:date="2021-12-10T16:12:00Z">
        <w:r w:rsidR="003703A7" w:rsidDel="0030149E">
          <w:rPr>
            <w:rFonts w:eastAsia="Times New Roman" w:cstheme="minorHAnsi"/>
            <w:lang w:val="en-US"/>
          </w:rPr>
          <w:delText>groups</w:delText>
        </w:r>
        <w:r w:rsidR="00380424" w:rsidDel="0030149E">
          <w:rPr>
            <w:rFonts w:eastAsia="Times New Roman" w:cstheme="minorHAnsi"/>
            <w:lang w:val="en-US"/>
          </w:rPr>
          <w:delText xml:space="preserve"> we </w:delText>
        </w:r>
      </w:del>
      <w:del w:id="770" w:author="Microsoft Office User" w:date="2021-12-10T16:10:00Z">
        <w:r w:rsidR="00380424" w:rsidDel="0030149E">
          <w:rPr>
            <w:rFonts w:eastAsia="Times New Roman" w:cstheme="minorHAnsi"/>
            <w:lang w:val="en-US"/>
          </w:rPr>
          <w:delText xml:space="preserve">performed </w:delText>
        </w:r>
      </w:del>
      <w:del w:id="771" w:author="Microsoft Office User" w:date="2021-12-10T16:12:00Z">
        <w:r w:rsidR="00380424" w:rsidDel="0030149E">
          <w:rPr>
            <w:rFonts w:eastAsia="Times New Roman" w:cstheme="minorHAnsi"/>
            <w:lang w:val="en-US"/>
          </w:rPr>
          <w:delText xml:space="preserve">GLMMs with </w:delText>
        </w:r>
      </w:del>
      <w:del w:id="772" w:author="Microsoft Office User" w:date="2021-12-10T16:10:00Z">
        <w:r w:rsidR="00380424" w:rsidDel="0030149E">
          <w:rPr>
            <w:rFonts w:eastAsia="Times New Roman" w:cstheme="minorHAnsi"/>
            <w:lang w:val="en-US"/>
          </w:rPr>
          <w:delText xml:space="preserve">each </w:delText>
        </w:r>
      </w:del>
      <w:del w:id="773" w:author="Microsoft Office User" w:date="2021-12-10T16:12:00Z">
        <w:r w:rsidR="00380424" w:rsidDel="0030149E">
          <w:rPr>
            <w:rFonts w:eastAsia="Times New Roman" w:cstheme="minorHAnsi"/>
            <w:lang w:val="en-US"/>
          </w:rPr>
          <w:delText xml:space="preserve">influence score as the response variable, </w:delText>
        </w:r>
        <w:r w:rsidR="00207339" w:rsidRPr="006D69C5" w:rsidDel="00612915">
          <w:rPr>
            <w:rFonts w:eastAsia="Times New Roman" w:cstheme="minorHAnsi"/>
            <w:lang w:val="en-US"/>
          </w:rPr>
          <w:delText xml:space="preserve">status as a categorical predictor and </w:delText>
        </w:r>
      </w:del>
      <w:r w:rsidR="00207339" w:rsidRPr="006D69C5">
        <w:rPr>
          <w:rFonts w:eastAsia="Times New Roman" w:cstheme="minorHAnsi"/>
          <w:lang w:val="en-US"/>
        </w:rPr>
        <w:t>group as a random effect</w:t>
      </w:r>
      <w:ins w:id="774" w:author="Microsoft Office User" w:date="2021-12-10T16:12:00Z">
        <w:r w:rsidR="00612915">
          <w:rPr>
            <w:rFonts w:eastAsia="Times New Roman" w:cstheme="minorHAnsi"/>
            <w:lang w:val="en-US"/>
          </w:rPr>
          <w:t xml:space="preserve"> to control for non-independence</w:t>
        </w:r>
      </w:ins>
      <w:ins w:id="775" w:author="Microsoft Office User" w:date="2021-12-10T16:13:00Z">
        <w:r w:rsidR="00612915">
          <w:rPr>
            <w:rFonts w:eastAsia="Times New Roman" w:cstheme="minorHAnsi"/>
            <w:lang w:val="en-US"/>
          </w:rPr>
          <w:t xml:space="preserve"> of </w:t>
        </w:r>
        <w:r w:rsidR="00EA70E2">
          <w:rPr>
            <w:rFonts w:eastAsia="Times New Roman" w:cstheme="minorHAnsi"/>
            <w:lang w:val="en-US"/>
          </w:rPr>
          <w:t>data within each group.</w:t>
        </w:r>
      </w:ins>
      <w:del w:id="776" w:author="Microsoft Office User" w:date="2021-12-10T16:12:00Z">
        <w:r w:rsidR="00207339" w:rsidRPr="006D69C5" w:rsidDel="0030149E">
          <w:rPr>
            <w:rFonts w:eastAsia="Times New Roman" w:cstheme="minorHAnsi"/>
            <w:lang w:val="en-US"/>
          </w:rPr>
          <w:delText xml:space="preserve"> </w:delText>
        </w:r>
      </w:del>
      <w:del w:id="777" w:author="Microsoft Office User" w:date="2021-12-10T16:10:00Z">
        <w:r w:rsidR="00207339" w:rsidRPr="006D69C5" w:rsidDel="0030149E">
          <w:rPr>
            <w:rFonts w:eastAsia="Times New Roman" w:cstheme="minorHAnsi"/>
            <w:lang w:val="en-US"/>
          </w:rPr>
          <w:delText>to test if there were consistent differences between the influence of each status.</w:delText>
        </w:r>
      </w:del>
    </w:p>
    <w:p w14:paraId="631EAE24" w14:textId="52FBED80" w:rsidR="00770083" w:rsidRPr="006D69C5" w:rsidRDefault="00770083" w:rsidP="00D27F62">
      <w:pPr>
        <w:spacing w:after="0" w:line="360" w:lineRule="auto"/>
        <w:jc w:val="both"/>
        <w:rPr>
          <w:rFonts w:eastAsia="Times New Roman" w:cstheme="minorHAnsi"/>
          <w:lang w:val="en-US"/>
        </w:rPr>
      </w:pPr>
    </w:p>
    <w:p w14:paraId="31BA4260" w14:textId="31850737" w:rsidR="008B3EAF" w:rsidRPr="00EA70E2" w:rsidRDefault="00435B2B" w:rsidP="00D27F62">
      <w:pPr>
        <w:spacing w:after="0" w:line="360" w:lineRule="auto"/>
        <w:jc w:val="both"/>
        <w:rPr>
          <w:rFonts w:eastAsia="Times New Roman" w:cstheme="minorHAnsi"/>
          <w:i/>
          <w:iCs/>
          <w:lang w:val="en-US"/>
          <w:rPrChange w:id="778" w:author="Microsoft Office User" w:date="2021-12-10T16:18:00Z">
            <w:rPr>
              <w:rFonts w:eastAsia="Times New Roman" w:cstheme="minorHAnsi"/>
              <w:lang w:val="en-US"/>
            </w:rPr>
          </w:rPrChange>
        </w:rPr>
      </w:pPr>
      <w:del w:id="779" w:author="Microsoft Office User" w:date="2021-12-10T16:14:00Z">
        <w:r w:rsidDel="00EA70E2">
          <w:rPr>
            <w:rFonts w:eastAsia="Times New Roman" w:cstheme="minorHAnsi"/>
            <w:lang w:val="en-US"/>
          </w:rPr>
          <w:lastRenderedPageBreak/>
          <w:delText>In order t</w:delText>
        </w:r>
      </w:del>
      <w:ins w:id="780" w:author="Microsoft Office User" w:date="2021-12-10T16:14:00Z">
        <w:r w:rsidR="00EA70E2">
          <w:rPr>
            <w:rFonts w:eastAsia="Times New Roman" w:cstheme="minorHAnsi"/>
            <w:lang w:val="en-US"/>
          </w:rPr>
          <w:t>T</w:t>
        </w:r>
      </w:ins>
      <w:r>
        <w:rPr>
          <w:rFonts w:eastAsia="Times New Roman" w:cstheme="minorHAnsi"/>
          <w:lang w:val="en-US"/>
        </w:rPr>
        <w:t xml:space="preserve">o test </w:t>
      </w:r>
      <w:commentRangeStart w:id="781"/>
      <w:ins w:id="782" w:author="Microsoft Office User" w:date="2021-12-10T16:15:00Z">
        <w:r w:rsidR="00EA70E2">
          <w:rPr>
            <w:rFonts w:eastAsia="Times New Roman" w:cstheme="minorHAnsi"/>
            <w:lang w:val="en-US"/>
          </w:rPr>
          <w:t>whether an individual’s position and movement interacted to shape its influence</w:t>
        </w:r>
      </w:ins>
      <w:commentRangeEnd w:id="781"/>
      <w:ins w:id="783" w:author="Microsoft Office User" w:date="2021-12-10T16:20:00Z">
        <w:r w:rsidR="00EA70E2">
          <w:rPr>
            <w:rStyle w:val="CommentReference"/>
            <w:lang w:val="en-CA" w:bidi="he-IL"/>
          </w:rPr>
          <w:commentReference w:id="781"/>
        </w:r>
      </w:ins>
      <w:ins w:id="784" w:author="Microsoft Office User" w:date="2021-12-10T16:15:00Z">
        <w:r w:rsidR="00EA70E2">
          <w:rPr>
            <w:rFonts w:eastAsia="Times New Roman" w:cstheme="minorHAnsi"/>
            <w:lang w:val="en-US"/>
          </w:rPr>
          <w:t xml:space="preserve">, and to measure the relative strength of these two cues in influencing group movement, </w:t>
        </w:r>
      </w:ins>
      <w:del w:id="785" w:author="Microsoft Office User" w:date="2021-12-10T16:15:00Z">
        <w:r w:rsidDel="00EA70E2">
          <w:rPr>
            <w:rFonts w:eastAsia="Times New Roman" w:cstheme="minorHAnsi"/>
            <w:lang w:val="en-US"/>
          </w:rPr>
          <w:delText>the global interaction between position and movement of the focal individual</w:delText>
        </w:r>
        <w:r w:rsidR="00554B42" w:rsidDel="00EA70E2">
          <w:rPr>
            <w:rFonts w:eastAsia="Times New Roman" w:cstheme="minorHAnsi"/>
            <w:lang w:val="en-US"/>
          </w:rPr>
          <w:delText xml:space="preserve"> and to know which cue is the most influential</w:delText>
        </w:r>
        <w:r w:rsidDel="00EA70E2">
          <w:rPr>
            <w:rFonts w:eastAsia="Times New Roman" w:cstheme="minorHAnsi"/>
            <w:lang w:val="en-US"/>
          </w:rPr>
          <w:delText xml:space="preserve">, </w:delText>
        </w:r>
      </w:del>
      <w:r>
        <w:rPr>
          <w:rFonts w:eastAsia="Times New Roman" w:cstheme="minorHAnsi"/>
          <w:lang w:val="en-US"/>
        </w:rPr>
        <w:t xml:space="preserve">we </w:t>
      </w:r>
      <w:del w:id="786" w:author="Microsoft Office User" w:date="2021-12-10T16:15:00Z">
        <w:r w:rsidDel="00EA70E2">
          <w:rPr>
            <w:rFonts w:eastAsia="Times New Roman" w:cstheme="minorHAnsi"/>
            <w:lang w:val="en-US"/>
          </w:rPr>
          <w:delText xml:space="preserve">also </w:delText>
        </w:r>
      </w:del>
      <w:r>
        <w:rPr>
          <w:rFonts w:eastAsia="Times New Roman" w:cstheme="minorHAnsi"/>
          <w:lang w:val="en-US"/>
        </w:rPr>
        <w:t>modelled the probability of the group to turn right as a function of both individual left-right position and individual left-right movement</w:t>
      </w:r>
      <w:ins w:id="787" w:author="Microsoft Office User" w:date="2021-12-10T16:15:00Z">
        <w:r w:rsidR="00EA70E2">
          <w:rPr>
            <w:rFonts w:eastAsia="Times New Roman" w:cstheme="minorHAnsi"/>
            <w:lang w:val="en-US"/>
          </w:rPr>
          <w:t xml:space="preserve"> within the same model.</w:t>
        </w:r>
      </w:ins>
      <w:del w:id="788" w:author="Microsoft Office User" w:date="2021-12-10T16:15:00Z">
        <w:r w:rsidDel="00EA70E2">
          <w:rPr>
            <w:rFonts w:eastAsia="Times New Roman" w:cstheme="minorHAnsi"/>
            <w:lang w:val="en-US"/>
          </w:rPr>
          <w:delText>,</w:delText>
        </w:r>
      </w:del>
      <w:r>
        <w:rPr>
          <w:rFonts w:eastAsia="Times New Roman" w:cstheme="minorHAnsi"/>
          <w:lang w:val="en-US"/>
        </w:rPr>
        <w:t xml:space="preserve"> </w:t>
      </w:r>
      <w:ins w:id="789" w:author="Microsoft Office User" w:date="2021-12-10T16:15:00Z">
        <w:r w:rsidR="00EA70E2">
          <w:rPr>
            <w:rFonts w:eastAsia="Times New Roman" w:cstheme="minorHAnsi"/>
            <w:lang w:val="en-US"/>
          </w:rPr>
          <w:t xml:space="preserve">Similarly, </w:t>
        </w:r>
      </w:ins>
      <w:del w:id="790" w:author="Microsoft Office User" w:date="2021-12-10T16:15:00Z">
        <w:r w:rsidDel="00EA70E2">
          <w:rPr>
            <w:rFonts w:eastAsia="Times New Roman" w:cstheme="minorHAnsi"/>
            <w:lang w:val="en-US"/>
          </w:rPr>
          <w:delText xml:space="preserve">and </w:delText>
        </w:r>
      </w:del>
      <w:ins w:id="791" w:author="Microsoft Office User" w:date="2021-12-10T16:15:00Z">
        <w:r w:rsidR="00EA70E2">
          <w:rPr>
            <w:rFonts w:eastAsia="Times New Roman" w:cstheme="minorHAnsi"/>
            <w:lang w:val="en-US"/>
          </w:rPr>
          <w:t xml:space="preserve">we also modeled </w:t>
        </w:r>
      </w:ins>
      <w:r>
        <w:rPr>
          <w:rFonts w:eastAsia="Times New Roman" w:cstheme="minorHAnsi"/>
          <w:lang w:val="en-US"/>
        </w:rPr>
        <w:t xml:space="preserve">the probability of the group to speed up as a function of both </w:t>
      </w:r>
      <w:r w:rsidR="00B51E9B">
        <w:rPr>
          <w:rFonts w:eastAsia="Times New Roman" w:cstheme="minorHAnsi"/>
          <w:lang w:val="en-US"/>
        </w:rPr>
        <w:t xml:space="preserve">individual front-back position and individual front-back movement (equation 2). </w:t>
      </w:r>
      <w:ins w:id="792" w:author="Microsoft Office User" w:date="2021-12-10T16:16:00Z">
        <w:r w:rsidR="00EA70E2">
          <w:rPr>
            <w:rFonts w:eastAsia="Times New Roman" w:cstheme="minorHAnsi"/>
            <w:lang w:val="en-US"/>
          </w:rPr>
          <w:t>For these fits, w</w:t>
        </w:r>
      </w:ins>
      <w:del w:id="793" w:author="Microsoft Office User" w:date="2021-12-10T16:16:00Z">
        <w:r w:rsidR="00B51E9B" w:rsidDel="00EA70E2">
          <w:rPr>
            <w:rFonts w:eastAsia="Times New Roman" w:cstheme="minorHAnsi"/>
            <w:lang w:val="en-US"/>
          </w:rPr>
          <w:delText>W</w:delText>
        </w:r>
      </w:del>
      <w:r w:rsidR="00B51E9B">
        <w:rPr>
          <w:rFonts w:eastAsia="Times New Roman" w:cstheme="minorHAnsi"/>
          <w:lang w:val="en-US"/>
        </w:rPr>
        <w:t xml:space="preserve">e </w:t>
      </w:r>
      <w:del w:id="794" w:author="Microsoft Office User" w:date="2021-12-10T16:16:00Z">
        <w:r w:rsidR="00B51E9B" w:rsidDel="00EA70E2">
          <w:rPr>
            <w:rFonts w:eastAsia="Times New Roman" w:cstheme="minorHAnsi"/>
            <w:lang w:val="en-US"/>
          </w:rPr>
          <w:delText>fitted the two models</w:delText>
        </w:r>
      </w:del>
      <w:ins w:id="795" w:author="Microsoft Office User" w:date="2021-12-10T16:16:00Z">
        <w:r w:rsidR="00EA70E2">
          <w:rPr>
            <w:rFonts w:eastAsia="Times New Roman" w:cstheme="minorHAnsi"/>
            <w:lang w:val="en-US"/>
          </w:rPr>
          <w:t>aggregated data</w:t>
        </w:r>
      </w:ins>
      <w:r w:rsidR="00B51E9B">
        <w:rPr>
          <w:rFonts w:eastAsia="Times New Roman" w:cstheme="minorHAnsi"/>
          <w:lang w:val="en-US"/>
        </w:rPr>
        <w:t xml:space="preserve"> across all individuals instead of </w:t>
      </w:r>
      <w:ins w:id="796" w:author="Microsoft Office User" w:date="2021-12-10T16:16:00Z">
        <w:r w:rsidR="00EA70E2">
          <w:rPr>
            <w:rFonts w:eastAsia="Times New Roman" w:cstheme="minorHAnsi"/>
            <w:lang w:val="en-US"/>
          </w:rPr>
          <w:t xml:space="preserve">performing fits </w:t>
        </w:r>
      </w:ins>
      <w:r w:rsidR="00B51E9B">
        <w:rPr>
          <w:rFonts w:eastAsia="Times New Roman" w:cstheme="minorHAnsi"/>
          <w:lang w:val="en-US"/>
        </w:rPr>
        <w:t>separately for each individual.</w:t>
      </w:r>
      <w:ins w:id="797" w:author="Microsoft Office User" w:date="2021-12-10T16:16:00Z">
        <w:r w:rsidR="00EA70E2">
          <w:rPr>
            <w:rFonts w:eastAsia="Times New Roman" w:cstheme="minorHAnsi"/>
            <w:lang w:val="en-US"/>
          </w:rPr>
          <w:t xml:space="preserve"> The following</w:t>
        </w:r>
      </w:ins>
      <w:ins w:id="798" w:author="Microsoft Office User" w:date="2021-12-10T16:17:00Z">
        <w:r w:rsidR="00EA70E2">
          <w:rPr>
            <w:rFonts w:eastAsia="Times New Roman" w:cstheme="minorHAnsi"/>
            <w:lang w:val="en-US"/>
          </w:rPr>
          <w:t xml:space="preserve"> equation expresses the probability of the group turning right </w:t>
        </w:r>
      </w:ins>
      <w:ins w:id="799" w:author="Microsoft Office User" w:date="2021-12-10T16:18:00Z">
        <w:r w:rsidR="00EA70E2">
          <w:rPr>
            <w:rFonts w:eastAsia="Times New Roman" w:cstheme="minorHAnsi"/>
            <w:lang w:val="en-US"/>
          </w:rPr>
          <w:t>(or</w:t>
        </w:r>
      </w:ins>
      <w:ins w:id="800" w:author="Microsoft Office User" w:date="2021-12-10T16:17:00Z">
        <w:r w:rsidR="00EA70E2">
          <w:rPr>
            <w:rFonts w:eastAsia="Times New Roman" w:cstheme="minorHAnsi"/>
            <w:lang w:val="en-US"/>
          </w:rPr>
          <w:t xml:space="preserve"> speeding up</w:t>
        </w:r>
      </w:ins>
      <w:ins w:id="801" w:author="Microsoft Office User" w:date="2021-12-10T16:18:00Z">
        <w:r w:rsidR="00EA70E2">
          <w:rPr>
            <w:rFonts w:eastAsia="Times New Roman" w:cstheme="minorHAnsi"/>
            <w:lang w:val="en-US"/>
          </w:rPr>
          <w:t>)</w:t>
        </w:r>
      </w:ins>
      <w:ins w:id="802" w:author="Microsoft Office User" w:date="2021-12-10T16:17:00Z">
        <w:r w:rsidR="00EA70E2">
          <w:rPr>
            <w:rFonts w:eastAsia="Times New Roman" w:cstheme="minorHAnsi"/>
            <w:lang w:val="en-US"/>
          </w:rPr>
          <w:t xml:space="preserve"> as a function of individual relative position (</w:t>
        </w:r>
        <w:r w:rsidR="00EA70E2">
          <w:rPr>
            <w:rFonts w:eastAsia="Times New Roman" w:cstheme="minorHAnsi"/>
            <w:i/>
            <w:iCs/>
            <w:lang w:val="en-US"/>
          </w:rPr>
          <w:t>x1</w:t>
        </w:r>
        <w:r w:rsidR="00EA70E2">
          <w:rPr>
            <w:rFonts w:eastAsia="Times New Roman" w:cstheme="minorHAnsi"/>
            <w:lang w:val="en-US"/>
          </w:rPr>
          <w:t>) and movement (</w:t>
        </w:r>
      </w:ins>
      <w:ins w:id="803" w:author="Microsoft Office User" w:date="2021-12-10T16:18:00Z">
        <w:r w:rsidR="00EA70E2" w:rsidRPr="00EA70E2">
          <w:rPr>
            <w:rFonts w:eastAsia="Times New Roman" w:cstheme="minorHAnsi"/>
            <w:i/>
            <w:iCs/>
            <w:lang w:val="en-US"/>
            <w:rPrChange w:id="804" w:author="Microsoft Office User" w:date="2021-12-10T16:18:00Z">
              <w:rPr>
                <w:rFonts w:eastAsia="Times New Roman" w:cstheme="minorHAnsi"/>
                <w:lang w:val="en-US"/>
              </w:rPr>
            </w:rPrChange>
          </w:rPr>
          <w:t>x2</w:t>
        </w:r>
        <w:r w:rsidR="00EA70E2">
          <w:rPr>
            <w:rFonts w:eastAsia="Times New Roman" w:cstheme="minorHAnsi"/>
            <w:lang w:val="en-US"/>
          </w:rPr>
          <w:t xml:space="preserve">), with the fitted β parameters representing the </w:t>
        </w:r>
      </w:ins>
      <w:ins w:id="805" w:author="Microsoft Office User" w:date="2021-12-10T16:19:00Z">
        <w:r w:rsidR="00EA70E2">
          <w:rPr>
            <w:rFonts w:eastAsia="Times New Roman" w:cstheme="minorHAnsi"/>
            <w:lang w:val="en-US"/>
          </w:rPr>
          <w:t xml:space="preserve">extent to which position and movement influence the group response. </w:t>
        </w:r>
      </w:ins>
    </w:p>
    <w:bookmarkEnd w:id="763"/>
    <w:p w14:paraId="4BA7B3BF" w14:textId="42739D18" w:rsidR="008B3EAF" w:rsidRDefault="008B3EAF" w:rsidP="00D27F62">
      <w:pPr>
        <w:spacing w:after="0" w:line="360" w:lineRule="auto"/>
        <w:jc w:val="both"/>
        <w:rPr>
          <w:rFonts w:eastAsia="Times New Roman" w:cstheme="minorHAnsi"/>
          <w:lang w:val="en-US"/>
        </w:rPr>
      </w:pPr>
    </w:p>
    <w:p w14:paraId="019B72A9" w14:textId="2B19ED43" w:rsidR="009A7671" w:rsidRPr="006D69C5" w:rsidRDefault="00C60397" w:rsidP="00D27F62">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60288" behindDoc="0" locked="0" layoutInCell="1" allowOverlap="1" wp14:anchorId="568501F1" wp14:editId="2D8C5CEE">
                <wp:simplePos x="0" y="0"/>
                <wp:positionH relativeFrom="margin">
                  <wp:posOffset>0</wp:posOffset>
                </wp:positionH>
                <wp:positionV relativeFrom="paragraph">
                  <wp:posOffset>-635</wp:posOffset>
                </wp:positionV>
                <wp:extent cx="5958840" cy="648335"/>
                <wp:effectExtent l="0" t="0" r="0" b="0"/>
                <wp:wrapNone/>
                <wp:docPr id="19" name="TextBox 20"/>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7BA8CE44" w14:textId="41E069F3" w:rsidR="00EE40E4" w:rsidRDefault="00EE40E4"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shape w14:anchorId="568501F1" id="_x0000_s1038" type="#_x0000_t202" style="position:absolute;left:0;text-align:left;margin-left:0;margin-top:-.05pt;width:469.2pt;height:51.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" filled="f" stroked="f">
                <v:textbox style="mso-fit-shape-to-text:t" inset="0,0,0,0">
                  <w:txbxContent>
                    <w:p w14:paraId="7BA8CE44" w14:textId="41E069F3" w:rsidR="00EE40E4" w:rsidRDefault="00EE40E4"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63D9248C" w14:textId="68C787A8" w:rsidR="00C60397" w:rsidRDefault="00C60397" w:rsidP="00D27F62">
      <w:pPr>
        <w:spacing w:after="0" w:line="360" w:lineRule="auto"/>
        <w:jc w:val="both"/>
        <w:rPr>
          <w:rFonts w:eastAsia="Times New Roman" w:cstheme="minorHAnsi"/>
          <w:lang w:val="en-US"/>
        </w:rPr>
      </w:pP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3C904699" w14:textId="10238074" w:rsidR="00800F6C" w:rsidDel="00482798" w:rsidRDefault="00800F6C" w:rsidP="00D27F62">
      <w:pPr>
        <w:spacing w:line="360" w:lineRule="auto"/>
        <w:jc w:val="both"/>
        <w:rPr>
          <w:del w:id="806" w:author="Microsoft Office User" w:date="2021-12-10T16:26:00Z"/>
          <w:rFonts w:cstheme="minorHAnsi"/>
          <w:lang w:val="en-US"/>
        </w:rPr>
      </w:pPr>
      <w:bookmarkStart w:id="807" w:name="_Hlk90888975"/>
      <w:del w:id="808" w:author="Microsoft Office User" w:date="2021-12-10T16:21:00Z">
        <w:r w:rsidDel="00371C0B">
          <w:rPr>
            <w:rFonts w:cstheme="minorHAnsi"/>
            <w:lang w:val="en-US"/>
          </w:rPr>
          <w:delText xml:space="preserve">In order to </w:delText>
        </w:r>
        <w:r w:rsidR="0089468B" w:rsidDel="00371C0B">
          <w:rPr>
            <w:rFonts w:cstheme="minorHAnsi"/>
            <w:lang w:val="en-US"/>
          </w:rPr>
          <w:delText>see</w:delText>
        </w:r>
      </w:del>
      <w:ins w:id="809" w:author="Microsoft Office User" w:date="2021-12-10T16:21:00Z">
        <w:r w:rsidR="00371C0B">
          <w:rPr>
            <w:rFonts w:cstheme="minorHAnsi"/>
            <w:lang w:val="en-US"/>
          </w:rPr>
          <w:t>To assess</w:t>
        </w:r>
      </w:ins>
      <w:ins w:id="810" w:author="Microsoft Office User" w:date="2021-12-10T16:23:00Z">
        <w:r w:rsidR="00482798">
          <w:rPr>
            <w:rFonts w:cstheme="minorHAnsi"/>
            <w:lang w:val="en-US"/>
          </w:rPr>
          <w:t xml:space="preserve"> whether </w:t>
        </w:r>
      </w:ins>
      <w:ins w:id="811" w:author="Microsoft Office User" w:date="2021-12-10T16:25:00Z">
        <w:r w:rsidR="00482798">
          <w:rPr>
            <w:rFonts w:cstheme="minorHAnsi"/>
            <w:lang w:val="en-US"/>
          </w:rPr>
          <w:t>individuals differ in their propensity to be at the front of the group</w:t>
        </w:r>
      </w:ins>
      <w:del w:id="812" w:author="Microsoft Office User" w:date="2021-12-10T16:23:00Z">
        <w:r w:rsidR="0089468B" w:rsidDel="00482798">
          <w:rPr>
            <w:rFonts w:cstheme="minorHAnsi"/>
            <w:lang w:val="en-US"/>
          </w:rPr>
          <w:delText xml:space="preserve"> how our influence metrics </w:delText>
        </w:r>
        <w:r w:rsidR="00E91E1A" w:rsidDel="00482798">
          <w:rPr>
            <w:rFonts w:cstheme="minorHAnsi"/>
            <w:lang w:val="en-US"/>
          </w:rPr>
          <w:delText>related to another metric commonly assumed to reflect influence</w:delText>
        </w:r>
      </w:del>
      <w:r w:rsidR="00E91E1A">
        <w:rPr>
          <w:rFonts w:cstheme="minorHAnsi"/>
          <w:lang w:val="en-US"/>
        </w:rPr>
        <w:t>, we</w:t>
      </w:r>
      <w:ins w:id="813" w:author="Microsoft Office User" w:date="2021-12-10T16:23:00Z">
        <w:r w:rsidR="00482798">
          <w:rPr>
            <w:rFonts w:cstheme="minorHAnsi"/>
            <w:lang w:val="en-US"/>
          </w:rPr>
          <w:t xml:space="preserve"> quantified</w:t>
        </w:r>
      </w:ins>
      <w:ins w:id="814" w:author="Microsoft Office User" w:date="2021-12-10T16:24:00Z">
        <w:r w:rsidR="00482798">
          <w:rPr>
            <w:rFonts w:cstheme="minorHAnsi"/>
            <w:lang w:val="en-US"/>
          </w:rPr>
          <w:t xml:space="preserve"> for each individual</w:t>
        </w:r>
      </w:ins>
      <w:ins w:id="815" w:author="Microsoft Office User" w:date="2021-12-10T16:23:00Z">
        <w:r w:rsidR="00482798">
          <w:rPr>
            <w:rFonts w:cstheme="minorHAnsi"/>
            <w:lang w:val="en-US"/>
          </w:rPr>
          <w:t xml:space="preserve"> the distribution of front-back position relative to the group direction of travel</w:t>
        </w:r>
      </w:ins>
      <w:ins w:id="816" w:author="Microsoft Office User" w:date="2021-12-10T16:24:00Z">
        <w:r w:rsidR="00482798">
          <w:rPr>
            <w:rFonts w:cstheme="minorHAnsi"/>
            <w:lang w:val="en-US"/>
          </w:rPr>
          <w:t xml:space="preserve">. </w:t>
        </w:r>
      </w:ins>
      <w:ins w:id="817" w:author="Microsoft Office User" w:date="2021-12-10T16:25:00Z">
        <w:r w:rsidR="00482798">
          <w:rPr>
            <w:rFonts w:cstheme="minorHAnsi"/>
            <w:lang w:val="en-US"/>
          </w:rPr>
          <w:t>W</w:t>
        </w:r>
      </w:ins>
      <w:ins w:id="818" w:author="Microsoft Office User" w:date="2021-12-10T16:24:00Z">
        <w:r w:rsidR="00482798">
          <w:rPr>
            <w:rFonts w:cstheme="minorHAnsi"/>
            <w:lang w:val="en-US"/>
          </w:rPr>
          <w:t xml:space="preserve">e also </w:t>
        </w:r>
      </w:ins>
      <w:del w:id="819" w:author="Microsoft Office User" w:date="2021-12-10T16:24:00Z">
        <w:r w:rsidR="00E91E1A" w:rsidDel="00482798">
          <w:rPr>
            <w:rFonts w:cstheme="minorHAnsi"/>
            <w:lang w:val="en-US"/>
          </w:rPr>
          <w:delText xml:space="preserve"> </w:delText>
        </w:r>
      </w:del>
      <w:r w:rsidR="006144B2">
        <w:rPr>
          <w:rFonts w:cstheme="minorHAnsi"/>
          <w:lang w:val="en-US"/>
        </w:rPr>
        <w:t xml:space="preserve">calculated the proportion of time each individual </w:t>
      </w:r>
      <w:del w:id="820" w:author="Microsoft Office User" w:date="2021-12-10T16:22:00Z">
        <w:r w:rsidR="006144B2" w:rsidDel="00371C0B">
          <w:rPr>
            <w:rFonts w:cstheme="minorHAnsi"/>
            <w:lang w:val="en-US"/>
          </w:rPr>
          <w:delText>was spending</w:delText>
        </w:r>
      </w:del>
      <w:del w:id="821" w:author="Microsoft Office User" w:date="2021-12-10T16:24:00Z">
        <w:r w:rsidR="006144B2" w:rsidDel="00482798">
          <w:rPr>
            <w:rFonts w:cstheme="minorHAnsi"/>
            <w:lang w:val="en-US"/>
          </w:rPr>
          <w:delText xml:space="preserve"> </w:delText>
        </w:r>
      </w:del>
      <w:del w:id="822" w:author="Microsoft Office User" w:date="2021-12-10T16:22:00Z">
        <w:r w:rsidR="006144B2" w:rsidDel="00371C0B">
          <w:rPr>
            <w:rFonts w:cstheme="minorHAnsi"/>
            <w:lang w:val="en-US"/>
          </w:rPr>
          <w:delText>in the front half of the group</w:delText>
        </w:r>
      </w:del>
      <w:ins w:id="823" w:author="Microsoft Office User" w:date="2021-12-10T16:22:00Z">
        <w:r w:rsidR="00482798">
          <w:rPr>
            <w:rFonts w:cstheme="minorHAnsi"/>
            <w:lang w:val="en-US"/>
          </w:rPr>
          <w:t>spent in the fr</w:t>
        </w:r>
      </w:ins>
      <w:ins w:id="824" w:author="Microsoft Office User" w:date="2021-12-10T16:23:00Z">
        <w:r w:rsidR="00482798">
          <w:rPr>
            <w:rFonts w:cstheme="minorHAnsi"/>
            <w:lang w:val="en-US"/>
          </w:rPr>
          <w:t>ont half of the group</w:t>
        </w:r>
      </w:ins>
      <w:ins w:id="825" w:author="Microsoft Office User" w:date="2021-12-10T16:25:00Z">
        <w:r w:rsidR="00482798">
          <w:rPr>
            <w:rFonts w:cstheme="minorHAnsi"/>
            <w:lang w:val="en-US"/>
          </w:rPr>
          <w:t>, as a simple metric of ‘</w:t>
        </w:r>
        <w:proofErr w:type="spellStart"/>
        <w:r w:rsidR="00482798">
          <w:rPr>
            <w:rFonts w:cstheme="minorHAnsi"/>
            <w:lang w:val="en-US"/>
          </w:rPr>
          <w:t>frontness</w:t>
        </w:r>
        <w:proofErr w:type="spellEnd"/>
        <w:r w:rsidR="00482798">
          <w:rPr>
            <w:rFonts w:cstheme="minorHAnsi"/>
            <w:lang w:val="en-US"/>
          </w:rPr>
          <w:t>’</w:t>
        </w:r>
      </w:ins>
      <w:ins w:id="826" w:author="Microsoft Office User" w:date="2021-12-10T16:26:00Z">
        <w:r w:rsidR="00482798">
          <w:rPr>
            <w:rFonts w:cstheme="minorHAnsi"/>
            <w:lang w:val="en-US"/>
          </w:rPr>
          <w:t>, to allow comparison with our influence scores</w:t>
        </w:r>
      </w:ins>
      <w:r w:rsidR="006144B2">
        <w:rPr>
          <w:rFonts w:cstheme="minorHAnsi"/>
          <w:lang w:val="en-US"/>
        </w:rPr>
        <w:t xml:space="preserve">. </w:t>
      </w:r>
    </w:p>
    <w:bookmarkEnd w:id="807"/>
    <w:p w14:paraId="2B3C2B06" w14:textId="77777777" w:rsidR="00482798" w:rsidRDefault="006144B2" w:rsidP="00D27F62">
      <w:pPr>
        <w:spacing w:line="360" w:lineRule="auto"/>
        <w:jc w:val="both"/>
        <w:rPr>
          <w:ins w:id="827" w:author="Microsoft Office User" w:date="2021-12-10T16:25:00Z"/>
          <w:rFonts w:cstheme="minorHAnsi"/>
          <w:lang w:val="en-US"/>
        </w:rPr>
      </w:pPr>
      <w:r>
        <w:rPr>
          <w:rFonts w:cstheme="minorHAnsi"/>
          <w:lang w:val="en-US"/>
        </w:rPr>
        <w:t>At time t, a</w:t>
      </w:r>
      <w:r w:rsidR="00655059">
        <w:rPr>
          <w:rFonts w:cstheme="minorHAnsi"/>
          <w:lang w:val="en-US"/>
        </w:rPr>
        <w:t xml:space="preserve"> given</w:t>
      </w:r>
      <w:r>
        <w:rPr>
          <w:rFonts w:cstheme="minorHAnsi"/>
          <w:lang w:val="en-US"/>
        </w:rPr>
        <w:t xml:space="preserve"> individual was considered in the front </w:t>
      </w:r>
      <w:r w:rsidR="00655059">
        <w:rPr>
          <w:rFonts w:cstheme="minorHAnsi"/>
          <w:lang w:val="en-US"/>
        </w:rPr>
        <w:t xml:space="preserve">half </w:t>
      </w:r>
      <w:r>
        <w:rPr>
          <w:rFonts w:cstheme="minorHAnsi"/>
          <w:lang w:val="en-US"/>
        </w:rPr>
        <w:t xml:space="preserve">of the group </w:t>
      </w:r>
      <w:r w:rsidR="00655059">
        <w:rPr>
          <w:rFonts w:cstheme="minorHAnsi"/>
          <w:lang w:val="en-US"/>
        </w:rPr>
        <w:t xml:space="preserve">if its front-back position (x-value within the centroid reference frame, see above) was positive. </w:t>
      </w:r>
      <w:r w:rsidR="00127176">
        <w:rPr>
          <w:rFonts w:cstheme="minorHAnsi"/>
          <w:lang w:val="en-US"/>
        </w:rPr>
        <w:t>In order to see 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t>
      </w:r>
    </w:p>
    <w:p w14:paraId="44A226C8" w14:textId="5EE3CEA7" w:rsidR="00F82420" w:rsidRDefault="00482798" w:rsidP="00D27F62">
      <w:pPr>
        <w:spacing w:line="360" w:lineRule="auto"/>
        <w:jc w:val="both"/>
        <w:rPr>
          <w:rFonts w:cstheme="minorHAnsi"/>
          <w:lang w:val="en-US"/>
        </w:rPr>
      </w:pPr>
      <w:bookmarkStart w:id="828" w:name="_Hlk90888991"/>
      <w:ins w:id="829" w:author="Microsoft Office User" w:date="2021-12-10T16:26:00Z">
        <w:r>
          <w:rPr>
            <w:rFonts w:cstheme="minorHAnsi"/>
            <w:lang w:val="en-US"/>
          </w:rPr>
          <w:t>To test whether individuals at the front of groups have greater influence, w</w:t>
        </w:r>
      </w:ins>
      <w:del w:id="830" w:author="Microsoft Office User" w:date="2021-12-10T16:26:00Z">
        <w:r w:rsidR="00127176" w:rsidDel="00482798">
          <w:rPr>
            <w:rFonts w:cstheme="minorHAnsi"/>
            <w:lang w:val="en-US"/>
          </w:rPr>
          <w:delText>W</w:delText>
        </w:r>
      </w:del>
      <w:r w:rsidR="00127176">
        <w:rPr>
          <w:rFonts w:cstheme="minorHAnsi"/>
          <w:lang w:val="en-US"/>
        </w:rPr>
        <w:t xml:space="preserve">e </w:t>
      </w:r>
      <w:del w:id="831" w:author="Microsoft Office User" w:date="2021-12-10T16:27:00Z">
        <w:r w:rsidR="00127176" w:rsidDel="00482798">
          <w:rPr>
            <w:rFonts w:cstheme="minorHAnsi"/>
            <w:lang w:val="en-US"/>
          </w:rPr>
          <w:delText xml:space="preserve">also looked </w:delText>
        </w:r>
      </w:del>
      <w:ins w:id="832" w:author="Microsoft Office User" w:date="2021-12-10T16:27:00Z">
        <w:r>
          <w:rPr>
            <w:rFonts w:cstheme="minorHAnsi"/>
            <w:lang w:val="en-US"/>
          </w:rPr>
          <w:t xml:space="preserve">computed </w:t>
        </w:r>
      </w:ins>
      <w:del w:id="833" w:author="Microsoft Office User" w:date="2021-12-10T16:27:00Z">
        <w:r w:rsidR="00127176" w:rsidDel="00482798">
          <w:rPr>
            <w:rFonts w:cstheme="minorHAnsi"/>
            <w:lang w:val="en-US"/>
          </w:rPr>
          <w:delText xml:space="preserve">at </w:delText>
        </w:r>
      </w:del>
      <w:r w:rsidR="00127176">
        <w:rPr>
          <w:rFonts w:cstheme="minorHAnsi"/>
          <w:lang w:val="en-US"/>
        </w:rPr>
        <w:t xml:space="preserve">the correlation </w:t>
      </w:r>
      <w:ins w:id="834" w:author="Microsoft Office User" w:date="2021-12-10T16:27:00Z">
        <w:r>
          <w:rPr>
            <w:rFonts w:cstheme="minorHAnsi"/>
            <w:lang w:val="en-US"/>
          </w:rPr>
          <w:t xml:space="preserve">(Spearman?) </w:t>
        </w:r>
      </w:ins>
      <w:r w:rsidR="00127176">
        <w:rPr>
          <w:rFonts w:cstheme="minorHAnsi"/>
          <w:lang w:val="en-US"/>
        </w:rPr>
        <w:t xml:space="preserve">between the total proportion of time spent in the front for each individual and their turning and speeding influence scores. </w:t>
      </w:r>
      <w:r w:rsidR="006D14DB">
        <w:rPr>
          <w:rFonts w:cstheme="minorHAnsi"/>
          <w:lang w:val="en-US"/>
        </w:rPr>
        <w:t xml:space="preserve"> </w:t>
      </w:r>
    </w:p>
    <w:bookmarkEnd w:id="828"/>
    <w:p w14:paraId="1B86564B" w14:textId="41A27BC8" w:rsidR="006D14DB" w:rsidRPr="006D14DB" w:rsidRDefault="006D14DB" w:rsidP="00D27F62">
      <w:pPr>
        <w:spacing w:line="360" w:lineRule="auto"/>
        <w:jc w:val="both"/>
        <w:rPr>
          <w:rFonts w:cstheme="minorHAnsi"/>
          <w:lang w:val="en-US"/>
        </w:rPr>
      </w:pPr>
    </w:p>
    <w:p w14:paraId="2D9ABC01" w14:textId="06FFD9A3" w:rsidR="00714F02" w:rsidRPr="006D69C5" w:rsidRDefault="0036157B" w:rsidP="00D27F62">
      <w:pPr>
        <w:spacing w:line="360" w:lineRule="auto"/>
        <w:jc w:val="both"/>
        <w:rPr>
          <w:rFonts w:cstheme="minorHAnsi"/>
          <w:b/>
          <w:bCs/>
          <w:sz w:val="28"/>
          <w:szCs w:val="28"/>
          <w:lang w:val="en-US"/>
        </w:rPr>
      </w:pPr>
      <w:r w:rsidRPr="006D69C5">
        <w:rPr>
          <w:rFonts w:cstheme="minorHAnsi"/>
          <w:b/>
          <w:bCs/>
          <w:sz w:val="28"/>
          <w:szCs w:val="28"/>
          <w:lang w:val="en-US"/>
        </w:rPr>
        <w:t>RESULTS</w:t>
      </w:r>
    </w:p>
    <w:p w14:paraId="7B2B011F" w14:textId="33AA7E75" w:rsidR="00CE5F5B" w:rsidRDefault="00127176" w:rsidP="00CE5F5B">
      <w:pPr>
        <w:spacing w:line="360" w:lineRule="auto"/>
        <w:jc w:val="both"/>
        <w:rPr>
          <w:rFonts w:cstheme="minorHAnsi"/>
          <w:b/>
          <w:bCs/>
          <w:lang w:val="en-US"/>
        </w:rPr>
      </w:pPr>
      <w:r>
        <w:rPr>
          <w:rFonts w:cstheme="minorHAnsi"/>
          <w:b/>
          <w:bCs/>
          <w:lang w:val="en-US"/>
        </w:rPr>
        <w:lastRenderedPageBreak/>
        <w:t>Influence of i</w:t>
      </w:r>
      <w:r w:rsidR="00153648">
        <w:rPr>
          <w:rFonts w:cstheme="minorHAnsi"/>
          <w:b/>
          <w:bCs/>
          <w:lang w:val="en-US"/>
        </w:rPr>
        <w:t xml:space="preserve">ndividual </w:t>
      </w:r>
      <w:r w:rsidR="00554B42">
        <w:rPr>
          <w:rFonts w:cstheme="minorHAnsi"/>
          <w:b/>
          <w:bCs/>
          <w:lang w:val="en-US"/>
        </w:rPr>
        <w:t>position</w:t>
      </w:r>
      <w:r w:rsidR="00153648">
        <w:rPr>
          <w:rFonts w:cstheme="minorHAnsi"/>
          <w:b/>
          <w:bCs/>
          <w:lang w:val="en-US"/>
        </w:rPr>
        <w:t xml:space="preserve"> </w:t>
      </w:r>
      <w:del w:id="835" w:author="Microsoft Office User" w:date="2021-12-10T16:34:00Z">
        <w:r w:rsidR="00554B42" w:rsidDel="00DB36E4">
          <w:rPr>
            <w:rFonts w:cstheme="minorHAnsi"/>
            <w:b/>
            <w:bCs/>
            <w:lang w:val="en-US"/>
          </w:rPr>
          <w:delText xml:space="preserve">VS </w:delText>
        </w:r>
      </w:del>
      <w:ins w:id="836" w:author="Microsoft Office User" w:date="2021-12-10T16:34:00Z">
        <w:r w:rsidR="00DB36E4">
          <w:rPr>
            <w:rFonts w:cstheme="minorHAnsi"/>
            <w:b/>
            <w:bCs/>
            <w:lang w:val="en-US"/>
          </w:rPr>
          <w:t xml:space="preserve">vs </w:t>
        </w:r>
      </w:ins>
      <w:r w:rsidR="00554B42">
        <w:rPr>
          <w:rFonts w:cstheme="minorHAnsi"/>
          <w:b/>
          <w:bCs/>
          <w:lang w:val="en-US"/>
        </w:rPr>
        <w:t>individual movement</w:t>
      </w:r>
      <w:ins w:id="837" w:author="Microsoft Office User" w:date="2021-12-10T16:34:00Z">
        <w:r w:rsidR="00DB36E4">
          <w:rPr>
            <w:rFonts w:cstheme="minorHAnsi"/>
            <w:b/>
            <w:bCs/>
            <w:lang w:val="en-US"/>
          </w:rPr>
          <w:t xml:space="preserve"> on subsequent group behavior</w:t>
        </w:r>
      </w:ins>
      <w:r w:rsidR="00153648">
        <w:rPr>
          <w:rFonts w:cstheme="minorHAnsi"/>
          <w:b/>
          <w:bCs/>
          <w:lang w:val="en-US"/>
        </w:rPr>
        <w:t>:</w:t>
      </w:r>
    </w:p>
    <w:p w14:paraId="264E91E9" w14:textId="2FFCBBFA" w:rsidR="00127176" w:rsidRPr="00127176" w:rsidDel="000B3B7C" w:rsidRDefault="00127176" w:rsidP="00CE5F5B">
      <w:pPr>
        <w:spacing w:line="360" w:lineRule="auto"/>
        <w:jc w:val="both"/>
        <w:rPr>
          <w:del w:id="838" w:author="Microsoft Office User" w:date="2021-12-10T16:31:00Z"/>
          <w:rFonts w:cstheme="minorHAnsi"/>
          <w:bCs/>
          <w:lang w:val="en-US"/>
        </w:rPr>
      </w:pPr>
      <w:r>
        <w:rPr>
          <w:rFonts w:cstheme="minorHAnsi"/>
          <w:bCs/>
          <w:lang w:val="en-US"/>
        </w:rPr>
        <w:t xml:space="preserve">Using the model described by equation </w:t>
      </w:r>
      <w:commentRangeStart w:id="839"/>
      <w:r>
        <w:rPr>
          <w:rFonts w:cstheme="minorHAnsi"/>
          <w:bCs/>
          <w:lang w:val="en-US"/>
        </w:rPr>
        <w:t>2</w:t>
      </w:r>
      <w:commentRangeEnd w:id="839"/>
      <w:r w:rsidR="000B3B7C">
        <w:rPr>
          <w:rStyle w:val="CommentReference"/>
          <w:lang w:val="en-CA" w:bidi="he-IL"/>
        </w:rPr>
        <w:commentReference w:id="839"/>
      </w:r>
      <w:r>
        <w:rPr>
          <w:rFonts w:cstheme="minorHAnsi"/>
          <w:bCs/>
          <w:lang w:val="en-US"/>
        </w:rPr>
        <w:t>, w</w:t>
      </w:r>
      <w:r w:rsidRPr="00127176">
        <w:rPr>
          <w:rFonts w:cstheme="minorHAnsi"/>
          <w:bCs/>
          <w:lang w:val="en-US"/>
        </w:rPr>
        <w:t xml:space="preserve">e found that across </w:t>
      </w:r>
      <w:r>
        <w:rPr>
          <w:rFonts w:cstheme="minorHAnsi"/>
          <w:bCs/>
          <w:lang w:val="en-US"/>
        </w:rPr>
        <w:t xml:space="preserve">all individuals, though individual left-right position was positively </w:t>
      </w:r>
      <w:del w:id="840" w:author="Microsoft Office User" w:date="2021-12-10T16:30:00Z">
        <w:r w:rsidDel="000B3B7C">
          <w:rPr>
            <w:rFonts w:cstheme="minorHAnsi"/>
            <w:bCs/>
            <w:lang w:val="en-US"/>
          </w:rPr>
          <w:delText xml:space="preserve">correlated </w:delText>
        </w:r>
      </w:del>
      <w:ins w:id="841" w:author="Microsoft Office User" w:date="2021-12-10T16:30:00Z">
        <w:r w:rsidR="000B3B7C">
          <w:rPr>
            <w:rFonts w:cstheme="minorHAnsi"/>
            <w:bCs/>
            <w:lang w:val="en-US"/>
          </w:rPr>
          <w:t xml:space="preserve">associated </w:t>
        </w:r>
      </w:ins>
      <w:r>
        <w:rPr>
          <w:rFonts w:cstheme="minorHAnsi"/>
          <w:bCs/>
          <w:lang w:val="en-US"/>
        </w:rPr>
        <w:t xml:space="preserve">with the probability of the group to turn right, individual left-right speed had a much greater influence (figure 4a). In other </w:t>
      </w:r>
      <w:del w:id="842" w:author="Microsoft Office User" w:date="2021-12-10T16:30:00Z">
        <w:r w:rsidDel="000B3B7C">
          <w:rPr>
            <w:rFonts w:cstheme="minorHAnsi"/>
            <w:bCs/>
            <w:lang w:val="en-US"/>
          </w:rPr>
          <w:delText>terms</w:delText>
        </w:r>
      </w:del>
      <w:ins w:id="843" w:author="Microsoft Office User" w:date="2021-12-10T16:30:00Z">
        <w:r w:rsidR="000B3B7C">
          <w:rPr>
            <w:rFonts w:cstheme="minorHAnsi"/>
            <w:bCs/>
            <w:lang w:val="en-US"/>
          </w:rPr>
          <w:t>words</w:t>
        </w:r>
      </w:ins>
      <w:r>
        <w:rPr>
          <w:rFonts w:cstheme="minorHAnsi"/>
          <w:bCs/>
          <w:lang w:val="en-US"/>
        </w:rPr>
        <w:t>, the probability of the group to turn right increases more as an individual’s movement towards the right increase</w:t>
      </w:r>
      <w:ins w:id="844" w:author="Microsoft Office User" w:date="2021-12-10T16:30:00Z">
        <w:r w:rsidR="000B3B7C">
          <w:rPr>
            <w:rFonts w:cstheme="minorHAnsi"/>
            <w:bCs/>
            <w:lang w:val="en-US"/>
          </w:rPr>
          <w:t>s</w:t>
        </w:r>
      </w:ins>
      <w:r>
        <w:rPr>
          <w:rFonts w:cstheme="minorHAnsi"/>
          <w:bCs/>
          <w:lang w:val="en-US"/>
        </w:rPr>
        <w:t>, than as an individual’s position along the left-right axis increases. Similarly, the probability of the group to speed up was influenced more by individual front-back movement than by individual front-back position (figure 4b.)</w:t>
      </w:r>
      <w:ins w:id="845" w:author="Microsoft Office User" w:date="2021-12-10T16:31:00Z">
        <w:r w:rsidR="000B3B7C">
          <w:rPr>
            <w:rFonts w:cstheme="minorHAnsi"/>
            <w:lang w:val="en-US"/>
          </w:rPr>
          <w:t xml:space="preserve"> </w:t>
        </w:r>
      </w:ins>
    </w:p>
    <w:p w14:paraId="122A2918" w14:textId="3764238C" w:rsidR="0036157B" w:rsidRPr="006D69C5" w:rsidRDefault="00127176" w:rsidP="000B3B7C">
      <w:pPr>
        <w:spacing w:line="360" w:lineRule="auto"/>
        <w:jc w:val="both"/>
        <w:rPr>
          <w:rFonts w:cstheme="minorHAnsi"/>
          <w:lang w:val="en-US"/>
        </w:rPr>
      </w:pPr>
      <w:commentRangeStart w:id="846"/>
      <w:r>
        <w:rPr>
          <w:rFonts w:ascii="Arial" w:hAnsi="Arial" w:cs="Arial"/>
          <w:noProof/>
          <w:sz w:val="16"/>
          <w:szCs w:val="16"/>
          <w:lang w:val="en-US"/>
        </w:rPr>
        <mc:AlternateContent>
          <mc:Choice Requires="wpg">
            <w:drawing>
              <wp:anchor distT="0" distB="0" distL="114300" distR="114300" simplePos="0" relativeHeight="251675648" behindDoc="0" locked="0" layoutInCell="1" allowOverlap="1" wp14:anchorId="7A8DBAB7" wp14:editId="7CD5E548">
                <wp:simplePos x="0" y="0"/>
                <wp:positionH relativeFrom="margin">
                  <wp:posOffset>190500</wp:posOffset>
                </wp:positionH>
                <wp:positionV relativeFrom="paragraph">
                  <wp:posOffset>862965</wp:posOffset>
                </wp:positionV>
                <wp:extent cx="5705475" cy="2809875"/>
                <wp:effectExtent l="0" t="0" r="9525" b="9525"/>
                <wp:wrapTopAndBottom/>
                <wp:docPr id="28" name="Group 28"/>
                <wp:cNvGraphicFramePr/>
                <a:graphic xmlns:a="http://schemas.openxmlformats.org/drawingml/2006/main">
                  <a:graphicData uri="http://schemas.microsoft.com/office/word/2010/wordprocessingGroup">
                    <wpg:wgp>
                      <wpg:cNvGrpSpPr/>
                      <wpg:grpSpPr>
                        <a:xfrm>
                          <a:off x="0" y="0"/>
                          <a:ext cx="5705475" cy="2809875"/>
                          <a:chOff x="0" y="0"/>
                          <a:chExt cx="5705475" cy="2809875"/>
                        </a:xfrm>
                      </wpg:grpSpPr>
                      <wpg:grpSp>
                        <wpg:cNvPr id="23" name="Group 23"/>
                        <wpg:cNvGrpSpPr/>
                        <wpg:grpSpPr>
                          <a:xfrm>
                            <a:off x="0" y="0"/>
                            <a:ext cx="2800350" cy="2800350"/>
                            <a:chOff x="0" y="0"/>
                            <a:chExt cx="2800350" cy="2800350"/>
                          </a:xfrm>
                        </wpg:grpSpPr>
                        <pic:pic xmlns:pic="http://schemas.openxmlformats.org/drawingml/2006/picture">
                          <pic:nvPicPr>
                            <pic:cNvPr id="20" name="Picture 20"/>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0350" cy="2800350"/>
                            </a:xfrm>
                            <a:prstGeom prst="rect">
                              <a:avLst/>
                            </a:prstGeom>
                            <a:noFill/>
                            <a:ln>
                              <a:noFill/>
                            </a:ln>
                          </pic:spPr>
                        </pic:pic>
                        <wps:wsp>
                          <wps:cNvPr id="217" name="Text Box 2"/>
                          <wps:cNvSpPr txBox="1">
                            <a:spLocks noChangeArrowheads="1"/>
                          </wps:cNvSpPr>
                          <wps:spPr bwMode="auto">
                            <a:xfrm>
                              <a:off x="180975" y="133350"/>
                              <a:ext cx="324484" cy="386714"/>
                            </a:xfrm>
                            <a:prstGeom prst="rect">
                              <a:avLst/>
                            </a:prstGeom>
                            <a:noFill/>
                            <a:ln w="9525">
                              <a:noFill/>
                              <a:miter lim="800000"/>
                              <a:headEnd/>
                              <a:tailEnd/>
                            </a:ln>
                          </wps:spPr>
                          <wps:txbx>
                            <w:txbxContent>
                              <w:p w14:paraId="2810EB4C" w14:textId="40E4CBAE" w:rsidR="00EE40E4" w:rsidRPr="00127176" w:rsidRDefault="00EE40E4">
                                <w:pPr>
                                  <w:rPr>
                                    <w:lang w:val="en-US"/>
                                  </w:rPr>
                                </w:pPr>
                                <w:r>
                                  <w:t>a.</w:t>
                                </w:r>
                              </w:p>
                            </w:txbxContent>
                          </wps:txbx>
                          <wps:bodyPr rot="0" vert="horz" wrap="square" lIns="91440" tIns="45720" rIns="91440" bIns="45720" anchor="t" anchorCtr="0">
                            <a:spAutoFit/>
                          </wps:bodyPr>
                        </wps:wsp>
                      </wpg:grpSp>
                      <wpg:grpSp>
                        <wpg:cNvPr id="18" name="Group 18"/>
                        <wpg:cNvGrpSpPr/>
                        <wpg:grpSpPr>
                          <a:xfrm>
                            <a:off x="2895600" y="0"/>
                            <a:ext cx="2809875" cy="2809875"/>
                            <a:chOff x="0" y="0"/>
                            <a:chExt cx="2809875" cy="2809875"/>
                          </a:xfrm>
                        </wpg:grpSpPr>
                        <pic:pic xmlns:pic="http://schemas.openxmlformats.org/drawingml/2006/picture">
                          <pic:nvPicPr>
                            <pic:cNvPr id="22" name="Picture 22"/>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9875" cy="2809875"/>
                            </a:xfrm>
                            <a:prstGeom prst="rect">
                              <a:avLst/>
                            </a:prstGeom>
                            <a:noFill/>
                            <a:ln>
                              <a:noFill/>
                            </a:ln>
                          </pic:spPr>
                        </pic:pic>
                        <wps:wsp>
                          <wps:cNvPr id="17" name="Text Box 2"/>
                          <wps:cNvSpPr txBox="1">
                            <a:spLocks noChangeArrowheads="1"/>
                          </wps:cNvSpPr>
                          <wps:spPr bwMode="auto">
                            <a:xfrm>
                              <a:off x="161925" y="161925"/>
                              <a:ext cx="324484" cy="386714"/>
                            </a:xfrm>
                            <a:prstGeom prst="rect">
                              <a:avLst/>
                            </a:prstGeom>
                            <a:noFill/>
                            <a:ln w="9525">
                              <a:noFill/>
                              <a:miter lim="800000"/>
                              <a:headEnd/>
                              <a:tailEnd/>
                            </a:ln>
                          </wps:spPr>
                          <wps:txbx>
                            <w:txbxContent>
                              <w:p w14:paraId="1A6AF407" w14:textId="1ABA48A4" w:rsidR="00EE40E4" w:rsidRPr="00127176" w:rsidRDefault="00EE40E4" w:rsidP="00127176">
                                <w:pPr>
                                  <w:rPr>
                                    <w:lang w:val="en-US"/>
                                  </w:rPr>
                                </w:pPr>
                                <w:r>
                                  <w:t>b.</w:t>
                                </w:r>
                              </w:p>
                            </w:txbxContent>
                          </wps:txbx>
                          <wps:bodyPr rot="0" vert="horz" wrap="square" lIns="91440" tIns="45720" rIns="91440" bIns="45720" anchor="t" anchorCtr="0">
                            <a:spAutoFit/>
                          </wps:bodyPr>
                        </wps:wsp>
                      </wpg:grpSp>
                    </wpg:wgp>
                  </a:graphicData>
                </a:graphic>
              </wp:anchor>
            </w:drawing>
          </mc:Choice>
          <mc:Fallback>
            <w:pict>
              <v:group w14:anchorId="7A8DBAB7" id="Group 28" o:spid="_x0000_s1039" style="position:absolute;left:0;text-align:left;margin-left:15pt;margin-top:67.95pt;width:449.25pt;height:221.25pt;z-index:251675648;mso-position-horizontal-relative:margin" coordsize="57054,28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">
                <v:group id="Group 23" o:spid="_x0000_s1040" style="position:absolute;width:28003;height:28003" coordsize="28003,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0" o:spid="_x0000_s1041" type="#_x0000_t75" style="position:absolute;width:28003;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">
                    <v:imagedata r:id="rId17" o:title=""/>
                  </v:shape>
                  <v:shape id="Text Box 2" o:spid="_x0000_s1042" type="#_x0000_t202" style="position:absolute;left:1809;top:1333;width:324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2810EB4C" w14:textId="40E4CBAE" w:rsidR="00EE40E4" w:rsidRPr="00127176" w:rsidRDefault="00EE40E4">
                          <w:pPr>
                            <w:rPr>
                              <w:lang w:val="en-US"/>
                            </w:rPr>
                          </w:pPr>
                          <w:r>
                            <w:t>a.</w:t>
                          </w:r>
                        </w:p>
                      </w:txbxContent>
                    </v:textbox>
                  </v:shape>
                </v:group>
                <v:group id="Group 18" o:spid="_x0000_s1043" style="position:absolute;left:28956;width:28098;height:28098" coordsize="28098,28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22" o:spid="_x0000_s1044" type="#_x0000_t75" style="position:absolute;width:28098;height:28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">
                    <v:imagedata r:id="rId18" o:title=""/>
                  </v:shape>
                  <v:shape id="Text Box 2" o:spid="_x0000_s1045" type="#_x0000_t202" style="position:absolute;left:1619;top:1619;width:324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1A6AF407" w14:textId="1ABA48A4" w:rsidR="00EE40E4" w:rsidRPr="00127176" w:rsidRDefault="00EE40E4" w:rsidP="00127176">
                          <w:pPr>
                            <w:rPr>
                              <w:lang w:val="en-US"/>
                            </w:rPr>
                          </w:pPr>
                          <w:r>
                            <w:t>b.</w:t>
                          </w:r>
                        </w:p>
                      </w:txbxContent>
                    </v:textbox>
                  </v:shape>
                </v:group>
                <w10:wrap type="topAndBottom" anchorx="margin"/>
              </v:group>
            </w:pict>
          </mc:Fallback>
        </mc:AlternateContent>
      </w:r>
      <w:commentRangeEnd w:id="846"/>
      <w:r w:rsidR="005D1020">
        <w:rPr>
          <w:rStyle w:val="CommentReference"/>
          <w:lang w:val="en-CA" w:bidi="he-IL"/>
        </w:rPr>
        <w:commentReference w:id="846"/>
      </w:r>
      <w:del w:id="847" w:author="Microsoft Office User" w:date="2021-12-10T16:31:00Z">
        <w:r w:rsidDel="000B3B7C">
          <w:rPr>
            <w:rFonts w:cstheme="minorHAnsi"/>
            <w:lang w:val="en-US"/>
          </w:rPr>
          <w:delText>Because t</w:delText>
        </w:r>
      </w:del>
      <w:ins w:id="848" w:author="Microsoft Office User" w:date="2021-12-10T16:32:00Z">
        <w:r w:rsidR="000B3B7C">
          <w:rPr>
            <w:rFonts w:cstheme="minorHAnsi"/>
            <w:bCs/>
            <w:lang w:val="en-US"/>
          </w:rPr>
          <w:t>T</w:t>
        </w:r>
      </w:ins>
      <w:r>
        <w:rPr>
          <w:rFonts w:cstheme="minorHAnsi"/>
          <w:lang w:val="en-US"/>
        </w:rPr>
        <w:t xml:space="preserve">hese results </w:t>
      </w:r>
      <w:del w:id="849" w:author="Microsoft Office User" w:date="2021-12-10T16:32:00Z">
        <w:r w:rsidDel="000B3B7C">
          <w:rPr>
            <w:rFonts w:cstheme="minorHAnsi"/>
            <w:lang w:val="en-US"/>
          </w:rPr>
          <w:delText xml:space="preserve">show </w:delText>
        </w:r>
      </w:del>
      <w:ins w:id="850" w:author="Microsoft Office User" w:date="2021-12-10T16:32:00Z">
        <w:r w:rsidR="000B3B7C">
          <w:rPr>
            <w:rFonts w:cstheme="minorHAnsi"/>
            <w:lang w:val="en-US"/>
          </w:rPr>
          <w:t xml:space="preserve">suggest </w:t>
        </w:r>
      </w:ins>
      <w:r>
        <w:rPr>
          <w:rFonts w:cstheme="minorHAnsi"/>
          <w:lang w:val="en-US"/>
        </w:rPr>
        <w:t>that</w:t>
      </w:r>
      <w:ins w:id="851" w:author="Microsoft Office User" w:date="2021-12-10T16:32:00Z">
        <w:r w:rsidR="000B3B7C">
          <w:rPr>
            <w:rFonts w:cstheme="minorHAnsi"/>
            <w:lang w:val="en-US"/>
          </w:rPr>
          <w:t xml:space="preserve"> an</w:t>
        </w:r>
      </w:ins>
      <w:r>
        <w:rPr>
          <w:rFonts w:cstheme="minorHAnsi"/>
          <w:lang w:val="en-US"/>
        </w:rPr>
        <w:t xml:space="preserve"> individual</w:t>
      </w:r>
      <w:ins w:id="852" w:author="Microsoft Office User" w:date="2021-12-10T16:32:00Z">
        <w:r w:rsidR="000B3B7C">
          <w:rPr>
            <w:rFonts w:cstheme="minorHAnsi"/>
            <w:lang w:val="en-US"/>
          </w:rPr>
          <w:t>’s</w:t>
        </w:r>
      </w:ins>
      <w:r>
        <w:rPr>
          <w:rFonts w:cstheme="minorHAnsi"/>
          <w:lang w:val="en-US"/>
        </w:rPr>
        <w:t xml:space="preserve"> movement is a more important cue than </w:t>
      </w:r>
      <w:del w:id="853" w:author="Microsoft Office User" w:date="2021-12-10T16:32:00Z">
        <w:r w:rsidDel="000B3B7C">
          <w:rPr>
            <w:rFonts w:cstheme="minorHAnsi"/>
            <w:lang w:val="en-US"/>
          </w:rPr>
          <w:delText xml:space="preserve">individual </w:delText>
        </w:r>
      </w:del>
      <w:ins w:id="854" w:author="Microsoft Office User" w:date="2021-12-10T16:32:00Z">
        <w:r w:rsidR="000B3B7C">
          <w:rPr>
            <w:rFonts w:cstheme="minorHAnsi"/>
            <w:lang w:val="en-US"/>
          </w:rPr>
          <w:t xml:space="preserve">its </w:t>
        </w:r>
      </w:ins>
      <w:r>
        <w:rPr>
          <w:rFonts w:cstheme="minorHAnsi"/>
          <w:lang w:val="en-US"/>
        </w:rPr>
        <w:t>position in influencing the rest of the group’s direction and speed</w:t>
      </w:r>
      <w:ins w:id="855" w:author="Microsoft Office User" w:date="2021-12-10T16:32:00Z">
        <w:r w:rsidR="000B3B7C">
          <w:rPr>
            <w:rFonts w:cstheme="minorHAnsi"/>
            <w:lang w:val="en-US"/>
          </w:rPr>
          <w:t>.</w:t>
        </w:r>
      </w:ins>
      <w:del w:id="856" w:author="Microsoft Office User" w:date="2021-12-10T16:32:00Z">
        <w:r w:rsidDel="000B3B7C">
          <w:rPr>
            <w:rFonts w:cstheme="minorHAnsi"/>
            <w:lang w:val="en-US"/>
          </w:rPr>
          <w:delText>,</w:delText>
        </w:r>
      </w:del>
      <w:r>
        <w:rPr>
          <w:rFonts w:cstheme="minorHAnsi"/>
          <w:lang w:val="en-US"/>
        </w:rPr>
        <w:t xml:space="preserve"> </w:t>
      </w:r>
      <w:ins w:id="857" w:author="Microsoft Office User" w:date="2021-12-10T16:32:00Z">
        <w:r w:rsidR="000B3B7C">
          <w:rPr>
            <w:rFonts w:cstheme="minorHAnsi"/>
            <w:lang w:val="en-US"/>
          </w:rPr>
          <w:t xml:space="preserve">Because of this finding, </w:t>
        </w:r>
      </w:ins>
      <w:del w:id="858" w:author="Microsoft Office User" w:date="2021-12-10T16:30:00Z">
        <w:r w:rsidDel="000B3B7C">
          <w:rPr>
            <w:rFonts w:cstheme="minorHAnsi"/>
            <w:lang w:val="en-US"/>
          </w:rPr>
          <w:delText>the rest of the result focuses</w:delText>
        </w:r>
      </w:del>
      <w:ins w:id="859" w:author="Microsoft Office User" w:date="2021-12-10T16:32:00Z">
        <w:r w:rsidR="000B3B7C">
          <w:rPr>
            <w:rFonts w:cstheme="minorHAnsi"/>
            <w:lang w:val="en-US"/>
          </w:rPr>
          <w:t>w</w:t>
        </w:r>
      </w:ins>
      <w:ins w:id="860" w:author="Microsoft Office User" w:date="2021-12-10T16:30:00Z">
        <w:r w:rsidR="000B3B7C">
          <w:rPr>
            <w:rFonts w:cstheme="minorHAnsi"/>
            <w:lang w:val="en-US"/>
          </w:rPr>
          <w:t xml:space="preserve">e </w:t>
        </w:r>
      </w:ins>
      <w:ins w:id="861" w:author="Microsoft Office User" w:date="2021-12-10T16:31:00Z">
        <w:r w:rsidR="000B3B7C">
          <w:rPr>
            <w:rFonts w:cstheme="minorHAnsi"/>
            <w:lang w:val="en-US"/>
          </w:rPr>
          <w:t xml:space="preserve">focus on </w:t>
        </w:r>
      </w:ins>
      <w:del w:id="862" w:author="Microsoft Office User" w:date="2021-12-10T16:31:00Z">
        <w:r w:rsidDel="000B3B7C">
          <w:rPr>
            <w:rFonts w:cstheme="minorHAnsi"/>
            <w:lang w:val="en-US"/>
          </w:rPr>
          <w:delText xml:space="preserve"> on </w:delText>
        </w:r>
      </w:del>
      <w:r>
        <w:rPr>
          <w:rFonts w:cstheme="minorHAnsi"/>
          <w:lang w:val="en-US"/>
        </w:rPr>
        <w:t>movement turning and speeding influence rather than on position turning and speeding influence</w:t>
      </w:r>
      <w:ins w:id="863" w:author="Microsoft Office User" w:date="2021-12-10T16:32:00Z">
        <w:r w:rsidR="000B3B7C">
          <w:rPr>
            <w:rFonts w:cstheme="minorHAnsi"/>
            <w:lang w:val="en-US"/>
          </w:rPr>
          <w:t xml:space="preserve"> for subs</w:t>
        </w:r>
      </w:ins>
      <w:ins w:id="864" w:author="Microsoft Office User" w:date="2021-12-10T16:33:00Z">
        <w:r w:rsidR="000B3B7C">
          <w:rPr>
            <w:rFonts w:cstheme="minorHAnsi"/>
            <w:lang w:val="en-US"/>
          </w:rPr>
          <w:t>equent analyses, however we present the results for position turning and speeding influence in the Supplement</w:t>
        </w:r>
      </w:ins>
      <w:r>
        <w:rPr>
          <w:rFonts w:cstheme="minorHAnsi"/>
          <w:lang w:val="en-US"/>
        </w:rPr>
        <w:t>.</w:t>
      </w:r>
    </w:p>
    <w:p w14:paraId="368D9017" w14:textId="604786D1" w:rsidR="00997DD8" w:rsidRPr="006D69C5" w:rsidRDefault="00997DD8" w:rsidP="00D27F62">
      <w:pPr>
        <w:pStyle w:val="ListParagraph"/>
        <w:spacing w:line="360" w:lineRule="auto"/>
        <w:jc w:val="both"/>
        <w:rPr>
          <w:rFonts w:cstheme="minorHAnsi"/>
          <w:lang w:val="en-US"/>
        </w:rPr>
      </w:pPr>
    </w:p>
    <w:p w14:paraId="1FCA295C" w14:textId="4F8B141F" w:rsidR="00997DD8" w:rsidRPr="006D69C5" w:rsidRDefault="00D27F62" w:rsidP="00D53EFB">
      <w:pPr>
        <w:pStyle w:val="ListParagraph"/>
        <w:spacing w:line="240" w:lineRule="auto"/>
        <w:jc w:val="both"/>
        <w:rPr>
          <w:rFonts w:ascii="Arial" w:hAnsi="Arial" w:cs="Arial"/>
          <w:sz w:val="16"/>
          <w:szCs w:val="16"/>
          <w:lang w:val="en-US"/>
        </w:rPr>
      </w:pPr>
      <w:r w:rsidRPr="006D69C5">
        <w:rPr>
          <w:rFonts w:ascii="Arial" w:hAnsi="Arial" w:cs="Arial"/>
          <w:sz w:val="16"/>
          <w:szCs w:val="16"/>
          <w:lang w:val="en-US"/>
        </w:rPr>
        <w:t xml:space="preserve">Figure 4. (a) </w:t>
      </w:r>
      <w:r w:rsidR="00D53EFB" w:rsidRPr="006D69C5">
        <w:rPr>
          <w:rFonts w:ascii="Arial" w:hAnsi="Arial" w:cs="Arial"/>
          <w:sz w:val="16"/>
          <w:szCs w:val="16"/>
          <w:lang w:val="en-US"/>
        </w:rPr>
        <w:t xml:space="preserve">Turning influence: </w:t>
      </w:r>
      <w:r w:rsidR="00127176">
        <w:rPr>
          <w:rFonts w:ascii="Arial" w:hAnsi="Arial" w:cs="Arial"/>
          <w:sz w:val="16"/>
          <w:szCs w:val="16"/>
          <w:lang w:val="en-US"/>
        </w:rPr>
        <w:t>P</w:t>
      </w:r>
      <w:r w:rsidRPr="006D69C5">
        <w:rPr>
          <w:rFonts w:ascii="Arial" w:hAnsi="Arial" w:cs="Arial"/>
          <w:sz w:val="16"/>
          <w:szCs w:val="16"/>
          <w:lang w:val="en-US"/>
        </w:rPr>
        <w:t xml:space="preserve">robability that the group turns towards </w:t>
      </w:r>
      <w:r w:rsidR="00D53EFB" w:rsidRPr="006D69C5">
        <w:rPr>
          <w:rFonts w:ascii="Arial" w:hAnsi="Arial" w:cs="Arial"/>
          <w:sz w:val="16"/>
          <w:szCs w:val="16"/>
          <w:lang w:val="en-US"/>
        </w:rPr>
        <w:t xml:space="preserve">the </w:t>
      </w:r>
      <w:r w:rsidRPr="006D69C5">
        <w:rPr>
          <w:rFonts w:ascii="Arial" w:hAnsi="Arial" w:cs="Arial"/>
          <w:sz w:val="16"/>
          <w:szCs w:val="16"/>
          <w:lang w:val="en-US"/>
        </w:rPr>
        <w:t>right relative to its past direction of movement as a function</w:t>
      </w:r>
      <w:r w:rsidR="00127176">
        <w:rPr>
          <w:rFonts w:ascii="Arial" w:hAnsi="Arial" w:cs="Arial"/>
          <w:sz w:val="16"/>
          <w:szCs w:val="16"/>
          <w:lang w:val="en-US"/>
        </w:rPr>
        <w:t xml:space="preserve"> </w:t>
      </w:r>
      <w:r w:rsidRPr="006D69C5">
        <w:rPr>
          <w:rFonts w:ascii="Arial" w:hAnsi="Arial" w:cs="Arial"/>
          <w:sz w:val="16"/>
          <w:szCs w:val="16"/>
          <w:lang w:val="en-US"/>
        </w:rPr>
        <w:t xml:space="preserve">of individual </w:t>
      </w:r>
      <w:r w:rsidR="00127176">
        <w:rPr>
          <w:rFonts w:ascii="Arial" w:hAnsi="Arial" w:cs="Arial"/>
          <w:sz w:val="16"/>
          <w:szCs w:val="16"/>
          <w:lang w:val="en-US"/>
        </w:rPr>
        <w:t xml:space="preserve">left-right </w:t>
      </w:r>
      <w:r w:rsidRPr="006D69C5">
        <w:rPr>
          <w:rFonts w:ascii="Arial" w:hAnsi="Arial" w:cs="Arial"/>
          <w:sz w:val="16"/>
          <w:szCs w:val="16"/>
          <w:lang w:val="en-US"/>
        </w:rPr>
        <w:t xml:space="preserve">position and </w:t>
      </w:r>
      <w:r w:rsidR="00127176">
        <w:rPr>
          <w:rFonts w:ascii="Arial" w:hAnsi="Arial" w:cs="Arial"/>
          <w:sz w:val="16"/>
          <w:szCs w:val="16"/>
          <w:lang w:val="en-US"/>
        </w:rPr>
        <w:t xml:space="preserve">left-right </w:t>
      </w:r>
      <w:r w:rsidR="00D53EFB" w:rsidRPr="006D69C5">
        <w:rPr>
          <w:rFonts w:ascii="Arial" w:hAnsi="Arial" w:cs="Arial"/>
          <w:sz w:val="16"/>
          <w:szCs w:val="16"/>
          <w:lang w:val="en-US"/>
        </w:rPr>
        <w:t>movement</w:t>
      </w:r>
      <w:r w:rsidRPr="006D69C5">
        <w:rPr>
          <w:rFonts w:ascii="Arial" w:hAnsi="Arial" w:cs="Arial"/>
          <w:sz w:val="16"/>
          <w:szCs w:val="16"/>
          <w:lang w:val="en-US"/>
        </w:rPr>
        <w:t>.</w:t>
      </w:r>
      <w:r w:rsidR="00D53EFB" w:rsidRPr="006D69C5">
        <w:rPr>
          <w:rFonts w:ascii="Arial" w:hAnsi="Arial" w:cs="Arial"/>
          <w:sz w:val="16"/>
          <w:szCs w:val="16"/>
          <w:lang w:val="en-US"/>
        </w:rPr>
        <w:t xml:space="preserve"> (b) Speeding influence: Predicted probability that the group speeds up relative to its past speed, as a function of individual position and group-individual difference in speed along the front-back axis of </w:t>
      </w:r>
      <w:r w:rsidR="00150A8E" w:rsidRPr="006D69C5">
        <w:rPr>
          <w:rFonts w:ascii="Arial" w:hAnsi="Arial" w:cs="Arial"/>
          <w:sz w:val="16"/>
          <w:szCs w:val="16"/>
          <w:lang w:val="en-US"/>
        </w:rPr>
        <w:t>travel</w:t>
      </w:r>
      <w:r w:rsidR="00D53EFB" w:rsidRPr="006D69C5">
        <w:rPr>
          <w:rFonts w:ascii="Arial" w:hAnsi="Arial" w:cs="Arial"/>
          <w:sz w:val="16"/>
          <w:szCs w:val="16"/>
          <w:lang w:val="en-US"/>
        </w:rPr>
        <w:t>.</w:t>
      </w:r>
      <w:r w:rsidR="00B12BC6">
        <w:rPr>
          <w:rFonts w:ascii="Arial" w:hAnsi="Arial" w:cs="Arial"/>
          <w:sz w:val="16"/>
          <w:szCs w:val="16"/>
          <w:lang w:val="en-US"/>
        </w:rPr>
        <w:t xml:space="preserve"> </w:t>
      </w:r>
      <w:r w:rsidR="00CC4AF3">
        <w:rPr>
          <w:rFonts w:ascii="Arial" w:hAnsi="Arial" w:cs="Arial"/>
          <w:sz w:val="16"/>
          <w:szCs w:val="16"/>
          <w:lang w:val="en-US"/>
        </w:rPr>
        <w:t xml:space="preserve">Extent of the axes correspond to the 99% quantiles of the variables across all </w:t>
      </w:r>
      <w:proofErr w:type="spellStart"/>
      <w:r w:rsidR="00CC4AF3">
        <w:rPr>
          <w:rFonts w:ascii="Arial" w:hAnsi="Arial" w:cs="Arial"/>
          <w:sz w:val="16"/>
          <w:szCs w:val="16"/>
          <w:lang w:val="en-US"/>
        </w:rPr>
        <w:t>indviduals</w:t>
      </w:r>
      <w:proofErr w:type="spellEnd"/>
      <w:ins w:id="865" w:author="Microsoft Office User" w:date="2021-12-10T16:33:00Z">
        <w:r w:rsidR="0037521D">
          <w:rPr>
            <w:rFonts w:ascii="Arial" w:hAnsi="Arial" w:cs="Arial"/>
            <w:sz w:val="16"/>
            <w:szCs w:val="16"/>
            <w:lang w:val="en-US"/>
          </w:rPr>
          <w:t xml:space="preserve"> (hence they are on comparable scales)</w:t>
        </w:r>
      </w:ins>
      <w:r w:rsidR="00CC4AF3">
        <w:rPr>
          <w:rFonts w:ascii="Arial" w:hAnsi="Arial" w:cs="Arial"/>
          <w:sz w:val="16"/>
          <w:szCs w:val="16"/>
          <w:lang w:val="en-US"/>
        </w:rPr>
        <w:t>.</w:t>
      </w:r>
    </w:p>
    <w:p w14:paraId="7E21089F" w14:textId="5725259A" w:rsidR="00092024" w:rsidRPr="006D69C5" w:rsidRDefault="00092024" w:rsidP="00092024">
      <w:pPr>
        <w:spacing w:line="360" w:lineRule="auto"/>
        <w:jc w:val="both"/>
        <w:rPr>
          <w:rFonts w:cstheme="minorHAnsi"/>
          <w:lang w:val="en-US"/>
        </w:rPr>
      </w:pPr>
    </w:p>
    <w:p w14:paraId="1F8F9220" w14:textId="63986251" w:rsidR="00127176" w:rsidRDefault="00127176" w:rsidP="00127176">
      <w:pPr>
        <w:spacing w:line="360" w:lineRule="auto"/>
        <w:jc w:val="both"/>
        <w:rPr>
          <w:rFonts w:cstheme="minorHAnsi"/>
          <w:b/>
          <w:bCs/>
          <w:lang w:val="en-US"/>
        </w:rPr>
      </w:pPr>
      <w:del w:id="866" w:author="Microsoft Office User" w:date="2021-12-10T16:35:00Z">
        <w:r w:rsidDel="00DB36E4">
          <w:rPr>
            <w:rFonts w:cstheme="minorHAnsi"/>
            <w:b/>
            <w:bCs/>
            <w:lang w:val="en-US"/>
          </w:rPr>
          <w:delText>Movement turning influence and movement speeding influence scores across status</w:delText>
        </w:r>
        <w:r w:rsidR="00DE4325" w:rsidDel="00DB36E4">
          <w:rPr>
            <w:rFonts w:cstheme="minorHAnsi"/>
            <w:b/>
            <w:bCs/>
            <w:lang w:val="en-US"/>
          </w:rPr>
          <w:delText>es</w:delText>
        </w:r>
      </w:del>
      <w:ins w:id="867" w:author="Microsoft Office User" w:date="2021-12-10T16:35:00Z">
        <w:r w:rsidR="00DB36E4">
          <w:rPr>
            <w:rFonts w:cstheme="minorHAnsi"/>
            <w:b/>
            <w:bCs/>
            <w:lang w:val="en-US"/>
          </w:rPr>
          <w:t>Does an individual’s status predict its influence score?</w:t>
        </w:r>
      </w:ins>
      <w:del w:id="868" w:author="Microsoft Office User" w:date="2021-12-10T16:35:00Z">
        <w:r w:rsidDel="00DB36E4">
          <w:rPr>
            <w:rFonts w:cstheme="minorHAnsi"/>
            <w:b/>
            <w:bCs/>
            <w:lang w:val="en-US"/>
          </w:rPr>
          <w:delText>:</w:delText>
        </w:r>
      </w:del>
      <w:r w:rsidR="00092024" w:rsidRPr="006D69C5">
        <w:rPr>
          <w:rFonts w:cstheme="minorHAnsi"/>
          <w:b/>
          <w:bCs/>
          <w:lang w:val="en-US"/>
        </w:rPr>
        <w:t xml:space="preserve"> </w:t>
      </w:r>
    </w:p>
    <w:p w14:paraId="0767E214" w14:textId="4E847C71" w:rsidR="00127176" w:rsidRDefault="00127176" w:rsidP="00127176">
      <w:pPr>
        <w:spacing w:line="360" w:lineRule="auto"/>
        <w:jc w:val="both"/>
        <w:rPr>
          <w:rFonts w:cstheme="minorHAnsi"/>
          <w:lang w:val="en-US"/>
        </w:rPr>
      </w:pPr>
      <w:r>
        <w:rPr>
          <w:rFonts w:cstheme="minorHAnsi"/>
          <w:lang w:val="en-US"/>
        </w:rPr>
        <w:lastRenderedPageBreak/>
        <w:t>We found</w:t>
      </w:r>
      <w:r w:rsidRPr="006D69C5">
        <w:rPr>
          <w:rFonts w:cstheme="minorHAnsi"/>
          <w:lang w:val="en-US"/>
        </w:rPr>
        <w:t xml:space="preserve"> a significant effect of status on</w:t>
      </w:r>
      <w:r>
        <w:rPr>
          <w:rFonts w:cstheme="minorHAnsi"/>
          <w:lang w:val="en-US"/>
        </w:rPr>
        <w:t xml:space="preserve"> movement</w:t>
      </w:r>
      <w:r w:rsidRPr="006D69C5">
        <w:rPr>
          <w:rFonts w:cstheme="minorHAnsi"/>
          <w:lang w:val="en-US"/>
        </w:rPr>
        <w:t xml:space="preserve"> turning influence score</w:t>
      </w:r>
      <w:del w:id="869" w:author="Microsoft Office User" w:date="2021-12-10T16:35:00Z">
        <w:r w:rsidDel="00DB36E4">
          <w:rPr>
            <w:rFonts w:cstheme="minorHAnsi"/>
            <w:lang w:val="en-US"/>
          </w:rPr>
          <w:delText>, with group taken into account as a random factor</w:delText>
        </w:r>
      </w:del>
      <w:r w:rsidRPr="006D69C5">
        <w:rPr>
          <w:rFonts w:cstheme="minorHAnsi"/>
          <w:lang w:val="en-US"/>
        </w:rPr>
        <w:t xml:space="preserve"> (figure 5a, F = </w:t>
      </w:r>
      <w:proofErr w:type="gramStart"/>
      <w:r>
        <w:rPr>
          <w:rFonts w:cstheme="minorHAnsi"/>
          <w:lang w:val="en-US"/>
        </w:rPr>
        <w:t>5.19</w:t>
      </w:r>
      <w:r w:rsidRPr="006D69C5">
        <w:rPr>
          <w:rFonts w:cstheme="minorHAnsi"/>
          <w:lang w:val="en-US"/>
        </w:rPr>
        <w:t xml:space="preserve"> ;</w:t>
      </w:r>
      <w:proofErr w:type="gramEnd"/>
      <w:r w:rsidRPr="006D69C5">
        <w:rPr>
          <w:rFonts w:cstheme="minorHAnsi"/>
          <w:lang w:val="en-US"/>
        </w:rPr>
        <w:t xml:space="preserve"> DF = </w:t>
      </w:r>
      <w:r>
        <w:rPr>
          <w:rFonts w:cstheme="minorHAnsi"/>
          <w:lang w:val="en-US"/>
        </w:rPr>
        <w:t>40</w:t>
      </w:r>
      <w:r w:rsidRPr="006D69C5">
        <w:rPr>
          <w:rFonts w:cstheme="minorHAnsi"/>
          <w:lang w:val="en-US"/>
        </w:rPr>
        <w:t xml:space="preserve"> ; p-value = 0.00</w:t>
      </w:r>
      <w:r>
        <w:rPr>
          <w:rFonts w:cstheme="minorHAnsi"/>
          <w:lang w:val="en-US"/>
        </w:rPr>
        <w:t>18</w:t>
      </w:r>
      <w:r w:rsidRPr="006D69C5">
        <w:rPr>
          <w:rFonts w:cstheme="minorHAnsi"/>
          <w:lang w:val="en-US"/>
        </w:rPr>
        <w:t xml:space="preserve">), with the dominant female’s score </w:t>
      </w:r>
      <w:r>
        <w:rPr>
          <w:rFonts w:cstheme="minorHAnsi"/>
          <w:lang w:val="en-US"/>
        </w:rPr>
        <w:t xml:space="preserve">consistently </w:t>
      </w:r>
      <w:r w:rsidRPr="006D69C5">
        <w:rPr>
          <w:rFonts w:cstheme="minorHAnsi"/>
          <w:lang w:val="en-US"/>
        </w:rPr>
        <w:t xml:space="preserve">being </w:t>
      </w:r>
      <w:r>
        <w:rPr>
          <w:rFonts w:cstheme="minorHAnsi"/>
          <w:lang w:val="en-US"/>
        </w:rPr>
        <w:t>the highest or second highest of her group</w:t>
      </w:r>
      <w:ins w:id="870" w:author="Microsoft Office User" w:date="2021-12-10T16:36:00Z">
        <w:r w:rsidR="00DB36E4">
          <w:rPr>
            <w:rFonts w:cstheme="minorHAnsi"/>
            <w:lang w:val="en-US"/>
          </w:rPr>
          <w:t xml:space="preserve"> across all 5 groups</w:t>
        </w:r>
      </w:ins>
      <w:r w:rsidRPr="006D69C5">
        <w:rPr>
          <w:rFonts w:cstheme="minorHAnsi"/>
          <w:lang w:val="en-US"/>
        </w:rPr>
        <w:t xml:space="preserve">. </w:t>
      </w:r>
      <w:r>
        <w:rPr>
          <w:rFonts w:cstheme="minorHAnsi"/>
          <w:lang w:val="en-US"/>
        </w:rPr>
        <w:t>Post-hoc Tukey tests (see Supplement</w:t>
      </w:r>
      <w:del w:id="871" w:author="Microsoft Office User" w:date="2021-12-10T16:36:00Z">
        <w:r w:rsidDel="00DB36E4">
          <w:rPr>
            <w:rFonts w:cstheme="minorHAnsi"/>
            <w:lang w:val="en-US"/>
          </w:rPr>
          <w:delText>s</w:delText>
        </w:r>
      </w:del>
      <w:r>
        <w:rPr>
          <w:rFonts w:cstheme="minorHAnsi"/>
          <w:lang w:val="en-US"/>
        </w:rPr>
        <w:t>) showed that the score o</w:t>
      </w:r>
      <w:r w:rsidR="00DE4325">
        <w:rPr>
          <w:rFonts w:cstheme="minorHAnsi"/>
          <w:lang w:val="en-US"/>
        </w:rPr>
        <w:t>f</w:t>
      </w:r>
      <w:r>
        <w:rPr>
          <w:rFonts w:cstheme="minorHAnsi"/>
          <w:lang w:val="en-US"/>
        </w:rPr>
        <w:t xml:space="preserve"> dominant female</w:t>
      </w:r>
      <w:r w:rsidR="00DE4325">
        <w:rPr>
          <w:rFonts w:cstheme="minorHAnsi"/>
          <w:lang w:val="en-US"/>
        </w:rPr>
        <w:t>s</w:t>
      </w:r>
      <w:r>
        <w:rPr>
          <w:rFonts w:cstheme="minorHAnsi"/>
          <w:lang w:val="en-US"/>
        </w:rPr>
        <w:t xml:space="preserve"> was overall significantly higher than the scores of each subordinate status (non-dominant adults, yearlings and sub-adults), whereas the score of the dominant male was not significantly different from the scores of subordinate status</w:t>
      </w:r>
      <w:ins w:id="872" w:author="Microsoft Office User" w:date="2021-12-10T16:36:00Z">
        <w:r w:rsidR="00DB36E4">
          <w:rPr>
            <w:rFonts w:cstheme="minorHAnsi"/>
            <w:lang w:val="en-US"/>
          </w:rPr>
          <w:t>es</w:t>
        </w:r>
      </w:ins>
      <w:r>
        <w:rPr>
          <w:rFonts w:cstheme="minorHAnsi"/>
          <w:lang w:val="en-US"/>
        </w:rPr>
        <w:t xml:space="preserve">.  </w:t>
      </w:r>
    </w:p>
    <w:p w14:paraId="5DF6C3B5" w14:textId="018CB8BB" w:rsidR="00127176" w:rsidRPr="00DE4325" w:rsidRDefault="00127176" w:rsidP="00092024">
      <w:pPr>
        <w:spacing w:line="360" w:lineRule="auto"/>
        <w:jc w:val="both"/>
        <w:rPr>
          <w:rFonts w:cstheme="minorHAnsi"/>
          <w:lang w:val="en-US"/>
        </w:rPr>
      </w:pPr>
      <w:r w:rsidRPr="006D69C5">
        <w:rPr>
          <w:rFonts w:cstheme="minorHAnsi"/>
          <w:lang w:val="en-US"/>
        </w:rPr>
        <w:t xml:space="preserve">There </w:t>
      </w:r>
      <w:r>
        <w:rPr>
          <w:rFonts w:cstheme="minorHAnsi"/>
          <w:lang w:val="en-US"/>
        </w:rPr>
        <w:t xml:space="preserve">also </w:t>
      </w:r>
      <w:r w:rsidRPr="006D69C5">
        <w:rPr>
          <w:rFonts w:cstheme="minorHAnsi"/>
          <w:lang w:val="en-US"/>
        </w:rPr>
        <w:t xml:space="preserve">was </w:t>
      </w:r>
      <w:r>
        <w:rPr>
          <w:rFonts w:cstheme="minorHAnsi"/>
          <w:lang w:val="en-US"/>
        </w:rPr>
        <w:t>a</w:t>
      </w:r>
      <w:r w:rsidRPr="006D69C5">
        <w:rPr>
          <w:rFonts w:cstheme="minorHAnsi"/>
          <w:lang w:val="en-US"/>
        </w:rPr>
        <w:t xml:space="preserve"> significant difference between the </w:t>
      </w:r>
      <w:r>
        <w:rPr>
          <w:rFonts w:cstheme="minorHAnsi"/>
          <w:lang w:val="en-US"/>
        </w:rPr>
        <w:t xml:space="preserve">movement </w:t>
      </w:r>
      <w:r w:rsidRPr="006D69C5">
        <w:rPr>
          <w:rFonts w:cstheme="minorHAnsi"/>
          <w:lang w:val="en-US"/>
        </w:rPr>
        <w:t>speeding influence score of different statuses</w:t>
      </w:r>
      <w:del w:id="873" w:author="Microsoft Office User" w:date="2021-12-10T16:37:00Z">
        <w:r w:rsidR="00DE4325" w:rsidDel="00DB36E4">
          <w:rPr>
            <w:rFonts w:cstheme="minorHAnsi"/>
            <w:lang w:val="en-US"/>
          </w:rPr>
          <w:delText>,</w:delText>
        </w:r>
        <w:r w:rsidR="00DE4325" w:rsidRPr="00DE4325" w:rsidDel="00DB36E4">
          <w:rPr>
            <w:rFonts w:cstheme="minorHAnsi"/>
            <w:lang w:val="en-US"/>
          </w:rPr>
          <w:delText xml:space="preserve"> </w:delText>
        </w:r>
        <w:r w:rsidR="00DE4325" w:rsidDel="00DB36E4">
          <w:rPr>
            <w:rFonts w:cstheme="minorHAnsi"/>
            <w:lang w:val="en-US"/>
          </w:rPr>
          <w:delText>with group taken into account as a random factor</w:delText>
        </w:r>
      </w:del>
      <w:r w:rsidRPr="006D69C5">
        <w:rPr>
          <w:rFonts w:cstheme="minorHAnsi"/>
          <w:lang w:val="en-US"/>
        </w:rPr>
        <w:t xml:space="preserve"> (figure 5b, F = </w:t>
      </w:r>
      <w:proofErr w:type="gramStart"/>
      <w:r w:rsidR="00DE4325">
        <w:rPr>
          <w:rFonts w:cstheme="minorHAnsi"/>
          <w:lang w:val="en-US"/>
        </w:rPr>
        <w:t>3.95</w:t>
      </w:r>
      <w:r w:rsidRPr="006D69C5">
        <w:rPr>
          <w:rFonts w:cstheme="minorHAnsi"/>
          <w:lang w:val="en-US"/>
        </w:rPr>
        <w:t xml:space="preserve"> ;</w:t>
      </w:r>
      <w:proofErr w:type="gramEnd"/>
      <w:r w:rsidRPr="006D69C5">
        <w:rPr>
          <w:rFonts w:cstheme="minorHAnsi"/>
          <w:lang w:val="en-US"/>
        </w:rPr>
        <w:t xml:space="preserve"> DF = </w:t>
      </w:r>
      <w:r w:rsidR="00DE4325">
        <w:rPr>
          <w:rFonts w:cstheme="minorHAnsi"/>
          <w:lang w:val="en-US"/>
        </w:rPr>
        <w:t>40</w:t>
      </w:r>
      <w:r w:rsidRPr="006D69C5">
        <w:rPr>
          <w:rFonts w:cstheme="minorHAnsi"/>
          <w:lang w:val="en-US"/>
        </w:rPr>
        <w:t xml:space="preserve"> ; p-value = 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 xml:space="preserve">c Tukey tests (see supplements) showed that the score of dominant females was significantly higher than the score of yearlings and sub-adults but was not significantly different from the score of dominants males and non-dominant adults. The score of the dominant male was not </w:t>
      </w:r>
      <w:r w:rsidR="00DE4325">
        <w:rPr>
          <w:rFonts w:cstheme="minorHAnsi"/>
          <w:b/>
          <w:bCs/>
          <w:noProof/>
          <w:lang w:val="en-US"/>
        </w:rPr>
        <mc:AlternateContent>
          <mc:Choice Requires="wpg">
            <w:drawing>
              <wp:anchor distT="0" distB="0" distL="114300" distR="114300" simplePos="0" relativeHeight="251682816" behindDoc="0" locked="0" layoutInCell="1" allowOverlap="1" wp14:anchorId="7A985AA3" wp14:editId="34C9FEA8">
                <wp:simplePos x="0" y="0"/>
                <wp:positionH relativeFrom="column">
                  <wp:posOffset>-161925</wp:posOffset>
                </wp:positionH>
                <wp:positionV relativeFrom="paragraph">
                  <wp:posOffset>548640</wp:posOffset>
                </wp:positionV>
                <wp:extent cx="6248400" cy="502920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248400" cy="5029200"/>
                          <a:chOff x="0" y="0"/>
                          <a:chExt cx="6248400" cy="5029200"/>
                        </a:xfrm>
                      </wpg:grpSpPr>
                      <wpg:grpSp>
                        <wpg:cNvPr id="6" name="Group 6"/>
                        <wpg:cNvGrpSpPr/>
                        <wpg:grpSpPr>
                          <a:xfrm>
                            <a:off x="0" y="0"/>
                            <a:ext cx="3295650" cy="5000625"/>
                            <a:chOff x="0" y="0"/>
                            <a:chExt cx="3295650" cy="5000625"/>
                          </a:xfrm>
                        </wpg:grpSpPr>
                        <pic:pic xmlns:pic="http://schemas.openxmlformats.org/drawingml/2006/picture">
                          <pic:nvPicPr>
                            <pic:cNvPr id="24" name="Picture 24"/>
                            <pic:cNvPicPr>
                              <a:picLocks noChangeAspect="1"/>
                            </pic:cNvPicPr>
                          </pic:nvPicPr>
                          <pic:blipFill rotWithShape="1">
                            <a:blip r:embed="rId19" cstate="print">
                              <a:extLst>
                                <a:ext uri="{28A0092B-C50C-407E-A947-70E740481C1C}">
                                  <a14:useLocalDpi xmlns:a14="http://schemas.microsoft.com/office/drawing/2010/main" val="0"/>
                                </a:ext>
                              </a:extLst>
                            </a:blip>
                            <a:srcRect t="5217" r="2828"/>
                            <a:stretch/>
                          </pic:blipFill>
                          <pic:spPr bwMode="auto">
                            <a:xfrm>
                              <a:off x="0" y="180975"/>
                              <a:ext cx="3295650" cy="48196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19100" y="0"/>
                              <a:ext cx="324484" cy="386714"/>
                            </a:xfrm>
                            <a:prstGeom prst="rect">
                              <a:avLst/>
                            </a:prstGeom>
                            <a:noFill/>
                            <a:ln w="9525">
                              <a:noFill/>
                              <a:miter lim="800000"/>
                              <a:headEnd/>
                              <a:tailEnd/>
                            </a:ln>
                          </wps:spPr>
                          <wps:txbx>
                            <w:txbxContent>
                              <w:p w14:paraId="6BB5C9A8" w14:textId="77777777" w:rsidR="00EE40E4" w:rsidRPr="00127176" w:rsidRDefault="00EE40E4" w:rsidP="00127176">
                                <w:pPr>
                                  <w:rPr>
                                    <w:b/>
                                    <w:lang w:val="en-US"/>
                                  </w:rPr>
                                </w:pPr>
                                <w:r w:rsidRPr="00127176">
                                  <w:rPr>
                                    <w:b/>
                                  </w:rPr>
                                  <w:t>a.</w:t>
                                </w:r>
                              </w:p>
                            </w:txbxContent>
                          </wps:txbx>
                          <wps:bodyPr rot="0" vert="horz" wrap="square" lIns="91440" tIns="45720" rIns="91440" bIns="45720" anchor="t" anchorCtr="0">
                            <a:spAutoFit/>
                          </wps:bodyPr>
                        </wps:wsp>
                      </wpg:grpSp>
                      <wpg:grpSp>
                        <wpg:cNvPr id="3" name="Group 3"/>
                        <wpg:cNvGrpSpPr/>
                        <wpg:grpSpPr>
                          <a:xfrm>
                            <a:off x="3362325" y="9525"/>
                            <a:ext cx="2886075" cy="5019675"/>
                            <a:chOff x="0" y="0"/>
                            <a:chExt cx="2886075" cy="5019675"/>
                          </a:xfrm>
                        </wpg:grpSpPr>
                        <pic:pic xmlns:pic="http://schemas.openxmlformats.org/drawingml/2006/picture">
                          <pic:nvPicPr>
                            <pic:cNvPr id="25" name="Picture 25"/>
                            <pic:cNvPicPr>
                              <a:picLocks noChangeAspect="1"/>
                            </pic:cNvPicPr>
                          </pic:nvPicPr>
                          <pic:blipFill rotWithShape="1">
                            <a:blip r:embed="rId20" cstate="print">
                              <a:extLst>
                                <a:ext uri="{28A0092B-C50C-407E-A947-70E740481C1C}">
                                  <a14:useLocalDpi xmlns:a14="http://schemas.microsoft.com/office/drawing/2010/main" val="0"/>
                                </a:ext>
                              </a:extLst>
                            </a:blip>
                            <a:srcRect l="12516" t="5217" r="2747"/>
                            <a:stretch/>
                          </pic:blipFill>
                          <pic:spPr bwMode="auto">
                            <a:xfrm>
                              <a:off x="0" y="180975"/>
                              <a:ext cx="2886075" cy="4838700"/>
                            </a:xfrm>
                            <a:prstGeom prst="rect">
                              <a:avLst/>
                            </a:prstGeom>
                            <a:noFill/>
                            <a:ln>
                              <a:noFill/>
                            </a:ln>
                            <a:extLst>
                              <a:ext uri="{53640926-AAD7-44D8-BBD7-CCE9431645EC}">
                                <a14:shadowObscured xmlns:a14="http://schemas.microsoft.com/office/drawing/2010/main"/>
                              </a:ext>
                            </a:extLst>
                          </pic:spPr>
                        </pic:pic>
                        <wps:wsp>
                          <wps:cNvPr id="30" name="Text Box 2"/>
                          <wps:cNvSpPr txBox="1">
                            <a:spLocks noChangeArrowheads="1"/>
                          </wps:cNvSpPr>
                          <wps:spPr bwMode="auto">
                            <a:xfrm>
                              <a:off x="76200" y="0"/>
                              <a:ext cx="324484" cy="386714"/>
                            </a:xfrm>
                            <a:prstGeom prst="rect">
                              <a:avLst/>
                            </a:prstGeom>
                            <a:noFill/>
                            <a:ln w="9525">
                              <a:noFill/>
                              <a:miter lim="800000"/>
                              <a:headEnd/>
                              <a:tailEnd/>
                            </a:ln>
                          </wps:spPr>
                          <wps:txbx>
                            <w:txbxContent>
                              <w:p w14:paraId="4926B83E" w14:textId="7D1EC4C6" w:rsidR="00EE40E4" w:rsidRPr="00127176" w:rsidRDefault="00EE40E4" w:rsidP="00127176">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7A985AA3" id="Group 31" o:spid="_x0000_s1046" style="position:absolute;left:0;text-align:left;margin-left:-12.75pt;margin-top:43.2pt;width:492pt;height:396pt;z-index:251682816" coordsize="62484,50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">
                <v:group id="Group 6" o:spid="_x0000_s1047" style="position:absolute;width:32956;height:50006" coordsize="3295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24" o:spid="_x0000_s1048" type="#_x0000_t75" style="position:absolute;top:1809;width:32956;height:48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">
                    <v:imagedata r:id="rId21" o:title="" croptop="3419f" cropright="1853f"/>
                  </v:shape>
                  <v:shape id="Text Box 2" o:spid="_x0000_s1049" type="#_x0000_t202" style="position:absolute;left:4191;width:3244;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6BB5C9A8" w14:textId="77777777" w:rsidR="00EE40E4" w:rsidRPr="00127176" w:rsidRDefault="00EE40E4" w:rsidP="00127176">
                          <w:pPr>
                            <w:rPr>
                              <w:b/>
                              <w:lang w:val="en-US"/>
                            </w:rPr>
                          </w:pPr>
                          <w:r w:rsidRPr="00127176">
                            <w:rPr>
                              <w:b/>
                            </w:rPr>
                            <w:t>a.</w:t>
                          </w:r>
                        </w:p>
                      </w:txbxContent>
                    </v:textbox>
                  </v:shape>
                </v:group>
                <v:group id="Group 3" o:spid="_x0000_s1050" style="position:absolute;left:33623;top:95;width:28861;height:50197" coordsize="28860,50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25" o:spid="_x0000_s1051" type="#_x0000_t75" style="position:absolute;top:1809;width:28860;height:48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">
                    <v:imagedata r:id="rId22" o:title="" croptop="3419f" cropleft="8202f" cropright="1800f"/>
                  </v:shape>
                  <v:shape id="Text Box 2" o:spid="_x0000_s1052" type="#_x0000_t202" style="position:absolute;left:762;width:3244;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4926B83E" w14:textId="7D1EC4C6" w:rsidR="00EE40E4" w:rsidRPr="00127176" w:rsidRDefault="00EE40E4" w:rsidP="00127176">
                          <w:pPr>
                            <w:rPr>
                              <w:b/>
                              <w:lang w:val="en-US"/>
                            </w:rPr>
                          </w:pPr>
                          <w:r>
                            <w:rPr>
                              <w:b/>
                            </w:rPr>
                            <w:t>b</w:t>
                          </w:r>
                          <w:r w:rsidRPr="00127176">
                            <w:rPr>
                              <w:b/>
                            </w:rPr>
                            <w:t>.</w:t>
                          </w:r>
                        </w:p>
                      </w:txbxContent>
                    </v:textbox>
                  </v:shape>
                </v:group>
                <w10:wrap type="topAndBottom"/>
              </v:group>
            </w:pict>
          </mc:Fallback>
        </mc:AlternateContent>
      </w:r>
      <w:r w:rsidR="00DE4325">
        <w:rPr>
          <w:rFonts w:cstheme="minorHAnsi"/>
          <w:lang w:val="en-US"/>
        </w:rPr>
        <w:t>significantly different from the scores of subordinate status</w:t>
      </w:r>
      <w:ins w:id="874" w:author="Microsoft Office User" w:date="2021-12-10T16:37:00Z">
        <w:r w:rsidR="00DB36E4">
          <w:rPr>
            <w:rFonts w:cstheme="minorHAnsi"/>
            <w:lang w:val="en-US"/>
          </w:rPr>
          <w:t>es</w:t>
        </w:r>
      </w:ins>
      <w:r w:rsidR="00DE4325">
        <w:rPr>
          <w:rFonts w:cstheme="minorHAnsi"/>
          <w:lang w:val="en-US"/>
        </w:rPr>
        <w:t xml:space="preserve">.  </w:t>
      </w:r>
    </w:p>
    <w:p w14:paraId="0E1E17C8" w14:textId="22ADF22F" w:rsidR="00127176" w:rsidRDefault="00127176" w:rsidP="00127176">
      <w:pPr>
        <w:spacing w:line="240" w:lineRule="auto"/>
        <w:jc w:val="both"/>
        <w:rPr>
          <w:rFonts w:cstheme="minorHAnsi"/>
          <w:lang w:val="en-US"/>
        </w:rPr>
      </w:pPr>
      <w:r w:rsidRPr="006D69C5">
        <w:rPr>
          <w:rFonts w:ascii="Arial" w:hAnsi="Arial" w:cs="Arial"/>
          <w:sz w:val="16"/>
          <w:szCs w:val="16"/>
          <w:lang w:val="en-US"/>
        </w:rPr>
        <w:t xml:space="preserve">Figure 5. </w:t>
      </w:r>
      <w:del w:id="875" w:author="Microsoft Office User" w:date="2021-12-10T16:37:00Z">
        <w:r w:rsidRPr="006D69C5" w:rsidDel="00DB36E4">
          <w:rPr>
            <w:rFonts w:ascii="Arial" w:hAnsi="Arial" w:cs="Arial"/>
            <w:sz w:val="16"/>
            <w:szCs w:val="16"/>
            <w:lang w:val="en-US"/>
          </w:rPr>
          <w:delText xml:space="preserve">Predicted </w:delText>
        </w:r>
      </w:del>
      <w:proofErr w:type="spellStart"/>
      <w:ins w:id="876" w:author="Microsoft Office User" w:date="2021-12-10T16:37:00Z">
        <w:r w:rsidR="00DB36E4">
          <w:rPr>
            <w:rFonts w:ascii="Arial" w:hAnsi="Arial" w:cs="Arial"/>
            <w:sz w:val="16"/>
            <w:szCs w:val="16"/>
            <w:lang w:val="en-US"/>
          </w:rPr>
          <w:t>I</w:t>
        </w:r>
      </w:ins>
      <w:r w:rsidRPr="006D69C5">
        <w:rPr>
          <w:rFonts w:ascii="Arial" w:hAnsi="Arial" w:cs="Arial"/>
          <w:sz w:val="16"/>
          <w:szCs w:val="16"/>
          <w:lang w:val="en-US"/>
        </w:rPr>
        <w:t>influence</w:t>
      </w:r>
      <w:proofErr w:type="spellEnd"/>
      <w:r w:rsidRPr="006D69C5">
        <w:rPr>
          <w:rFonts w:ascii="Arial" w:hAnsi="Arial" w:cs="Arial"/>
          <w:sz w:val="16"/>
          <w:szCs w:val="16"/>
          <w:lang w:val="en-US"/>
        </w:rPr>
        <w:t xml:space="preserve"> scores</w:t>
      </w:r>
      <w:ins w:id="877" w:author="Microsoft Office User" w:date="2021-12-10T16:38:00Z">
        <w:r w:rsidR="00DB36E4">
          <w:rPr>
            <w:rFonts w:ascii="Arial" w:hAnsi="Arial" w:cs="Arial"/>
            <w:sz w:val="16"/>
            <w:szCs w:val="16"/>
            <w:lang w:val="en-US"/>
          </w:rPr>
          <w:t xml:space="preserve"> (x axis)</w:t>
        </w:r>
      </w:ins>
      <w:r w:rsidRPr="006D69C5">
        <w:rPr>
          <w:rFonts w:ascii="Arial" w:hAnsi="Arial" w:cs="Arial"/>
          <w:sz w:val="16"/>
          <w:szCs w:val="16"/>
          <w:lang w:val="en-US"/>
        </w:rPr>
        <w:t xml:space="preserve"> for each recorded individual (</w:t>
      </w:r>
      <w:del w:id="878" w:author="Microsoft Office User" w:date="2021-12-10T16:38:00Z">
        <w:r w:rsidRPr="006D69C5" w:rsidDel="00DB36E4">
          <w:rPr>
            <w:rFonts w:ascii="Arial" w:hAnsi="Arial" w:cs="Arial"/>
            <w:sz w:val="16"/>
            <w:szCs w:val="16"/>
            <w:lang w:val="en-US"/>
          </w:rPr>
          <w:delText>colored dots</w:delText>
        </w:r>
      </w:del>
      <w:ins w:id="879" w:author="Microsoft Office User" w:date="2021-12-10T16:38:00Z">
        <w:r w:rsidR="00DB36E4">
          <w:rPr>
            <w:rFonts w:ascii="Arial" w:hAnsi="Arial" w:cs="Arial"/>
            <w:sz w:val="16"/>
            <w:szCs w:val="16"/>
            <w:lang w:val="en-US"/>
          </w:rPr>
          <w:t>y axis</w:t>
        </w:r>
      </w:ins>
      <w:r w:rsidRPr="006D69C5">
        <w:rPr>
          <w:rFonts w:ascii="Arial" w:hAnsi="Arial" w:cs="Arial"/>
          <w:sz w:val="16"/>
          <w:szCs w:val="16"/>
          <w:lang w:val="en-US"/>
        </w:rPr>
        <w:t>) in the 5 study groups (</w:t>
      </w:r>
      <w:del w:id="880" w:author="Microsoft Office User" w:date="2021-12-10T16:38:00Z">
        <w:r w:rsidRPr="006D69C5" w:rsidDel="00DB36E4">
          <w:rPr>
            <w:rFonts w:ascii="Arial" w:hAnsi="Arial" w:cs="Arial"/>
            <w:sz w:val="16"/>
            <w:szCs w:val="16"/>
            <w:lang w:val="en-US"/>
          </w:rPr>
          <w:delText>vertical axis</w:delText>
        </w:r>
      </w:del>
      <w:ins w:id="881" w:author="Microsoft Office User" w:date="2021-12-10T16:38:00Z">
        <w:r w:rsidR="00DB36E4">
          <w:rPr>
            <w:rFonts w:ascii="Arial" w:hAnsi="Arial" w:cs="Arial"/>
            <w:sz w:val="16"/>
            <w:szCs w:val="16"/>
            <w:lang w:val="en-US"/>
          </w:rPr>
          <w:t>separated by dashed lines</w:t>
        </w:r>
      </w:ins>
      <w:r w:rsidRPr="006D69C5">
        <w:rPr>
          <w:rFonts w:ascii="Arial" w:hAnsi="Arial" w:cs="Arial"/>
          <w:sz w:val="16"/>
          <w:szCs w:val="16"/>
          <w:lang w:val="en-US"/>
        </w:rPr>
        <w:t>). Dot color indicates individual status as shown in the legend</w:t>
      </w:r>
      <w:ins w:id="882" w:author="Microsoft Office User" w:date="2021-12-10T16:38:00Z">
        <w:r w:rsidR="00DB36E4">
          <w:rPr>
            <w:rFonts w:ascii="Arial" w:hAnsi="Arial" w:cs="Arial"/>
            <w:sz w:val="16"/>
            <w:szCs w:val="16"/>
            <w:lang w:val="en-US"/>
          </w:rPr>
          <w:t xml:space="preserve">. </w:t>
        </w:r>
      </w:ins>
      <w:del w:id="883" w:author="Microsoft Office User" w:date="2021-12-10T16:38:00Z">
        <w:r w:rsidDel="00DB36E4">
          <w:rPr>
            <w:rFonts w:ascii="Arial" w:hAnsi="Arial" w:cs="Arial"/>
            <w:sz w:val="16"/>
            <w:szCs w:val="16"/>
            <w:lang w:val="en-US"/>
          </w:rPr>
          <w:delText>, d</w:delText>
        </w:r>
      </w:del>
      <w:ins w:id="884" w:author="Microsoft Office User" w:date="2021-12-10T16:38:00Z">
        <w:r w:rsidR="00DB36E4">
          <w:rPr>
            <w:rFonts w:ascii="Arial" w:hAnsi="Arial" w:cs="Arial"/>
            <w:sz w:val="16"/>
            <w:szCs w:val="16"/>
            <w:lang w:val="en-US"/>
          </w:rPr>
          <w:t>D</w:t>
        </w:r>
      </w:ins>
      <w:r>
        <w:rPr>
          <w:rFonts w:ascii="Arial" w:hAnsi="Arial" w:cs="Arial"/>
          <w:sz w:val="16"/>
          <w:szCs w:val="16"/>
          <w:lang w:val="en-US"/>
        </w:rPr>
        <w:t>ot size is proportional to the quantity of data available.</w:t>
      </w:r>
      <w:r w:rsidRPr="006D69C5">
        <w:rPr>
          <w:rFonts w:ascii="Arial" w:hAnsi="Arial" w:cs="Arial"/>
          <w:sz w:val="16"/>
          <w:szCs w:val="16"/>
          <w:lang w:val="en-US"/>
        </w:rPr>
        <w:t xml:space="preserve"> (a) Turning influence score represents the probability that the group turn</w:t>
      </w:r>
      <w:ins w:id="885" w:author="Microsoft Office User" w:date="2021-12-10T16:38:00Z">
        <w:r w:rsidR="00DB36E4">
          <w:rPr>
            <w:rFonts w:ascii="Arial" w:hAnsi="Arial" w:cs="Arial"/>
            <w:sz w:val="16"/>
            <w:szCs w:val="16"/>
            <w:lang w:val="en-US"/>
          </w:rPr>
          <w:t>e</w:t>
        </w:r>
      </w:ins>
      <w:ins w:id="886" w:author="Microsoft Office User" w:date="2021-12-10T16:39:00Z">
        <w:r w:rsidR="00DB36E4">
          <w:rPr>
            <w:rFonts w:ascii="Arial" w:hAnsi="Arial" w:cs="Arial"/>
            <w:sz w:val="16"/>
            <w:szCs w:val="16"/>
            <w:lang w:val="en-US"/>
          </w:rPr>
          <w:t>d</w:t>
        </w:r>
      </w:ins>
      <w:del w:id="887" w:author="Microsoft Office User" w:date="2021-12-10T16:38:00Z">
        <w:r w:rsidRPr="006D69C5" w:rsidDel="00DB36E4">
          <w:rPr>
            <w:rFonts w:ascii="Arial" w:hAnsi="Arial" w:cs="Arial"/>
            <w:sz w:val="16"/>
            <w:szCs w:val="16"/>
            <w:lang w:val="en-US"/>
          </w:rPr>
          <w:delText>s</w:delText>
        </w:r>
      </w:del>
      <w:r w:rsidRPr="006D69C5">
        <w:rPr>
          <w:rFonts w:ascii="Arial" w:hAnsi="Arial" w:cs="Arial"/>
          <w:sz w:val="16"/>
          <w:szCs w:val="16"/>
          <w:lang w:val="en-US"/>
        </w:rPr>
        <w:t xml:space="preserve"> toward the same direction </w:t>
      </w:r>
      <w:r w:rsidRPr="006D69C5">
        <w:rPr>
          <w:rFonts w:ascii="Arial" w:hAnsi="Arial" w:cs="Arial"/>
          <w:sz w:val="16"/>
          <w:szCs w:val="16"/>
          <w:lang w:val="en-US"/>
        </w:rPr>
        <w:lastRenderedPageBreak/>
        <w:t>(left or right) that individual was moving</w:t>
      </w:r>
      <w:del w:id="888" w:author="Microsoft Office User" w:date="2021-12-10T16:39:00Z">
        <w:r w:rsidRPr="006D69C5" w:rsidDel="00DB36E4">
          <w:rPr>
            <w:rFonts w:ascii="Arial" w:hAnsi="Arial" w:cs="Arial"/>
            <w:sz w:val="16"/>
            <w:szCs w:val="16"/>
            <w:lang w:val="en-US"/>
          </w:rPr>
          <w:delText xml:space="preserve"> to</w:delText>
        </w:r>
      </w:del>
      <w:r w:rsidRPr="006D69C5">
        <w:rPr>
          <w:rFonts w:ascii="Arial" w:hAnsi="Arial" w:cs="Arial"/>
          <w:sz w:val="16"/>
          <w:szCs w:val="16"/>
          <w:lang w:val="en-US"/>
        </w:rPr>
        <w:t xml:space="preserve">. (b) Speeding influence score represents the probability that the group speeds up after that individual </w:t>
      </w:r>
      <w:del w:id="889" w:author="Microsoft Office User" w:date="2021-12-10T16:39:00Z">
        <w:r w:rsidRPr="006D69C5" w:rsidDel="00DB36E4">
          <w:rPr>
            <w:rFonts w:ascii="Arial" w:hAnsi="Arial" w:cs="Arial"/>
            <w:sz w:val="16"/>
            <w:szCs w:val="16"/>
            <w:lang w:val="en-US"/>
          </w:rPr>
          <w:delText>had sped up towards the front of the group</w:delText>
        </w:r>
      </w:del>
      <w:ins w:id="890" w:author="Microsoft Office User" w:date="2021-12-10T16:39:00Z">
        <w:r w:rsidR="00DB36E4">
          <w:rPr>
            <w:rFonts w:ascii="Arial" w:hAnsi="Arial" w:cs="Arial"/>
            <w:sz w:val="16"/>
            <w:szCs w:val="16"/>
            <w:lang w:val="en-US"/>
          </w:rPr>
          <w:t>was moving faster than the group.</w:t>
        </w:r>
      </w:ins>
      <w:del w:id="891" w:author="Microsoft Office User" w:date="2021-12-10T16:39:00Z">
        <w:r w:rsidRPr="006D69C5" w:rsidDel="00DB36E4">
          <w:rPr>
            <w:rFonts w:ascii="Arial" w:hAnsi="Arial" w:cs="Arial"/>
            <w:sz w:val="16"/>
            <w:szCs w:val="16"/>
            <w:lang w:val="en-US"/>
          </w:rPr>
          <w:delText>.</w:delText>
        </w:r>
      </w:del>
    </w:p>
    <w:p w14:paraId="42CF7E8C" w14:textId="77777777" w:rsidR="00153648" w:rsidRPr="006D69C5" w:rsidRDefault="00153648" w:rsidP="00240432">
      <w:pPr>
        <w:spacing w:line="240" w:lineRule="auto"/>
        <w:ind w:left="360"/>
        <w:jc w:val="both"/>
        <w:rPr>
          <w:rFonts w:ascii="Arial" w:hAnsi="Arial" w:cs="Arial"/>
          <w:sz w:val="16"/>
          <w:szCs w:val="16"/>
          <w:lang w:val="en-US"/>
        </w:rPr>
      </w:pPr>
    </w:p>
    <w:p w14:paraId="4A1701F6" w14:textId="7B4B3BB2"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6FB3248A" w14:textId="2800EC68" w:rsidR="00153648" w:rsidRPr="006D69C5" w:rsidRDefault="00153648" w:rsidP="00153648">
      <w:pPr>
        <w:spacing w:line="360" w:lineRule="auto"/>
        <w:jc w:val="both"/>
        <w:rPr>
          <w:rFonts w:cstheme="minorHAnsi"/>
          <w:lang w:val="en-US"/>
        </w:rPr>
      </w:pPr>
      <w:del w:id="892" w:author="Microsoft Office User" w:date="2021-12-10T16:40:00Z">
        <w:r w:rsidRPr="006D69C5" w:rsidDel="00022F0F">
          <w:rPr>
            <w:rFonts w:cstheme="minorHAnsi"/>
            <w:lang w:val="en-US"/>
          </w:rPr>
          <w:delText>We found the</w:delText>
        </w:r>
      </w:del>
      <w:ins w:id="893" w:author="Microsoft Office User" w:date="2021-12-10T16:40:00Z">
        <w:r w:rsidR="00022F0F">
          <w:rPr>
            <w:rFonts w:cstheme="minorHAnsi"/>
            <w:lang w:val="en-US"/>
          </w:rPr>
          <w:t>The</w:t>
        </w:r>
      </w:ins>
      <w:r w:rsidRPr="006D69C5">
        <w:rPr>
          <w:rFonts w:cstheme="minorHAnsi"/>
          <w:lang w:val="en-US"/>
        </w:rPr>
        <w:t xml:space="preserve"> proportion of time spent </w:t>
      </w:r>
      <w:ins w:id="894" w:author="Microsoft Office User" w:date="2021-12-10T16:40:00Z">
        <w:r w:rsidR="00022F0F">
          <w:rPr>
            <w:rFonts w:cstheme="minorHAnsi"/>
            <w:lang w:val="en-US"/>
          </w:rPr>
          <w:t xml:space="preserve">in the front of the group </w:t>
        </w:r>
      </w:ins>
      <w:r w:rsidRPr="006D69C5">
        <w:rPr>
          <w:rFonts w:cstheme="minorHAnsi"/>
          <w:lang w:val="en-US"/>
        </w:rPr>
        <w:t>by</w:t>
      </w:r>
      <w:ins w:id="895" w:author="Microsoft Office User" w:date="2021-12-10T16:40:00Z">
        <w:r w:rsidR="00022F0F">
          <w:rPr>
            <w:rFonts w:cstheme="minorHAnsi"/>
            <w:lang w:val="en-US"/>
          </w:rPr>
          <w:t xml:space="preserve"> individuals in</w:t>
        </w:r>
      </w:ins>
      <w:r w:rsidRPr="006D69C5">
        <w:rPr>
          <w:rFonts w:cstheme="minorHAnsi"/>
          <w:lang w:val="en-US"/>
        </w:rPr>
        <w:t xml:space="preserve"> each status </w:t>
      </w:r>
      <w:ins w:id="896" w:author="Microsoft Office User" w:date="2021-12-10T16:40:00Z">
        <w:r w:rsidR="00022F0F">
          <w:rPr>
            <w:rFonts w:cstheme="minorHAnsi"/>
            <w:lang w:val="en-US"/>
          </w:rPr>
          <w:t xml:space="preserve">class </w:t>
        </w:r>
      </w:ins>
      <w:del w:id="897" w:author="Microsoft Office User" w:date="2021-12-10T16:41:00Z">
        <w:r w:rsidRPr="006D69C5" w:rsidDel="00022F0F">
          <w:rPr>
            <w:rFonts w:cstheme="minorHAnsi"/>
            <w:lang w:val="en-US"/>
          </w:rPr>
          <w:delText xml:space="preserve">in the front half of the group </w:delText>
        </w:r>
      </w:del>
      <w:del w:id="898" w:author="Microsoft Office User" w:date="2021-12-10T16:40:00Z">
        <w:r w:rsidRPr="006D69C5" w:rsidDel="00022F0F">
          <w:rPr>
            <w:rFonts w:cstheme="minorHAnsi"/>
            <w:lang w:val="en-US"/>
          </w:rPr>
          <w:delText xml:space="preserve">relative to direction of travel </w:delText>
        </w:r>
      </w:del>
      <w:del w:id="899" w:author="Microsoft Office User" w:date="2021-12-10T16:41:00Z">
        <w:r w:rsidRPr="006D69C5" w:rsidDel="00022F0F">
          <w:rPr>
            <w:rFonts w:cstheme="minorHAnsi"/>
            <w:lang w:val="en-US"/>
          </w:rPr>
          <w:delText>to be relatively variable</w:delText>
        </w:r>
      </w:del>
      <w:ins w:id="900" w:author="Microsoft Office User" w:date="2021-12-10T16:41:00Z">
        <w:r w:rsidR="00022F0F">
          <w:rPr>
            <w:rFonts w:cstheme="minorHAnsi"/>
            <w:lang w:val="en-US"/>
          </w:rPr>
          <w:t>varied</w:t>
        </w:r>
      </w:ins>
      <w:r w:rsidRPr="006D69C5">
        <w:rPr>
          <w:rFonts w:cstheme="minorHAnsi"/>
          <w:lang w:val="en-US"/>
        </w:rPr>
        <w:t xml:space="preserve"> between groups (figure </w:t>
      </w:r>
      <w:r w:rsidR="00F60B59">
        <w:rPr>
          <w:rFonts w:cstheme="minorHAnsi"/>
          <w:lang w:val="en-US"/>
        </w:rPr>
        <w:t>6</w:t>
      </w:r>
      <w:r w:rsidRPr="006D69C5">
        <w:rPr>
          <w:rFonts w:cstheme="minorHAnsi"/>
          <w:lang w:val="en-US"/>
        </w:rPr>
        <w:t xml:space="preserve">). </w:t>
      </w:r>
      <w:r w:rsidR="00856CD0">
        <w:rPr>
          <w:rFonts w:cstheme="minorHAnsi"/>
          <w:lang w:val="en-US"/>
        </w:rPr>
        <w:t>The overall proportion of time spent in the front</w:t>
      </w:r>
      <w:ins w:id="901" w:author="Microsoft Office User" w:date="2021-12-10T16:41:00Z">
        <w:r w:rsidR="00022F0F">
          <w:rPr>
            <w:rFonts w:cstheme="minorHAnsi"/>
            <w:lang w:val="en-US"/>
          </w:rPr>
          <w:t xml:space="preserve"> half</w:t>
        </w:r>
      </w:ins>
      <w:r w:rsidR="00856CD0">
        <w:rPr>
          <w:rFonts w:cstheme="minorHAnsi"/>
          <w:lang w:val="en-US"/>
        </w:rPr>
        <w:t xml:space="preserve"> by the dominant female was the highest in two groups (HM17 and HM19), the second highest in one group (NQ21), and the lowest in one group (ZU21)</w:t>
      </w:r>
      <w:r w:rsidRPr="006D69C5">
        <w:rPr>
          <w:rFonts w:cstheme="minorHAnsi"/>
          <w:lang w:val="en-US"/>
        </w:rPr>
        <w:t xml:space="preserve">. </w:t>
      </w:r>
      <w:del w:id="902" w:author="Microsoft Office User" w:date="2021-12-10T16:41:00Z">
        <w:r w:rsidRPr="006D69C5" w:rsidDel="00022F0F">
          <w:rPr>
            <w:rFonts w:cstheme="minorHAnsi"/>
            <w:lang w:val="en-US"/>
          </w:rPr>
          <w:delText xml:space="preserve">The </w:delText>
        </w:r>
      </w:del>
      <w:ins w:id="903" w:author="Microsoft Office User" w:date="2021-12-10T16:41:00Z">
        <w:r w:rsidR="00022F0F">
          <w:rPr>
            <w:rFonts w:cstheme="minorHAnsi"/>
            <w:lang w:val="en-US"/>
          </w:rPr>
          <w:t>In contrast, the</w:t>
        </w:r>
        <w:r w:rsidR="00022F0F" w:rsidRPr="006D69C5">
          <w:rPr>
            <w:rFonts w:cstheme="minorHAnsi"/>
            <w:lang w:val="en-US"/>
          </w:rPr>
          <w:t xml:space="preserve"> </w:t>
        </w:r>
      </w:ins>
      <w:r w:rsidRPr="006D69C5">
        <w:rPr>
          <w:rFonts w:cstheme="minorHAnsi"/>
          <w:lang w:val="en-US"/>
        </w:rPr>
        <w:t xml:space="preserve">dominant male was </w:t>
      </w:r>
      <w:del w:id="904" w:author="Microsoft Office User" w:date="2021-12-10T16:41:00Z">
        <w:r w:rsidRPr="006D69C5" w:rsidDel="00022F0F">
          <w:rPr>
            <w:rFonts w:cstheme="minorHAnsi"/>
            <w:lang w:val="en-US"/>
          </w:rPr>
          <w:delText>rather more</w:delText>
        </w:r>
      </w:del>
      <w:ins w:id="905" w:author="Microsoft Office User" w:date="2021-12-10T16:41:00Z">
        <w:r w:rsidR="00022F0F">
          <w:rPr>
            <w:rFonts w:cstheme="minorHAnsi"/>
            <w:lang w:val="en-US"/>
          </w:rPr>
          <w:t>more often</w:t>
        </w:r>
      </w:ins>
      <w:r w:rsidRPr="006D69C5">
        <w:rPr>
          <w:rFonts w:cstheme="minorHAnsi"/>
          <w:lang w:val="en-US"/>
        </w:rPr>
        <w:t xml:space="preserve"> in the back half of the group, except in L2021. No overall trend seems to emerge for other statuses.</w:t>
      </w:r>
    </w:p>
    <w:p w14:paraId="468DAABC" w14:textId="6283A31F" w:rsidR="00153648" w:rsidRPr="006D69C5" w:rsidRDefault="002812CF" w:rsidP="00153648">
      <w:pPr>
        <w:spacing w:line="360" w:lineRule="auto"/>
        <w:ind w:left="360"/>
        <w:jc w:val="both"/>
        <w:rPr>
          <w:rFonts w:cstheme="minorHAnsi"/>
          <w:lang w:val="en-US"/>
        </w:rPr>
      </w:pPr>
      <w:r>
        <w:rPr>
          <w:rFonts w:cstheme="minorHAnsi"/>
          <w:noProof/>
          <w:lang w:val="en-US"/>
        </w:rPr>
        <w:lastRenderedPageBreak/>
        <w:drawing>
          <wp:anchor distT="0" distB="0" distL="114300" distR="114300" simplePos="0" relativeHeight="251683840" behindDoc="0" locked="0" layoutInCell="1" allowOverlap="1" wp14:anchorId="1527B826" wp14:editId="443B447A">
            <wp:simplePos x="0" y="0"/>
            <wp:positionH relativeFrom="column">
              <wp:posOffset>619125</wp:posOffset>
            </wp:positionH>
            <wp:positionV relativeFrom="paragraph">
              <wp:posOffset>200025</wp:posOffset>
            </wp:positionV>
            <wp:extent cx="4762500" cy="6357938"/>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62500" cy="6357938"/>
                    </a:xfrm>
                    <a:prstGeom prst="rect">
                      <a:avLst/>
                    </a:prstGeom>
                    <a:noFill/>
                    <a:ln>
                      <a:noFill/>
                    </a:ln>
                  </pic:spPr>
                </pic:pic>
              </a:graphicData>
            </a:graphic>
          </wp:anchor>
        </w:drawing>
      </w:r>
    </w:p>
    <w:p w14:paraId="43DBB7A7" w14:textId="032A297E" w:rsidR="00153648" w:rsidRPr="006D69C5" w:rsidRDefault="00153648" w:rsidP="00153648">
      <w:pPr>
        <w:pStyle w:val="ListParagraph"/>
        <w:spacing w:line="240" w:lineRule="auto"/>
        <w:jc w:val="both"/>
        <w:rPr>
          <w:rFonts w:cstheme="minorHAnsi"/>
          <w:sz w:val="16"/>
          <w:szCs w:val="16"/>
          <w:lang w:val="en-US"/>
        </w:rPr>
      </w:pPr>
      <w:r w:rsidRPr="006D69C5">
        <w:rPr>
          <w:rFonts w:cstheme="minorHAnsi"/>
          <w:sz w:val="16"/>
          <w:szCs w:val="16"/>
          <w:lang w:val="en-US"/>
        </w:rPr>
        <w:t xml:space="preserve">Figure </w:t>
      </w:r>
      <w:r w:rsidR="00F60B59">
        <w:rPr>
          <w:rFonts w:cstheme="minorHAnsi"/>
          <w:sz w:val="16"/>
          <w:szCs w:val="16"/>
          <w:lang w:val="en-US"/>
        </w:rPr>
        <w:t>6</w:t>
      </w:r>
      <w:r w:rsidRPr="006D69C5">
        <w:rPr>
          <w:rFonts w:cstheme="minorHAnsi"/>
          <w:sz w:val="16"/>
          <w:szCs w:val="16"/>
          <w:lang w:val="en-US"/>
        </w:rPr>
        <w:t xml:space="preserve">. </w:t>
      </w:r>
      <w:r w:rsidR="00F60B59">
        <w:rPr>
          <w:rFonts w:cstheme="minorHAnsi"/>
          <w:sz w:val="16"/>
          <w:szCs w:val="16"/>
          <w:lang w:val="en-US"/>
        </w:rPr>
        <w:t xml:space="preserve">Distribution of the proportion of time points spent in the front half of the group over one-hour time period, for each </w:t>
      </w:r>
      <w:proofErr w:type="gramStart"/>
      <w:r w:rsidR="00F60B59">
        <w:rPr>
          <w:rFonts w:cstheme="minorHAnsi"/>
          <w:sz w:val="16"/>
          <w:szCs w:val="16"/>
          <w:lang w:val="en-US"/>
        </w:rPr>
        <w:t>individuals</w:t>
      </w:r>
      <w:proofErr w:type="gramEnd"/>
      <w:r w:rsidR="00F60B59">
        <w:rPr>
          <w:rFonts w:cstheme="minorHAnsi"/>
          <w:sz w:val="16"/>
          <w:szCs w:val="16"/>
          <w:lang w:val="en-US"/>
        </w:rPr>
        <w:t xml:space="preserve"> </w:t>
      </w:r>
      <w:r w:rsidRPr="006D69C5">
        <w:rPr>
          <w:rFonts w:cstheme="minorHAnsi"/>
          <w:sz w:val="16"/>
          <w:szCs w:val="16"/>
          <w:lang w:val="en-US"/>
        </w:rPr>
        <w:t>in the 5 study groups (vertical axis).</w:t>
      </w:r>
      <w:r w:rsidR="00F60B59">
        <w:rPr>
          <w:rFonts w:cstheme="minorHAnsi"/>
          <w:sz w:val="16"/>
          <w:szCs w:val="16"/>
          <w:lang w:val="en-US"/>
        </w:rPr>
        <w:t xml:space="preserve"> Shape</w:t>
      </w:r>
      <w:r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Black vertical lines within each shape indicates the overall mean proportion of time spent in the front half of the group for that individual. Vertical dotted line indicates equal amount of time spent in the front and in the back half of the group. </w:t>
      </w:r>
    </w:p>
    <w:p w14:paraId="5F2154D6" w14:textId="4B88C09E" w:rsidR="00153648" w:rsidRPr="006D69C5" w:rsidRDefault="00153648" w:rsidP="00153648">
      <w:pPr>
        <w:spacing w:line="360" w:lineRule="auto"/>
        <w:jc w:val="both"/>
        <w:rPr>
          <w:rFonts w:cstheme="minorHAnsi"/>
          <w:lang w:val="en-US"/>
        </w:rPr>
      </w:pPr>
    </w:p>
    <w:p w14:paraId="241C9E72" w14:textId="6DABA9A4" w:rsidR="0046087B" w:rsidRPr="00856CD0" w:rsidRDefault="00856CD0" w:rsidP="005D20C4">
      <w:pPr>
        <w:spacing w:line="360" w:lineRule="auto"/>
        <w:jc w:val="both"/>
        <w:rPr>
          <w:rFonts w:cstheme="minorHAnsi"/>
          <w:bCs/>
          <w:lang w:val="en-US"/>
        </w:rPr>
      </w:pPr>
      <w:r w:rsidRPr="00856CD0">
        <w:rPr>
          <w:rFonts w:cstheme="minorHAnsi"/>
          <w:bCs/>
          <w:lang w:val="en-US"/>
        </w:rPr>
        <w:t xml:space="preserve">We found a </w:t>
      </w:r>
      <w:ins w:id="906" w:author="Microsoft Office User" w:date="2021-12-10T16:42:00Z">
        <w:r w:rsidR="0031642C">
          <w:rPr>
            <w:rFonts w:cstheme="minorHAnsi"/>
            <w:bCs/>
            <w:lang w:val="en-US"/>
          </w:rPr>
          <w:t xml:space="preserve">significant </w:t>
        </w:r>
      </w:ins>
      <w:r w:rsidRPr="00856CD0">
        <w:rPr>
          <w:rFonts w:cstheme="minorHAnsi"/>
          <w:bCs/>
          <w:lang w:val="en-US"/>
        </w:rPr>
        <w:t xml:space="preserve">positive </w:t>
      </w:r>
      <w:r>
        <w:rPr>
          <w:rFonts w:cstheme="minorHAnsi"/>
          <w:bCs/>
          <w:lang w:val="en-US"/>
        </w:rPr>
        <w:t xml:space="preserve">correlation between individual movement turning influence score and overall proportion of time spent in the front half (figure 7.a, </w:t>
      </w:r>
      <w:r w:rsidR="00437B75">
        <w:rPr>
          <w:rFonts w:cstheme="minorHAnsi"/>
          <w:bCs/>
          <w:lang w:val="en-US"/>
        </w:rPr>
        <w:t>F=6.</w:t>
      </w:r>
      <w:proofErr w:type="gramStart"/>
      <w:r w:rsidR="00437B75">
        <w:rPr>
          <w:rFonts w:cstheme="minorHAnsi"/>
          <w:bCs/>
          <w:lang w:val="en-US"/>
        </w:rPr>
        <w:t>039 ;</w:t>
      </w:r>
      <w:proofErr w:type="gramEnd"/>
      <w:r w:rsidR="00437B75">
        <w:rPr>
          <w:rFonts w:cstheme="minorHAnsi"/>
          <w:bCs/>
          <w:lang w:val="en-US"/>
        </w:rPr>
        <w:t xml:space="preserve"> DF = 47 ; p-value = 0.018)</w:t>
      </w:r>
      <w:ins w:id="907" w:author="Microsoft Office User" w:date="2021-12-10T16:43:00Z">
        <w:r w:rsidR="0031642C">
          <w:rPr>
            <w:rFonts w:cstheme="minorHAnsi"/>
            <w:bCs/>
            <w:lang w:val="en-US"/>
          </w:rPr>
          <w:t>.</w:t>
        </w:r>
      </w:ins>
      <w:del w:id="908" w:author="Microsoft Office User" w:date="2021-12-10T16:43:00Z">
        <w:r w:rsidR="00437B75" w:rsidDel="0031642C">
          <w:rPr>
            <w:rFonts w:cstheme="minorHAnsi"/>
            <w:bCs/>
            <w:lang w:val="en-US"/>
          </w:rPr>
          <w:delText>,</w:delText>
        </w:r>
      </w:del>
      <w:r w:rsidR="00437B75">
        <w:rPr>
          <w:rFonts w:cstheme="minorHAnsi"/>
          <w:bCs/>
          <w:lang w:val="en-US"/>
        </w:rPr>
        <w:t xml:space="preserve"> </w:t>
      </w:r>
      <w:del w:id="909" w:author="Microsoft Office User" w:date="2021-12-10T16:43:00Z">
        <w:r w:rsidR="00437B75" w:rsidDel="0031642C">
          <w:rPr>
            <w:rFonts w:cstheme="minorHAnsi"/>
            <w:bCs/>
            <w:lang w:val="en-US"/>
          </w:rPr>
          <w:delText>but no</w:delText>
        </w:r>
      </w:del>
      <w:ins w:id="910" w:author="Microsoft Office User" w:date="2021-12-10T16:43:00Z">
        <w:r w:rsidR="0031642C">
          <w:rPr>
            <w:rFonts w:cstheme="minorHAnsi"/>
            <w:bCs/>
            <w:lang w:val="en-US"/>
          </w:rPr>
          <w:t>There was no significant</w:t>
        </w:r>
      </w:ins>
      <w:r w:rsidR="00437B75">
        <w:rPr>
          <w:rFonts w:cstheme="minorHAnsi"/>
          <w:bCs/>
          <w:lang w:val="en-US"/>
        </w:rPr>
        <w:t xml:space="preserve"> correlation between individual movement speeding influence and overall proportion of time spent in the front half (figure 7.a, F=0.628 ; DF = 47 ; p-value = 0.432).</w:t>
      </w:r>
    </w:p>
    <w:p w14:paraId="715128AE" w14:textId="77777777" w:rsidR="00F60B59" w:rsidRDefault="00F60B59" w:rsidP="00240432">
      <w:pPr>
        <w:spacing w:line="360" w:lineRule="auto"/>
        <w:jc w:val="both"/>
        <w:rPr>
          <w:rFonts w:ascii="Arial" w:hAnsi="Arial" w:cs="Arial"/>
          <w:bCs/>
          <w:sz w:val="16"/>
          <w:szCs w:val="16"/>
          <w:lang w:val="en-US"/>
        </w:rPr>
      </w:pPr>
    </w:p>
    <w:p w14:paraId="35F3D4CD" w14:textId="77777777" w:rsidR="00F60B59" w:rsidRDefault="00F60B59" w:rsidP="00240432">
      <w:pPr>
        <w:spacing w:line="360" w:lineRule="auto"/>
        <w:jc w:val="both"/>
        <w:rPr>
          <w:rFonts w:ascii="Arial" w:hAnsi="Arial" w:cs="Arial"/>
          <w:bCs/>
          <w:sz w:val="16"/>
          <w:szCs w:val="16"/>
          <w:lang w:val="en-US"/>
        </w:rPr>
      </w:pPr>
    </w:p>
    <w:p w14:paraId="446E54BB" w14:textId="77777777" w:rsidR="00F60B59" w:rsidRDefault="00F60B59" w:rsidP="00240432">
      <w:pPr>
        <w:spacing w:line="360" w:lineRule="auto"/>
        <w:jc w:val="both"/>
        <w:rPr>
          <w:rFonts w:ascii="Arial" w:hAnsi="Arial" w:cs="Arial"/>
          <w:bCs/>
          <w:sz w:val="16"/>
          <w:szCs w:val="16"/>
          <w:lang w:val="en-US"/>
        </w:rPr>
      </w:pPr>
    </w:p>
    <w:p w14:paraId="1FF3F48D" w14:textId="77777777" w:rsidR="00F60B59" w:rsidRDefault="00F60B59" w:rsidP="00240432">
      <w:pPr>
        <w:spacing w:line="360" w:lineRule="auto"/>
        <w:jc w:val="both"/>
        <w:rPr>
          <w:rFonts w:ascii="Arial" w:hAnsi="Arial" w:cs="Arial"/>
          <w:bCs/>
          <w:sz w:val="16"/>
          <w:szCs w:val="16"/>
          <w:lang w:val="en-US"/>
        </w:rPr>
      </w:pPr>
    </w:p>
    <w:p w14:paraId="0D411060" w14:textId="242BACE9" w:rsidR="00F60B59" w:rsidRDefault="00F60B59" w:rsidP="00240432">
      <w:pPr>
        <w:spacing w:line="360" w:lineRule="auto"/>
        <w:jc w:val="both"/>
        <w:rPr>
          <w:rFonts w:ascii="Arial" w:hAnsi="Arial" w:cs="Arial"/>
          <w:bCs/>
          <w:sz w:val="16"/>
          <w:szCs w:val="16"/>
          <w:lang w:val="en-US"/>
        </w:rPr>
      </w:pPr>
      <w:r>
        <w:rPr>
          <w:rFonts w:cstheme="minorHAnsi"/>
          <w:noProof/>
          <w:lang w:val="en-US"/>
        </w:rPr>
        <mc:AlternateContent>
          <mc:Choice Requires="wpg">
            <w:drawing>
              <wp:anchor distT="0" distB="0" distL="114300" distR="114300" simplePos="0" relativeHeight="251691008" behindDoc="0" locked="0" layoutInCell="1" allowOverlap="1" wp14:anchorId="3E6839B0" wp14:editId="145F6CEB">
                <wp:simplePos x="0" y="0"/>
                <wp:positionH relativeFrom="column">
                  <wp:posOffset>-200025</wp:posOffset>
                </wp:positionH>
                <wp:positionV relativeFrom="paragraph">
                  <wp:posOffset>2540</wp:posOffset>
                </wp:positionV>
                <wp:extent cx="6600825" cy="3286125"/>
                <wp:effectExtent l="0" t="0" r="9525" b="9525"/>
                <wp:wrapTopAndBottom/>
                <wp:docPr id="38" name="Group 38"/>
                <wp:cNvGraphicFramePr/>
                <a:graphic xmlns:a="http://schemas.openxmlformats.org/drawingml/2006/main">
                  <a:graphicData uri="http://schemas.microsoft.com/office/word/2010/wordprocessingGroup">
                    <wpg:wgp>
                      <wpg:cNvGrpSpPr/>
                      <wpg:grpSpPr>
                        <a:xfrm>
                          <a:off x="0" y="0"/>
                          <a:ext cx="6600825" cy="3286125"/>
                          <a:chOff x="0" y="0"/>
                          <a:chExt cx="6600825" cy="3286125"/>
                        </a:xfrm>
                      </wpg:grpSpPr>
                      <wpg:grpSp>
                        <wpg:cNvPr id="36" name="Group 36"/>
                        <wpg:cNvGrpSpPr/>
                        <wpg:grpSpPr>
                          <a:xfrm>
                            <a:off x="0" y="0"/>
                            <a:ext cx="3257550" cy="3257550"/>
                            <a:chOff x="0" y="0"/>
                            <a:chExt cx="3257550" cy="3257550"/>
                          </a:xfrm>
                        </wpg:grpSpPr>
                        <pic:pic xmlns:pic="http://schemas.openxmlformats.org/drawingml/2006/picture">
                          <pic:nvPicPr>
                            <pic:cNvPr id="7" name="Picture 7"/>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57550" cy="3257550"/>
                            </a:xfrm>
                            <a:prstGeom prst="rect">
                              <a:avLst/>
                            </a:prstGeom>
                            <a:noFill/>
                            <a:ln>
                              <a:noFill/>
                            </a:ln>
                          </pic:spPr>
                        </pic:pic>
                        <wps:wsp>
                          <wps:cNvPr id="33" name="Text Box 2"/>
                          <wps:cNvSpPr txBox="1">
                            <a:spLocks noChangeArrowheads="1"/>
                          </wps:cNvSpPr>
                          <wps:spPr bwMode="auto">
                            <a:xfrm>
                              <a:off x="504825" y="180975"/>
                              <a:ext cx="324484" cy="386714"/>
                            </a:xfrm>
                            <a:prstGeom prst="rect">
                              <a:avLst/>
                            </a:prstGeom>
                            <a:noFill/>
                            <a:ln w="9525">
                              <a:noFill/>
                              <a:miter lim="800000"/>
                              <a:headEnd/>
                              <a:tailEnd/>
                            </a:ln>
                          </wps:spPr>
                          <wps:txbx>
                            <w:txbxContent>
                              <w:p w14:paraId="0D91D61C" w14:textId="77777777" w:rsidR="00EE40E4" w:rsidRPr="00127176" w:rsidRDefault="00EE40E4" w:rsidP="00F60B59">
                                <w:pPr>
                                  <w:rPr>
                                    <w:b/>
                                    <w:lang w:val="en-US"/>
                                  </w:rPr>
                                </w:pPr>
                                <w:r w:rsidRPr="00127176">
                                  <w:rPr>
                                    <w:b/>
                                  </w:rPr>
                                  <w:t>a.</w:t>
                                </w:r>
                              </w:p>
                            </w:txbxContent>
                          </wps:txbx>
                          <wps:bodyPr rot="0" vert="horz" wrap="square" lIns="91440" tIns="45720" rIns="91440" bIns="45720" anchor="t" anchorCtr="0">
                            <a:spAutoFit/>
                          </wps:bodyPr>
                        </wps:wsp>
                      </wpg:grpSp>
                      <wpg:grpSp>
                        <wpg:cNvPr id="35" name="Group 35"/>
                        <wpg:cNvGrpSpPr/>
                        <wpg:grpSpPr>
                          <a:xfrm>
                            <a:off x="3314700" y="0"/>
                            <a:ext cx="3286125" cy="3286125"/>
                            <a:chOff x="0" y="0"/>
                            <a:chExt cx="3286125" cy="3286125"/>
                          </a:xfrm>
                        </wpg:grpSpPr>
                        <pic:pic xmlns:pic="http://schemas.openxmlformats.org/drawingml/2006/picture">
                          <pic:nvPicPr>
                            <pic:cNvPr id="16" name="Picture 1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86125" cy="3286125"/>
                            </a:xfrm>
                            <a:prstGeom prst="rect">
                              <a:avLst/>
                            </a:prstGeom>
                            <a:noFill/>
                            <a:ln>
                              <a:noFill/>
                            </a:ln>
                          </pic:spPr>
                        </pic:pic>
                        <wps:wsp>
                          <wps:cNvPr id="34" name="Text Box 2"/>
                          <wps:cNvSpPr txBox="1">
                            <a:spLocks noChangeArrowheads="1"/>
                          </wps:cNvSpPr>
                          <wps:spPr bwMode="auto">
                            <a:xfrm>
                              <a:off x="485775" y="161925"/>
                              <a:ext cx="324484" cy="386714"/>
                            </a:xfrm>
                            <a:prstGeom prst="rect">
                              <a:avLst/>
                            </a:prstGeom>
                            <a:noFill/>
                            <a:ln w="9525">
                              <a:noFill/>
                              <a:miter lim="800000"/>
                              <a:headEnd/>
                              <a:tailEnd/>
                            </a:ln>
                          </wps:spPr>
                          <wps:txbx>
                            <w:txbxContent>
                              <w:p w14:paraId="0CDAB5C7" w14:textId="2A511606" w:rsidR="00EE40E4" w:rsidRPr="00127176" w:rsidRDefault="00EE40E4" w:rsidP="00F60B59">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3E6839B0" id="Group 38" o:spid="_x0000_s1053" style="position:absolute;left:0;text-align:left;margin-left:-15.75pt;margin-top:.2pt;width:519.75pt;height:258.75pt;z-index:251691008" coordsize="66008,32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">
                <v:group id="Group 36" o:spid="_x0000_s1054" style="position:absolute;width:32575;height:32575" coordsize="32575,32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7" o:spid="_x0000_s1055" type="#_x0000_t75" style="position:absolute;width:32575;height:3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">
                    <v:imagedata r:id="rId26" o:title=""/>
                  </v:shape>
                  <v:shape id="Text Box 2" o:spid="_x0000_s1056" type="#_x0000_t202" style="position:absolute;left:5048;top:1809;width:324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0D91D61C" w14:textId="77777777" w:rsidR="00EE40E4" w:rsidRPr="00127176" w:rsidRDefault="00EE40E4" w:rsidP="00F60B59">
                          <w:pPr>
                            <w:rPr>
                              <w:b/>
                              <w:lang w:val="en-US"/>
                            </w:rPr>
                          </w:pPr>
                          <w:r w:rsidRPr="00127176">
                            <w:rPr>
                              <w:b/>
                            </w:rPr>
                            <w:t>a.</w:t>
                          </w:r>
                        </w:p>
                      </w:txbxContent>
                    </v:textbox>
                  </v:shape>
                </v:group>
                <v:group id="Group 35" o:spid="_x0000_s1057" style="position:absolute;left:33147;width:32861;height:32861" coordsize="32861,32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16" o:spid="_x0000_s1058" type="#_x0000_t75" style="position:absolute;width:32861;height:3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">
                    <v:imagedata r:id="rId27" o:title=""/>
                  </v:shape>
                  <v:shape id="Text Box 2" o:spid="_x0000_s1059" type="#_x0000_t202" style="position:absolute;left:4857;top:1619;width:324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0CDAB5C7" w14:textId="2A511606" w:rsidR="00EE40E4" w:rsidRPr="00127176" w:rsidRDefault="00EE40E4" w:rsidP="00F60B59">
                          <w:pPr>
                            <w:rPr>
                              <w:b/>
                              <w:lang w:val="en-US"/>
                            </w:rPr>
                          </w:pPr>
                          <w:r>
                            <w:rPr>
                              <w:b/>
                            </w:rPr>
                            <w:t>b</w:t>
                          </w:r>
                          <w:r w:rsidRPr="00127176">
                            <w:rPr>
                              <w:b/>
                            </w:rPr>
                            <w:t>.</w:t>
                          </w:r>
                        </w:p>
                      </w:txbxContent>
                    </v:textbox>
                  </v:shape>
                </v:group>
                <w10:wrap type="topAndBottom"/>
              </v:group>
            </w:pict>
          </mc:Fallback>
        </mc:AlternateContent>
      </w:r>
      <w:r w:rsidRPr="00F60B59">
        <w:rPr>
          <w:rFonts w:ascii="Arial" w:hAnsi="Arial" w:cs="Arial"/>
          <w:bCs/>
          <w:sz w:val="16"/>
          <w:szCs w:val="16"/>
          <w:lang w:val="en-US"/>
        </w:rPr>
        <w:t>Fi</w:t>
      </w:r>
      <w:r>
        <w:rPr>
          <w:rFonts w:ascii="Arial" w:hAnsi="Arial" w:cs="Arial"/>
          <w:bCs/>
          <w:sz w:val="16"/>
          <w:szCs w:val="16"/>
          <w:lang w:val="en-US"/>
        </w:rPr>
        <w:t>gure 7. Individual movement turning influence score (a) and movement speeding influence score (b) as a function of overall proportion of time spent in the front half of the group. Each dot represents one individual, with color indicating status and shape indicating group.</w:t>
      </w:r>
    </w:p>
    <w:p w14:paraId="1E1794BF" w14:textId="63005F66" w:rsidR="00F60B59" w:rsidRDefault="00F60B59" w:rsidP="00240432">
      <w:pPr>
        <w:spacing w:line="360" w:lineRule="auto"/>
        <w:jc w:val="both"/>
        <w:rPr>
          <w:rFonts w:ascii="Arial" w:hAnsi="Arial" w:cs="Arial"/>
          <w:bCs/>
          <w:sz w:val="16"/>
          <w:szCs w:val="16"/>
          <w:lang w:val="en-US"/>
        </w:rPr>
      </w:pPr>
    </w:p>
    <w:p w14:paraId="70EB9814" w14:textId="77777777" w:rsidR="00F60B59" w:rsidRPr="00F60B59" w:rsidRDefault="00F60B59" w:rsidP="00240432">
      <w:pPr>
        <w:spacing w:line="360" w:lineRule="auto"/>
        <w:jc w:val="both"/>
        <w:rPr>
          <w:rFonts w:ascii="Arial" w:hAnsi="Arial" w:cs="Arial"/>
          <w:bCs/>
          <w:sz w:val="16"/>
          <w:szCs w:val="16"/>
          <w:lang w:val="en-US"/>
        </w:rPr>
      </w:pPr>
    </w:p>
    <w:p w14:paraId="49C8E587" w14:textId="41821CD3" w:rsidR="00711671" w:rsidRPr="006D69C5" w:rsidRDefault="0036157B" w:rsidP="00240432">
      <w:pPr>
        <w:spacing w:line="360" w:lineRule="auto"/>
        <w:jc w:val="both"/>
        <w:rPr>
          <w:rFonts w:cstheme="minorHAnsi"/>
          <w:b/>
          <w:bCs/>
          <w:sz w:val="28"/>
          <w:szCs w:val="28"/>
          <w:lang w:val="en-US"/>
        </w:rPr>
      </w:pPr>
      <w:r w:rsidRPr="006D69C5">
        <w:rPr>
          <w:rFonts w:cstheme="minorHAnsi"/>
          <w:b/>
          <w:bCs/>
          <w:sz w:val="28"/>
          <w:szCs w:val="28"/>
          <w:lang w:val="en-US"/>
        </w:rPr>
        <w:t>DISCUSSION</w:t>
      </w:r>
    </w:p>
    <w:p w14:paraId="4A01DDF5" w14:textId="7D8F19C3" w:rsidR="004F39F8" w:rsidRPr="006D69C5" w:rsidDel="00796494" w:rsidRDefault="00796494" w:rsidP="0046087B">
      <w:pPr>
        <w:spacing w:line="360" w:lineRule="auto"/>
        <w:jc w:val="both"/>
        <w:rPr>
          <w:del w:id="911" w:author="Microsoft Office User" w:date="2021-12-10T16:45:00Z"/>
          <w:rFonts w:cstheme="minorHAnsi"/>
          <w:lang w:val="en-US"/>
        </w:rPr>
      </w:pPr>
      <w:bookmarkStart w:id="912" w:name="_Hlk90889829"/>
      <w:ins w:id="913" w:author="Microsoft Office User" w:date="2021-12-10T16:50:00Z">
        <w:r>
          <w:rPr>
            <w:rFonts w:cstheme="minorHAnsi"/>
            <w:lang w:val="en-US"/>
          </w:rPr>
          <w:t>U</w:t>
        </w:r>
      </w:ins>
      <w:ins w:id="914" w:author="Microsoft Office User" w:date="2021-12-10T16:49:00Z">
        <w:r>
          <w:rPr>
            <w:rFonts w:cstheme="minorHAnsi"/>
            <w:lang w:val="en-US"/>
          </w:rPr>
          <w:t>sing a suite of metrics to quantify influence, we analyze</w:t>
        </w:r>
      </w:ins>
      <w:ins w:id="915" w:author="Microsoft Office User" w:date="2021-12-10T16:46:00Z">
        <w:r>
          <w:rPr>
            <w:rFonts w:cstheme="minorHAnsi"/>
            <w:lang w:val="en-US"/>
          </w:rPr>
          <w:t xml:space="preserve"> high-resolution tracking data across five different social groups</w:t>
        </w:r>
      </w:ins>
      <w:ins w:id="916" w:author="Microsoft Office User" w:date="2021-12-10T16:49:00Z">
        <w:r>
          <w:rPr>
            <w:rFonts w:cstheme="minorHAnsi"/>
            <w:lang w:val="en-US"/>
          </w:rPr>
          <w:t xml:space="preserve"> to</w:t>
        </w:r>
      </w:ins>
      <w:ins w:id="917" w:author="Microsoft Office User" w:date="2021-12-10T16:48:00Z">
        <w:r>
          <w:rPr>
            <w:rFonts w:cstheme="minorHAnsi"/>
            <w:lang w:val="en-US"/>
          </w:rPr>
          <w:t xml:space="preserve"> reveal a complex and nuanced picture of how influence is distributed in </w:t>
        </w:r>
      </w:ins>
      <w:ins w:id="918" w:author="Microsoft Office User" w:date="2021-12-10T16:49:00Z">
        <w:r>
          <w:rPr>
            <w:rFonts w:cstheme="minorHAnsi"/>
            <w:lang w:val="en-US"/>
          </w:rPr>
          <w:t>meerkat social</w:t>
        </w:r>
      </w:ins>
      <w:ins w:id="919" w:author="Microsoft Office User" w:date="2021-12-10T16:48:00Z">
        <w:r>
          <w:rPr>
            <w:rFonts w:cstheme="minorHAnsi"/>
            <w:lang w:val="en-US"/>
          </w:rPr>
          <w:t xml:space="preserve"> groups</w:t>
        </w:r>
      </w:ins>
      <w:commentRangeStart w:id="920"/>
      <w:del w:id="921" w:author="Microsoft Office User" w:date="2021-12-10T16:45:00Z">
        <w:r w:rsidR="00092024" w:rsidRPr="006D69C5" w:rsidDel="00796494">
          <w:rPr>
            <w:rFonts w:cstheme="minorHAnsi"/>
            <w:lang w:val="en-US"/>
          </w:rPr>
          <w:delText>In this study</w:delText>
        </w:r>
        <w:r w:rsidR="001D5CC8" w:rsidRPr="006D69C5" w:rsidDel="00796494">
          <w:rPr>
            <w:rFonts w:cstheme="minorHAnsi"/>
            <w:lang w:val="en-US"/>
          </w:rPr>
          <w:delText>,</w:delText>
        </w:r>
        <w:r w:rsidR="00092024" w:rsidRPr="006D69C5" w:rsidDel="00796494">
          <w:rPr>
            <w:rFonts w:cstheme="minorHAnsi"/>
            <w:lang w:val="en-US"/>
          </w:rPr>
          <w:delText xml:space="preserve"> we </w:delText>
        </w:r>
        <w:r w:rsidR="00892AD3" w:rsidRPr="006D69C5" w:rsidDel="00796494">
          <w:rPr>
            <w:rFonts w:cstheme="minorHAnsi"/>
            <w:lang w:val="en-US"/>
          </w:rPr>
          <w:delText>analyzed</w:delText>
        </w:r>
        <w:r w:rsidR="00234190" w:rsidRPr="006D69C5" w:rsidDel="00796494">
          <w:rPr>
            <w:rFonts w:cstheme="minorHAnsi"/>
            <w:lang w:val="en-US"/>
          </w:rPr>
          <w:delText xml:space="preserve"> simultaneous </w:delText>
        </w:r>
        <w:r w:rsidR="001D5CC8" w:rsidRPr="006D69C5" w:rsidDel="00796494">
          <w:rPr>
            <w:rFonts w:cstheme="minorHAnsi"/>
            <w:lang w:val="en-US"/>
          </w:rPr>
          <w:delText xml:space="preserve">movement </w:delText>
        </w:r>
        <w:r w:rsidR="00234190" w:rsidRPr="006D69C5" w:rsidDel="00796494">
          <w:rPr>
            <w:rFonts w:cstheme="minorHAnsi"/>
            <w:lang w:val="en-US"/>
          </w:rPr>
          <w:delText>trajectories of most individuals in social groups of highly cohesive meerkat</w:delText>
        </w:r>
        <w:r w:rsidR="001D5CC8" w:rsidRPr="006D69C5" w:rsidDel="00796494">
          <w:rPr>
            <w:rFonts w:cstheme="minorHAnsi"/>
            <w:lang w:val="en-US"/>
          </w:rPr>
          <w:delText>s</w:delText>
        </w:r>
        <w:r w:rsidR="00234190" w:rsidRPr="006D69C5" w:rsidDel="00796494">
          <w:rPr>
            <w:rFonts w:cstheme="minorHAnsi"/>
            <w:lang w:val="en-US"/>
          </w:rPr>
          <w:delText xml:space="preserve"> </w:delText>
        </w:r>
        <w:r w:rsidR="001D5CC8" w:rsidRPr="006D69C5" w:rsidDel="00796494">
          <w:rPr>
            <w:rFonts w:cstheme="minorHAnsi"/>
            <w:lang w:val="en-US"/>
          </w:rPr>
          <w:delText>while foraging</w:delText>
        </w:r>
        <w:r w:rsidR="00234190" w:rsidRPr="006D69C5" w:rsidDel="00796494">
          <w:rPr>
            <w:rFonts w:cstheme="minorHAnsi"/>
            <w:lang w:val="en-US"/>
          </w:rPr>
          <w:delText>. We measured</w:delText>
        </w:r>
        <w:r w:rsidR="006D14DB" w:rsidDel="00796494">
          <w:rPr>
            <w:rFonts w:cstheme="minorHAnsi"/>
            <w:lang w:val="en-US"/>
          </w:rPr>
          <w:delText xml:space="preserve"> the probability that the group would</w:delText>
        </w:r>
        <w:r w:rsidR="003F37FD" w:rsidDel="00796494">
          <w:rPr>
            <w:rFonts w:cstheme="minorHAnsi"/>
            <w:lang w:val="en-US"/>
          </w:rPr>
          <w:delText xml:space="preserve"> turn</w:delText>
        </w:r>
        <w:r w:rsidR="006D14DB" w:rsidDel="00796494">
          <w:rPr>
            <w:rFonts w:cstheme="minorHAnsi"/>
            <w:lang w:val="en-US"/>
          </w:rPr>
          <w:delText xml:space="preserve"> towards a given direction or change its speed depending on the position and movement</w:delText>
        </w:r>
        <w:r w:rsidR="003F37FD" w:rsidDel="00796494">
          <w:rPr>
            <w:rFonts w:cstheme="minorHAnsi"/>
            <w:lang w:val="en-US"/>
          </w:rPr>
          <w:delText xml:space="preserve"> of focal individuals as proxies for their influence, and compared those between social statuses.</w:delText>
        </w:r>
        <w:r w:rsidR="00234190" w:rsidRPr="006D69C5" w:rsidDel="00796494">
          <w:rPr>
            <w:rFonts w:cstheme="minorHAnsi"/>
            <w:lang w:val="en-US"/>
          </w:rPr>
          <w:delText xml:space="preserve"> </w:delText>
        </w:r>
        <w:r w:rsidR="003F37FD" w:rsidDel="00796494">
          <w:rPr>
            <w:rFonts w:cstheme="minorHAnsi"/>
            <w:lang w:val="en-US"/>
          </w:rPr>
          <w:delText xml:space="preserve">We also calculated </w:delText>
        </w:r>
        <w:r w:rsidR="00234190" w:rsidRPr="006D69C5" w:rsidDel="00796494">
          <w:rPr>
            <w:rFonts w:cstheme="minorHAnsi"/>
            <w:lang w:val="en-US"/>
          </w:rPr>
          <w:delText xml:space="preserve">the average position of </w:delText>
        </w:r>
        <w:r w:rsidR="00B011CD" w:rsidRPr="006D69C5" w:rsidDel="00796494">
          <w:rPr>
            <w:rFonts w:cstheme="minorHAnsi"/>
            <w:lang w:val="en-US"/>
          </w:rPr>
          <w:delText xml:space="preserve">each </w:delText>
        </w:r>
        <w:r w:rsidR="00234190" w:rsidRPr="006D69C5" w:rsidDel="00796494">
          <w:rPr>
            <w:rFonts w:cstheme="minorHAnsi"/>
            <w:lang w:val="en-US"/>
          </w:rPr>
          <w:delText>individual along the axis of movement</w:delText>
        </w:r>
        <w:r w:rsidR="00B011CD" w:rsidRPr="006D69C5" w:rsidDel="00796494">
          <w:rPr>
            <w:rFonts w:cstheme="minorHAnsi"/>
            <w:lang w:val="en-US"/>
          </w:rPr>
          <w:delText xml:space="preserve">, </w:delText>
        </w:r>
        <w:r w:rsidR="003F37FD" w:rsidDel="00796494">
          <w:rPr>
            <w:rFonts w:cstheme="minorHAnsi"/>
            <w:lang w:val="en-US"/>
          </w:rPr>
          <w:delText>in order to compare one’s turning or speeding influence with its propensity to be in the front of the group</w:delText>
        </w:r>
        <w:r w:rsidR="00B011CD" w:rsidRPr="006D69C5" w:rsidDel="00796494">
          <w:rPr>
            <w:rFonts w:cstheme="minorHAnsi"/>
            <w:lang w:val="en-US"/>
          </w:rPr>
          <w:delText xml:space="preserve">. </w:delText>
        </w:r>
      </w:del>
      <w:del w:id="922" w:author="Microsoft Office User" w:date="2021-12-10T16:47:00Z">
        <w:r w:rsidR="00B011CD" w:rsidRPr="006D69C5" w:rsidDel="00796494">
          <w:rPr>
            <w:rFonts w:cstheme="minorHAnsi"/>
            <w:lang w:val="en-US"/>
          </w:rPr>
          <w:delText>The</w:delText>
        </w:r>
        <w:commentRangeEnd w:id="920"/>
        <w:r w:rsidDel="00796494">
          <w:rPr>
            <w:rStyle w:val="CommentReference"/>
            <w:lang w:val="en-CA" w:bidi="he-IL"/>
          </w:rPr>
          <w:commentReference w:id="920"/>
        </w:r>
        <w:r w:rsidR="00B011CD" w:rsidRPr="006D69C5" w:rsidDel="00796494">
          <w:rPr>
            <w:rFonts w:cstheme="minorHAnsi"/>
            <w:lang w:val="en-US"/>
          </w:rPr>
          <w:delText xml:space="preserve"> comparison of </w:delText>
        </w:r>
        <w:r w:rsidR="00127176" w:rsidDel="00796494">
          <w:rPr>
            <w:rFonts w:cstheme="minorHAnsi"/>
            <w:lang w:val="en-US"/>
          </w:rPr>
          <w:delText>five</w:delText>
        </w:r>
        <w:r w:rsidR="00B011CD" w:rsidRPr="006D69C5" w:rsidDel="00796494">
          <w:rPr>
            <w:rFonts w:cstheme="minorHAnsi"/>
            <w:lang w:val="en-US"/>
          </w:rPr>
          <w:delText xml:space="preserve"> different groups as well as the use of differen</w:delText>
        </w:r>
      </w:del>
      <w:del w:id="923" w:author="Microsoft Office User" w:date="2021-12-10T16:48:00Z">
        <w:r w:rsidR="00B011CD" w:rsidRPr="006D69C5" w:rsidDel="00796494">
          <w:rPr>
            <w:rFonts w:cstheme="minorHAnsi"/>
            <w:lang w:val="en-US"/>
          </w:rPr>
          <w:delText xml:space="preserve">t, complementary metrics to measure influence allow us to draw nuanced conclusions </w:delText>
        </w:r>
        <w:r w:rsidR="001F34A3" w:rsidRPr="006D69C5" w:rsidDel="00796494">
          <w:rPr>
            <w:rFonts w:cstheme="minorHAnsi"/>
            <w:lang w:val="en-US"/>
          </w:rPr>
          <w:delText xml:space="preserve">regarding mechanisms of </w:delText>
        </w:r>
        <w:r w:rsidR="008B5782" w:rsidDel="00796494">
          <w:rPr>
            <w:rFonts w:cstheme="minorHAnsi"/>
            <w:lang w:val="en-US"/>
          </w:rPr>
          <w:delText>collective decision-making</w:delText>
        </w:r>
        <w:r w:rsidR="001F34A3" w:rsidRPr="006D69C5" w:rsidDel="00796494">
          <w:rPr>
            <w:rFonts w:cstheme="minorHAnsi"/>
            <w:lang w:val="en-US"/>
          </w:rPr>
          <w:delText xml:space="preserve"> in meerkats</w:delText>
        </w:r>
      </w:del>
      <w:r w:rsidR="001F34A3" w:rsidRPr="006D69C5">
        <w:rPr>
          <w:rFonts w:cstheme="minorHAnsi"/>
          <w:lang w:val="en-US"/>
        </w:rPr>
        <w:t>.</w:t>
      </w:r>
      <w:ins w:id="924" w:author="Microsoft Office User" w:date="2021-12-10T16:45:00Z">
        <w:r>
          <w:rPr>
            <w:rFonts w:cstheme="minorHAnsi"/>
            <w:lang w:val="en-US"/>
          </w:rPr>
          <w:t xml:space="preserve"> </w:t>
        </w:r>
      </w:ins>
    </w:p>
    <w:bookmarkEnd w:id="912"/>
    <w:p w14:paraId="52AE234A" w14:textId="321E45AD" w:rsidR="001F34A3" w:rsidRPr="006D69C5" w:rsidRDefault="0096235B" w:rsidP="00796494">
      <w:pPr>
        <w:spacing w:line="360" w:lineRule="auto"/>
        <w:jc w:val="both"/>
        <w:rPr>
          <w:rFonts w:cstheme="minorHAnsi"/>
          <w:lang w:val="en-US"/>
        </w:rPr>
      </w:pPr>
      <w:del w:id="925" w:author="Microsoft Office User" w:date="2021-12-10T16:45:00Z">
        <w:r w:rsidDel="00796494">
          <w:rPr>
            <w:rFonts w:cstheme="minorHAnsi"/>
            <w:lang w:val="en-US"/>
          </w:rPr>
          <w:lastRenderedPageBreak/>
          <w:delText xml:space="preserve">In order to define influence within a given social system, it is important to know something about the decision-making mechanisms at play, and in particular the type of cues that individuals follow </w:delText>
        </w:r>
        <w:r w:rsidDel="00796494">
          <w:rPr>
            <w:rFonts w:cstheme="minorHAnsi"/>
            <w:lang w:val="en-US"/>
          </w:rPr>
          <w:fldChar w:fldCharType="begin"/>
        </w:r>
        <w:r w:rsidDel="00796494">
          <w:rPr>
            <w:rFonts w:cstheme="minorHAnsi"/>
            <w:lang w:val="en-US"/>
          </w:rPr>
          <w:delInstrText xml:space="preserve"> ADDIN ZOTERO_ITEM CSL_CITATION {"citationID":"lGx9g8pd","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delInstrText>
        </w:r>
        <w:r w:rsidDel="00796494">
          <w:rPr>
            <w:rFonts w:cstheme="minorHAnsi"/>
            <w:lang w:val="en-US"/>
          </w:rPr>
          <w:fldChar w:fldCharType="separate"/>
        </w:r>
        <w:r w:rsidRPr="0096235B" w:rsidDel="00796494">
          <w:rPr>
            <w:rFonts w:ascii="Calibri" w:hAnsi="Calibri" w:cs="Calibri"/>
            <w:lang w:val="en-US"/>
          </w:rPr>
          <w:delText>(Strandburg-Peshkin et al. 2018)</w:delText>
        </w:r>
        <w:r w:rsidDel="00796494">
          <w:rPr>
            <w:rFonts w:cstheme="minorHAnsi"/>
            <w:lang w:val="en-US"/>
          </w:rPr>
          <w:fldChar w:fldCharType="end"/>
        </w:r>
        <w:r w:rsidDel="00796494">
          <w:rPr>
            <w:rFonts w:cstheme="minorHAnsi"/>
            <w:lang w:val="en-US"/>
          </w:rPr>
          <w:delText xml:space="preserve">. </w:delText>
        </w:r>
      </w:del>
      <w:del w:id="926" w:author="Microsoft Office User" w:date="2021-12-10T16:50:00Z">
        <w:r w:rsidDel="00796494">
          <w:rPr>
            <w:rFonts w:cstheme="minorHAnsi"/>
            <w:lang w:val="en-US"/>
          </w:rPr>
          <w:delText>Here we found</w:delText>
        </w:r>
      </w:del>
      <w:ins w:id="927" w:author="Microsoft Office User" w:date="2021-12-10T16:50:00Z">
        <w:r w:rsidR="00796494">
          <w:rPr>
            <w:rFonts w:cstheme="minorHAnsi"/>
            <w:lang w:val="en-US"/>
          </w:rPr>
          <w:t>Our results show</w:t>
        </w:r>
      </w:ins>
      <w:r>
        <w:rPr>
          <w:rFonts w:cstheme="minorHAnsi"/>
          <w:lang w:val="en-US"/>
        </w:rPr>
        <w:t xml:space="preserve"> that both the position of individuals relative to others and their movement in particular directions </w:t>
      </w:r>
      <w:r w:rsidR="00892AD3">
        <w:rPr>
          <w:rFonts w:cstheme="minorHAnsi"/>
          <w:lang w:val="en-US"/>
        </w:rPr>
        <w:t xml:space="preserve">are linked with </w:t>
      </w:r>
      <w:ins w:id="928" w:author="Microsoft Office User" w:date="2021-12-10T16:50:00Z">
        <w:r w:rsidR="00796494">
          <w:rPr>
            <w:rFonts w:cstheme="minorHAnsi"/>
            <w:lang w:val="en-US"/>
          </w:rPr>
          <w:t xml:space="preserve">subsequent </w:t>
        </w:r>
      </w:ins>
      <w:del w:id="929" w:author="Microsoft Office User" w:date="2021-12-10T16:50:00Z">
        <w:r w:rsidR="00892AD3" w:rsidDel="00796494">
          <w:rPr>
            <w:rFonts w:cstheme="minorHAnsi"/>
            <w:lang w:val="en-US"/>
          </w:rPr>
          <w:delText xml:space="preserve">the </w:delText>
        </w:r>
      </w:del>
      <w:ins w:id="930" w:author="Microsoft Office User" w:date="2021-12-10T16:50:00Z">
        <w:r w:rsidR="00796494">
          <w:rPr>
            <w:rFonts w:cstheme="minorHAnsi"/>
            <w:lang w:val="en-US"/>
          </w:rPr>
          <w:t xml:space="preserve">changes in the </w:t>
        </w:r>
      </w:ins>
      <w:r w:rsidR="00892AD3">
        <w:rPr>
          <w:rFonts w:cstheme="minorHAnsi"/>
          <w:lang w:val="en-US"/>
        </w:rPr>
        <w:t>direction and speed of the rest of the group</w:t>
      </w:r>
      <w:del w:id="931" w:author="Microsoft Office User" w:date="2021-12-10T16:50:00Z">
        <w:r w:rsidR="00892AD3" w:rsidDel="00796494">
          <w:rPr>
            <w:rFonts w:cstheme="minorHAnsi"/>
            <w:lang w:val="en-US"/>
          </w:rPr>
          <w:delText xml:space="preserve"> to some extent</w:delText>
        </w:r>
      </w:del>
      <w:r w:rsidR="00892AD3">
        <w:rPr>
          <w:rFonts w:cstheme="minorHAnsi"/>
          <w:lang w:val="en-US"/>
        </w:rPr>
        <w:t>. However</w:t>
      </w:r>
      <w:r w:rsidR="00FE6F14">
        <w:rPr>
          <w:rFonts w:cstheme="minorHAnsi"/>
          <w:lang w:val="en-US"/>
        </w:rPr>
        <w:t>,</w:t>
      </w:r>
      <w:r w:rsidR="00892AD3">
        <w:rPr>
          <w:rFonts w:cstheme="minorHAnsi"/>
          <w:lang w:val="en-US"/>
        </w:rPr>
        <w:t xml:space="preserve"> </w:t>
      </w:r>
      <w:del w:id="932" w:author="Microsoft Office User" w:date="2021-12-10T16:51:00Z">
        <w:r w:rsidR="00892AD3" w:rsidDel="00796494">
          <w:rPr>
            <w:rFonts w:cstheme="minorHAnsi"/>
            <w:lang w:val="en-US"/>
          </w:rPr>
          <w:delText xml:space="preserve">when </w:delText>
        </w:r>
      </w:del>
      <w:del w:id="933" w:author="Microsoft Office User" w:date="2021-12-10T16:50:00Z">
        <w:r w:rsidR="00892AD3" w:rsidDel="00796494">
          <w:rPr>
            <w:rFonts w:cstheme="minorHAnsi"/>
            <w:lang w:val="en-US"/>
          </w:rPr>
          <w:delText>looking at the interaction between</w:delText>
        </w:r>
      </w:del>
      <w:del w:id="934" w:author="Microsoft Office User" w:date="2021-12-10T16:51:00Z">
        <w:r w:rsidR="00892AD3" w:rsidDel="00796494">
          <w:rPr>
            <w:rFonts w:cstheme="minorHAnsi"/>
            <w:lang w:val="en-US"/>
          </w:rPr>
          <w:delText xml:space="preserve"> position and movement, </w:delText>
        </w:r>
      </w:del>
      <w:r w:rsidR="00892AD3">
        <w:rPr>
          <w:rFonts w:cstheme="minorHAnsi"/>
          <w:lang w:val="en-US"/>
        </w:rPr>
        <w:t>we</w:t>
      </w:r>
      <w:r w:rsidR="001F34A3" w:rsidRPr="006D69C5">
        <w:rPr>
          <w:rFonts w:cstheme="minorHAnsi"/>
          <w:lang w:val="en-US"/>
        </w:rPr>
        <w:t xml:space="preserve"> found that overall </w:t>
      </w:r>
      <w:ins w:id="935" w:author="Microsoft Office User" w:date="2021-12-10T16:51:00Z">
        <w:r w:rsidR="00796494">
          <w:rPr>
            <w:rFonts w:cstheme="minorHAnsi"/>
            <w:lang w:val="en-US"/>
          </w:rPr>
          <w:t xml:space="preserve">an individual’s movement </w:t>
        </w:r>
      </w:ins>
      <w:del w:id="936" w:author="Microsoft Office User" w:date="2021-12-10T16:51:00Z">
        <w:r w:rsidR="00892AD3" w:rsidDel="00796494">
          <w:rPr>
            <w:rFonts w:cstheme="minorHAnsi"/>
            <w:lang w:val="en-US"/>
          </w:rPr>
          <w:delText>the latter</w:delText>
        </w:r>
        <w:r w:rsidR="001F34A3" w:rsidRPr="006D69C5" w:rsidDel="00796494">
          <w:rPr>
            <w:rFonts w:cstheme="minorHAnsi"/>
            <w:lang w:val="en-US"/>
          </w:rPr>
          <w:delText xml:space="preserve"> </w:delText>
        </w:r>
      </w:del>
      <w:r w:rsidR="001F34A3" w:rsidRPr="006D69C5">
        <w:rPr>
          <w:rFonts w:cstheme="minorHAnsi"/>
          <w:lang w:val="en-US"/>
        </w:rPr>
        <w:t xml:space="preserve">is more important </w:t>
      </w:r>
      <w:r w:rsidR="00892AD3">
        <w:rPr>
          <w:rFonts w:cstheme="minorHAnsi"/>
          <w:lang w:val="en-US"/>
        </w:rPr>
        <w:t xml:space="preserve">than </w:t>
      </w:r>
      <w:del w:id="937" w:author="Microsoft Office User" w:date="2021-12-10T16:51:00Z">
        <w:r w:rsidR="00892AD3" w:rsidDel="00796494">
          <w:rPr>
            <w:rFonts w:cstheme="minorHAnsi"/>
            <w:lang w:val="en-US"/>
          </w:rPr>
          <w:delText>the former</w:delText>
        </w:r>
      </w:del>
      <w:ins w:id="938" w:author="Microsoft Office User" w:date="2021-12-10T16:51:00Z">
        <w:r w:rsidR="00796494">
          <w:rPr>
            <w:rFonts w:cstheme="minorHAnsi"/>
            <w:lang w:val="en-US"/>
          </w:rPr>
          <w:t>its position</w:t>
        </w:r>
      </w:ins>
      <w:r w:rsidR="00892AD3">
        <w:rPr>
          <w:rFonts w:cstheme="minorHAnsi"/>
          <w:lang w:val="en-US"/>
        </w:rPr>
        <w:t xml:space="preserve"> </w:t>
      </w:r>
      <w:r w:rsidR="001F34A3" w:rsidRPr="006D69C5">
        <w:rPr>
          <w:rFonts w:cstheme="minorHAnsi"/>
          <w:lang w:val="en-US"/>
        </w:rPr>
        <w:t xml:space="preserve">in predicting </w:t>
      </w:r>
      <w:r w:rsidR="00A47676" w:rsidRPr="006D69C5">
        <w:rPr>
          <w:rFonts w:cstheme="minorHAnsi"/>
          <w:lang w:val="en-US"/>
        </w:rPr>
        <w:t xml:space="preserve">which direction </w:t>
      </w:r>
      <w:del w:id="939" w:author="Microsoft Office User" w:date="2021-12-10T16:51:00Z">
        <w:r w:rsidR="00A47676" w:rsidRPr="006D69C5" w:rsidDel="00796494">
          <w:rPr>
            <w:rFonts w:cstheme="minorHAnsi"/>
            <w:lang w:val="en-US"/>
          </w:rPr>
          <w:delText xml:space="preserve">the </w:delText>
        </w:r>
      </w:del>
      <w:ins w:id="940" w:author="Microsoft Office User" w:date="2021-12-10T16:51:00Z">
        <w:r w:rsidR="00796494">
          <w:rPr>
            <w:rFonts w:cstheme="minorHAnsi"/>
            <w:lang w:val="en-US"/>
          </w:rPr>
          <w:t>a</w:t>
        </w:r>
        <w:r w:rsidR="00796494" w:rsidRPr="006D69C5">
          <w:rPr>
            <w:rFonts w:cstheme="minorHAnsi"/>
            <w:lang w:val="en-US"/>
          </w:rPr>
          <w:t xml:space="preserve"> </w:t>
        </w:r>
      </w:ins>
      <w:r w:rsidR="00A47676" w:rsidRPr="006D69C5">
        <w:rPr>
          <w:rFonts w:cstheme="minorHAnsi"/>
          <w:lang w:val="en-US"/>
        </w:rPr>
        <w:t xml:space="preserve">group </w:t>
      </w:r>
      <w:del w:id="941" w:author="Microsoft Office User" w:date="2021-12-10T16:51:00Z">
        <w:r w:rsidR="00A47676" w:rsidRPr="006D69C5" w:rsidDel="00796494">
          <w:rPr>
            <w:rFonts w:cstheme="minorHAnsi"/>
            <w:lang w:val="en-US"/>
          </w:rPr>
          <w:delText>is going to go next</w:delText>
        </w:r>
      </w:del>
      <w:ins w:id="942" w:author="Microsoft Office User" w:date="2021-12-10T16:51:00Z">
        <w:r w:rsidR="00796494">
          <w:rPr>
            <w:rFonts w:cstheme="minorHAnsi"/>
            <w:lang w:val="en-US"/>
          </w:rPr>
          <w:t>will move next</w:t>
        </w:r>
      </w:ins>
      <w:r w:rsidR="00A47676" w:rsidRPr="006D69C5">
        <w:rPr>
          <w:rFonts w:cstheme="minorHAnsi"/>
          <w:lang w:val="en-US"/>
        </w:rPr>
        <w:t xml:space="preserve">, or when it will accelerate. Though </w:t>
      </w:r>
      <w:commentRangeStart w:id="943"/>
      <w:r w:rsidR="00A47676" w:rsidRPr="006D69C5">
        <w:rPr>
          <w:rFonts w:cstheme="minorHAnsi"/>
          <w:lang w:val="en-US"/>
        </w:rPr>
        <w:t>classical</w:t>
      </w:r>
      <w:commentRangeEnd w:id="943"/>
      <w:r w:rsidR="00796494">
        <w:rPr>
          <w:rStyle w:val="CommentReference"/>
          <w:lang w:val="en-CA" w:bidi="he-IL"/>
        </w:rPr>
        <w:commentReference w:id="943"/>
      </w:r>
      <w:r w:rsidR="00A47676" w:rsidRPr="006D69C5">
        <w:rPr>
          <w:rFonts w:cstheme="minorHAnsi"/>
          <w:lang w:val="en-US"/>
        </w:rPr>
        <w:t xml:space="preserve"> models of collective movement</w:t>
      </w:r>
      <w:r w:rsidR="00093264" w:rsidRPr="006D69C5">
        <w:rPr>
          <w:rFonts w:cstheme="minorHAnsi"/>
          <w:lang w:val="en-US"/>
        </w:rPr>
        <w:t xml:space="preserve"> (</w:t>
      </w:r>
      <w:r w:rsidR="00093264" w:rsidRPr="00127176">
        <w:rPr>
          <w:rFonts w:cstheme="minorHAnsi"/>
          <w:lang w:val="en-US"/>
        </w:rPr>
        <w:t>REF</w:t>
      </w:r>
      <w:r w:rsidR="00093264" w:rsidRPr="006D69C5">
        <w:rPr>
          <w:rFonts w:cstheme="minorHAnsi"/>
          <w:lang w:val="en-US"/>
        </w:rPr>
        <w:t>)</w:t>
      </w:r>
      <w:r w:rsidR="00A47676" w:rsidRPr="006D69C5">
        <w:rPr>
          <w:rFonts w:cstheme="minorHAnsi"/>
          <w:lang w:val="en-US"/>
        </w:rPr>
        <w:t xml:space="preserve"> </w:t>
      </w:r>
      <w:r w:rsidR="003C0BD3" w:rsidRPr="006D69C5">
        <w:rPr>
          <w:rFonts w:cstheme="minorHAnsi"/>
          <w:lang w:val="en-US"/>
        </w:rPr>
        <w:t xml:space="preserve">or controlled studies of moving animal groups </w:t>
      </w:r>
      <w:r w:rsidR="00093264" w:rsidRPr="006D69C5">
        <w:rPr>
          <w:rFonts w:cstheme="minorHAnsi"/>
          <w:lang w:val="en-US"/>
        </w:rPr>
        <w:t>(</w:t>
      </w:r>
      <w:r w:rsidR="00093264" w:rsidRPr="00127176">
        <w:rPr>
          <w:rFonts w:cstheme="minorHAnsi"/>
          <w:lang w:val="en-US"/>
        </w:rPr>
        <w:t>REF</w:t>
      </w:r>
      <w:r w:rsidR="00093264" w:rsidRPr="006D69C5">
        <w:rPr>
          <w:rFonts w:cstheme="minorHAnsi"/>
          <w:lang w:val="en-US"/>
        </w:rPr>
        <w:t xml:space="preserve">) </w:t>
      </w:r>
      <w:r w:rsidR="00A47676" w:rsidRPr="006D69C5">
        <w:rPr>
          <w:rFonts w:cstheme="minorHAnsi"/>
          <w:lang w:val="en-US"/>
        </w:rPr>
        <w:t xml:space="preserve">often find individual position to be an important predictor of where other individuals </w:t>
      </w:r>
      <w:r w:rsidR="003C0BD3" w:rsidRPr="006D69C5">
        <w:rPr>
          <w:rFonts w:cstheme="minorHAnsi"/>
          <w:lang w:val="en-US"/>
        </w:rPr>
        <w:t>are going to be moving next, our findings make sense in the light of the particular</w:t>
      </w:r>
      <w:r w:rsidR="00093264" w:rsidRPr="006D69C5">
        <w:rPr>
          <w:rFonts w:cstheme="minorHAnsi"/>
          <w:lang w:val="en-US"/>
        </w:rPr>
        <w:t xml:space="preserve"> </w:t>
      </w:r>
      <w:r w:rsidR="003C0BD3" w:rsidRPr="006D69C5">
        <w:rPr>
          <w:rFonts w:cstheme="minorHAnsi"/>
          <w:lang w:val="en-US"/>
        </w:rPr>
        <w:t>type of movement exhibited by meerkat groups. Indeed</w:t>
      </w:r>
      <w:r w:rsidR="001E39F5" w:rsidRPr="006D69C5">
        <w:rPr>
          <w:rFonts w:cstheme="minorHAnsi"/>
          <w:lang w:val="en-US"/>
        </w:rPr>
        <w:t>,</w:t>
      </w:r>
      <w:r w:rsidR="00093264" w:rsidRPr="006D69C5">
        <w:rPr>
          <w:rFonts w:cstheme="minorHAnsi"/>
          <w:lang w:val="en-US"/>
        </w:rPr>
        <w:t xml:space="preserve"> contrary to animals in the studies cited above which tend to be always in</w:t>
      </w:r>
      <w:r w:rsidR="008B5782">
        <w:rPr>
          <w:rFonts w:cstheme="minorHAnsi"/>
          <w:lang w:val="en-US"/>
        </w:rPr>
        <w:t xml:space="preserve"> polarized</w:t>
      </w:r>
      <w:r w:rsidR="00093264" w:rsidRPr="006D69C5">
        <w:rPr>
          <w:rFonts w:cstheme="minorHAnsi"/>
          <w:lang w:val="en-US"/>
        </w:rPr>
        <w:t xml:space="preserve"> motion</w:t>
      </w:r>
      <w:r w:rsidR="006219BE" w:rsidRPr="006D69C5">
        <w:rPr>
          <w:rFonts w:cstheme="minorHAnsi"/>
          <w:lang w:val="en-US"/>
        </w:rPr>
        <w:t xml:space="preserve"> and for which therefore position i</w:t>
      </w:r>
      <w:r w:rsidR="008621DC" w:rsidRPr="006D69C5">
        <w:rPr>
          <w:rFonts w:cstheme="minorHAnsi"/>
          <w:lang w:val="en-US"/>
        </w:rPr>
        <w:t>s</w:t>
      </w:r>
      <w:r w:rsidR="006219BE" w:rsidRPr="006D69C5">
        <w:rPr>
          <w:rFonts w:cstheme="minorHAnsi"/>
          <w:lang w:val="en-US"/>
        </w:rPr>
        <w:t xml:space="preserve"> a strong indicator of direction</w:t>
      </w:r>
      <w:r w:rsidR="00093264" w:rsidRPr="006D69C5">
        <w:rPr>
          <w:rFonts w:cstheme="minorHAnsi"/>
          <w:lang w:val="en-US"/>
        </w:rPr>
        <w:t>,</w:t>
      </w:r>
      <w:r w:rsidR="003C0BD3" w:rsidRPr="006D69C5">
        <w:rPr>
          <w:rFonts w:cstheme="minorHAnsi"/>
          <w:lang w:val="en-US"/>
        </w:rPr>
        <w:t xml:space="preserve"> </w:t>
      </w:r>
      <w:r w:rsidR="00093264" w:rsidRPr="006D69C5">
        <w:rPr>
          <w:rFonts w:cstheme="minorHAnsi"/>
          <w:lang w:val="en-US"/>
        </w:rPr>
        <w:t>a lot of the time each individual meerkat is foraging independently from others</w:t>
      </w:r>
      <w:r w:rsidR="006219BE" w:rsidRPr="006D69C5">
        <w:rPr>
          <w:rFonts w:cstheme="minorHAnsi"/>
          <w:lang w:val="en-US"/>
        </w:rPr>
        <w:t xml:space="preserve"> while the group as a whole is relatively stationary</w:t>
      </w:r>
      <w:ins w:id="944" w:author="Microsoft Office User" w:date="2021-12-10T16:59:00Z">
        <w:r w:rsidR="00D03633">
          <w:rPr>
            <w:rFonts w:cstheme="minorHAnsi"/>
            <w:lang w:val="en-US"/>
          </w:rPr>
          <w:t>.</w:t>
        </w:r>
      </w:ins>
      <w:del w:id="945" w:author="Microsoft Office User" w:date="2021-12-10T16:59:00Z">
        <w:r w:rsidR="00093264" w:rsidRPr="006D69C5" w:rsidDel="00D03633">
          <w:rPr>
            <w:rFonts w:cstheme="minorHAnsi"/>
            <w:lang w:val="en-US"/>
          </w:rPr>
          <w:delText>,</w:delText>
        </w:r>
      </w:del>
      <w:r w:rsidR="00093264" w:rsidRPr="006D69C5">
        <w:rPr>
          <w:rFonts w:cstheme="minorHAnsi"/>
          <w:lang w:val="en-US"/>
        </w:rPr>
        <w:t xml:space="preserve"> </w:t>
      </w:r>
      <w:ins w:id="946" w:author="Microsoft Office User" w:date="2021-12-10T16:59:00Z">
        <w:r w:rsidR="00D03633">
          <w:rPr>
            <w:rFonts w:cstheme="minorHAnsi"/>
            <w:lang w:val="en-US"/>
          </w:rPr>
          <w:t>T</w:t>
        </w:r>
      </w:ins>
      <w:del w:id="947" w:author="Microsoft Office User" w:date="2021-12-10T16:59:00Z">
        <w:r w:rsidR="00B241F5" w:rsidDel="00D03633">
          <w:rPr>
            <w:rFonts w:cstheme="minorHAnsi"/>
            <w:lang w:val="en-US"/>
          </w:rPr>
          <w:delText>t</w:delText>
        </w:r>
      </w:del>
      <w:r w:rsidR="00B241F5">
        <w:rPr>
          <w:rFonts w:cstheme="minorHAnsi"/>
          <w:lang w:val="en-US"/>
        </w:rPr>
        <w:t>hus</w:t>
      </w:r>
      <w:ins w:id="948" w:author="Microsoft Office User" w:date="2021-12-10T16:59:00Z">
        <w:r w:rsidR="00D03633">
          <w:rPr>
            <w:rFonts w:cstheme="minorHAnsi"/>
            <w:lang w:val="en-US"/>
          </w:rPr>
          <w:t>,</w:t>
        </w:r>
      </w:ins>
      <w:r w:rsidR="00093264" w:rsidRPr="006D69C5">
        <w:rPr>
          <w:rFonts w:cstheme="minorHAnsi"/>
          <w:lang w:val="en-US"/>
        </w:rPr>
        <w:t xml:space="preserve"> their </w:t>
      </w:r>
      <w:ins w:id="949" w:author="Microsoft Office User" w:date="2021-12-10T17:00:00Z">
        <w:r w:rsidR="00D03633">
          <w:rPr>
            <w:rFonts w:cstheme="minorHAnsi"/>
            <w:lang w:val="en-US"/>
          </w:rPr>
          <w:t xml:space="preserve">current </w:t>
        </w:r>
      </w:ins>
      <w:r w:rsidR="00093264" w:rsidRPr="006D69C5">
        <w:rPr>
          <w:rFonts w:cstheme="minorHAnsi"/>
          <w:lang w:val="en-US"/>
        </w:rPr>
        <w:t xml:space="preserve">position in the group doesn’t necessarily entail the direction </w:t>
      </w:r>
      <w:r w:rsidR="006219BE" w:rsidRPr="006D69C5">
        <w:rPr>
          <w:rFonts w:cstheme="minorHAnsi"/>
          <w:lang w:val="en-US"/>
        </w:rPr>
        <w:t xml:space="preserve">where </w:t>
      </w:r>
      <w:r w:rsidR="00093264" w:rsidRPr="006D69C5">
        <w:rPr>
          <w:rFonts w:cstheme="minorHAnsi"/>
          <w:lang w:val="en-US"/>
        </w:rPr>
        <w:t xml:space="preserve">they want to go next. Rather, </w:t>
      </w:r>
      <w:r w:rsidR="008B5782">
        <w:rPr>
          <w:rFonts w:cstheme="minorHAnsi"/>
          <w:lang w:val="en-US"/>
        </w:rPr>
        <w:t>our</w:t>
      </w:r>
      <w:r w:rsidR="00093264" w:rsidRPr="006D69C5">
        <w:rPr>
          <w:rFonts w:cstheme="minorHAnsi"/>
          <w:lang w:val="en-US"/>
        </w:rPr>
        <w:t xml:space="preserve"> results</w:t>
      </w:r>
      <w:r w:rsidR="008B5782">
        <w:rPr>
          <w:rFonts w:cstheme="minorHAnsi"/>
          <w:lang w:val="en-US"/>
        </w:rPr>
        <w:t xml:space="preserve"> indicate that meerkat’s</w:t>
      </w:r>
      <w:r w:rsidR="006219BE" w:rsidRPr="006D69C5">
        <w:rPr>
          <w:rFonts w:cstheme="minorHAnsi"/>
          <w:lang w:val="en-US"/>
        </w:rPr>
        <w:t xml:space="preserve"> likelihood to influence the group’s direction </w:t>
      </w:r>
      <w:r w:rsidR="00CF359E" w:rsidRPr="006D69C5">
        <w:rPr>
          <w:rFonts w:cstheme="minorHAnsi"/>
          <w:lang w:val="en-US"/>
        </w:rPr>
        <w:t xml:space="preserve">of movement increases with the speed at which they move </w:t>
      </w:r>
      <w:r w:rsidR="009637EB">
        <w:rPr>
          <w:rFonts w:cstheme="minorHAnsi"/>
          <w:lang w:val="en-US"/>
        </w:rPr>
        <w:t>in</w:t>
      </w:r>
      <w:r w:rsidR="00CF359E" w:rsidRPr="006D69C5">
        <w:rPr>
          <w:rFonts w:cstheme="minorHAnsi"/>
          <w:lang w:val="en-US"/>
        </w:rPr>
        <w:t xml:space="preserve"> that particular direction.</w:t>
      </w:r>
      <w:r w:rsidR="008B5782">
        <w:rPr>
          <w:rFonts w:cstheme="minorHAnsi"/>
          <w:lang w:val="en-US"/>
        </w:rPr>
        <w:t xml:space="preserve"> </w:t>
      </w:r>
      <w:r w:rsidR="00977B5A">
        <w:rPr>
          <w:rFonts w:cstheme="minorHAnsi"/>
          <w:lang w:val="en-US"/>
        </w:rPr>
        <w:t xml:space="preserve">Individuals </w:t>
      </w:r>
      <w:del w:id="950" w:author="Microsoft Office User" w:date="2021-12-10T17:00:00Z">
        <w:r w:rsidR="00977B5A" w:rsidDel="00D03633">
          <w:rPr>
            <w:rFonts w:cstheme="minorHAnsi"/>
            <w:lang w:val="en-US"/>
          </w:rPr>
          <w:delText xml:space="preserve">thus </w:delText>
        </w:r>
      </w:del>
      <w:ins w:id="951" w:author="Microsoft Office User" w:date="2021-12-10T17:00:00Z">
        <w:r w:rsidR="00D03633">
          <w:rPr>
            <w:rFonts w:cstheme="minorHAnsi"/>
            <w:lang w:val="en-US"/>
          </w:rPr>
          <w:t xml:space="preserve">therefore </w:t>
        </w:r>
      </w:ins>
      <w:r w:rsidR="00977B5A">
        <w:rPr>
          <w:rFonts w:cstheme="minorHAnsi"/>
          <w:lang w:val="en-US"/>
        </w:rPr>
        <w:t xml:space="preserve">likely draw information more </w:t>
      </w:r>
      <w:r w:rsidR="00B241F5">
        <w:rPr>
          <w:rFonts w:cstheme="minorHAnsi"/>
          <w:lang w:val="en-US"/>
        </w:rPr>
        <w:t>from</w:t>
      </w:r>
      <w:r w:rsidR="00977B5A">
        <w:rPr>
          <w:rFonts w:cstheme="minorHAnsi"/>
          <w:lang w:val="en-US"/>
        </w:rPr>
        <w:t xml:space="preserve"> the movement than the location of others. </w:t>
      </w:r>
      <w:del w:id="952" w:author="Microsoft Office User" w:date="2021-12-10T17:00:00Z">
        <w:r w:rsidR="00CF359E" w:rsidRPr="006D69C5" w:rsidDel="00D03633">
          <w:rPr>
            <w:rFonts w:cstheme="minorHAnsi"/>
            <w:lang w:val="en-US"/>
          </w:rPr>
          <w:delText xml:space="preserve">This </w:delText>
        </w:r>
        <w:r w:rsidR="00977B5A" w:rsidDel="00D03633">
          <w:rPr>
            <w:rFonts w:cstheme="minorHAnsi"/>
            <w:lang w:val="en-US"/>
          </w:rPr>
          <w:delText xml:space="preserve">result </w:delText>
        </w:r>
        <w:r w:rsidR="009637EB" w:rsidDel="00D03633">
          <w:rPr>
            <w:rFonts w:cstheme="minorHAnsi"/>
            <w:lang w:val="en-US"/>
          </w:rPr>
          <w:delText>stresses</w:delText>
        </w:r>
        <w:r w:rsidR="00CF359E" w:rsidRPr="006D69C5" w:rsidDel="00D03633">
          <w:rPr>
            <w:rFonts w:cstheme="minorHAnsi"/>
            <w:lang w:val="en-US"/>
          </w:rPr>
          <w:delText xml:space="preserve"> how important</w:delText>
        </w:r>
        <w:r w:rsidR="00977B5A" w:rsidDel="00D03633">
          <w:rPr>
            <w:rFonts w:cstheme="minorHAnsi"/>
            <w:lang w:val="en-US"/>
          </w:rPr>
          <w:delText xml:space="preserve"> having </w:delText>
        </w:r>
        <w:r w:rsidR="009637EB" w:rsidDel="00D03633">
          <w:rPr>
            <w:rFonts w:cstheme="minorHAnsi"/>
            <w:lang w:val="en-US"/>
          </w:rPr>
          <w:delText xml:space="preserve">information about </w:delText>
        </w:r>
        <w:r w:rsidR="00CF359E" w:rsidRPr="006D69C5" w:rsidDel="00D03633">
          <w:rPr>
            <w:rFonts w:cstheme="minorHAnsi"/>
            <w:lang w:val="en-US"/>
          </w:rPr>
          <w:delText>the type of movement exhibited by a collective group</w:delText>
        </w:r>
        <w:r w:rsidR="00977B5A" w:rsidDel="00D03633">
          <w:rPr>
            <w:rFonts w:cstheme="minorHAnsi"/>
            <w:lang w:val="en-US"/>
          </w:rPr>
          <w:delText xml:space="preserve"> can be</w:delText>
        </w:r>
        <w:r w:rsidR="00CF359E" w:rsidRPr="006D69C5" w:rsidDel="00D03633">
          <w:rPr>
            <w:rFonts w:cstheme="minorHAnsi"/>
            <w:lang w:val="en-US"/>
          </w:rPr>
          <w:delText xml:space="preserve"> in</w:delText>
        </w:r>
        <w:r w:rsidR="009637EB" w:rsidDel="00D03633">
          <w:rPr>
            <w:rFonts w:cstheme="minorHAnsi"/>
            <w:lang w:val="en-US"/>
          </w:rPr>
          <w:delText xml:space="preserve"> order to</w:delText>
        </w:r>
        <w:r w:rsidR="00CF359E" w:rsidRPr="006D69C5" w:rsidDel="00D03633">
          <w:rPr>
            <w:rFonts w:cstheme="minorHAnsi"/>
            <w:lang w:val="en-US"/>
          </w:rPr>
          <w:delText xml:space="preserve"> </w:delText>
        </w:r>
        <w:r w:rsidR="009637EB" w:rsidDel="00D03633">
          <w:rPr>
            <w:rFonts w:cstheme="minorHAnsi"/>
            <w:lang w:val="en-US"/>
          </w:rPr>
          <w:delText>study</w:delText>
        </w:r>
        <w:r w:rsidR="00CF359E" w:rsidRPr="006D69C5" w:rsidDel="00D03633">
          <w:rPr>
            <w:rFonts w:cstheme="minorHAnsi"/>
            <w:lang w:val="en-US"/>
          </w:rPr>
          <w:delText xml:space="preserve"> the decision-making rules they follow.</w:delText>
        </w:r>
        <w:r w:rsidR="00136998" w:rsidRPr="006D69C5" w:rsidDel="00D03633">
          <w:rPr>
            <w:rFonts w:cstheme="minorHAnsi"/>
            <w:lang w:val="en-US"/>
          </w:rPr>
          <w:delText xml:space="preserve"> </w:delText>
        </w:r>
      </w:del>
    </w:p>
    <w:p w14:paraId="383CE09B" w14:textId="11272AFA" w:rsidR="00136998" w:rsidRPr="006D69C5" w:rsidRDefault="00012DA5" w:rsidP="001F34A3">
      <w:pPr>
        <w:spacing w:line="360" w:lineRule="auto"/>
        <w:jc w:val="both"/>
        <w:rPr>
          <w:rFonts w:cstheme="minorHAnsi"/>
          <w:lang w:val="en-US"/>
        </w:rPr>
      </w:pPr>
      <w:del w:id="953" w:author="Microsoft Office User" w:date="2021-12-10T17:01:00Z">
        <w:r w:rsidRPr="006D69C5" w:rsidDel="00252D19">
          <w:rPr>
            <w:rFonts w:cstheme="minorHAnsi"/>
            <w:lang w:val="en-US"/>
          </w:rPr>
          <w:delText>When looking for consistent differences between status a</w:delText>
        </w:r>
      </w:del>
      <w:ins w:id="954" w:author="Microsoft Office User" w:date="2021-12-10T17:01:00Z">
        <w:r w:rsidR="00252D19">
          <w:rPr>
            <w:rFonts w:cstheme="minorHAnsi"/>
            <w:lang w:val="en-US"/>
          </w:rPr>
          <w:t>A</w:t>
        </w:r>
      </w:ins>
      <w:r w:rsidRPr="006D69C5">
        <w:rPr>
          <w:rFonts w:cstheme="minorHAnsi"/>
          <w:lang w:val="en-US"/>
        </w:rPr>
        <w:t xml:space="preserve">cross </w:t>
      </w:r>
      <w:del w:id="955" w:author="Microsoft Office User" w:date="2021-12-10T17:02:00Z">
        <w:r w:rsidRPr="006D69C5" w:rsidDel="00252D19">
          <w:rPr>
            <w:rFonts w:cstheme="minorHAnsi"/>
            <w:lang w:val="en-US"/>
          </w:rPr>
          <w:delText xml:space="preserve">our </w:delText>
        </w:r>
      </w:del>
      <w:ins w:id="956" w:author="Microsoft Office User" w:date="2021-12-10T17:02:00Z">
        <w:r w:rsidR="00252D19">
          <w:rPr>
            <w:rFonts w:cstheme="minorHAnsi"/>
            <w:lang w:val="en-US"/>
          </w:rPr>
          <w:t>the</w:t>
        </w:r>
        <w:r w:rsidR="00252D19" w:rsidRPr="006D69C5">
          <w:rPr>
            <w:rFonts w:cstheme="minorHAnsi"/>
            <w:lang w:val="en-US"/>
          </w:rPr>
          <w:t xml:space="preserve"> </w:t>
        </w:r>
      </w:ins>
      <w:r w:rsidRPr="006D69C5">
        <w:rPr>
          <w:rFonts w:cstheme="minorHAnsi"/>
          <w:lang w:val="en-US"/>
        </w:rPr>
        <w:t xml:space="preserve">5 </w:t>
      </w:r>
      <w:del w:id="957" w:author="Microsoft Office User" w:date="2021-12-10T17:02:00Z">
        <w:r w:rsidRPr="006D69C5" w:rsidDel="00252D19">
          <w:rPr>
            <w:rFonts w:cstheme="minorHAnsi"/>
            <w:lang w:val="en-US"/>
          </w:rPr>
          <w:delText xml:space="preserve">study </w:delText>
        </w:r>
      </w:del>
      <w:ins w:id="958" w:author="Microsoft Office User" w:date="2021-12-10T17:02:00Z">
        <w:r w:rsidR="00252D19">
          <w:rPr>
            <w:rFonts w:cstheme="minorHAnsi"/>
            <w:lang w:val="en-US"/>
          </w:rPr>
          <w:t>social</w:t>
        </w:r>
        <w:r w:rsidR="00252D19" w:rsidRPr="006D69C5">
          <w:rPr>
            <w:rFonts w:cstheme="minorHAnsi"/>
            <w:lang w:val="en-US"/>
          </w:rPr>
          <w:t xml:space="preserve"> </w:t>
        </w:r>
      </w:ins>
      <w:r w:rsidRPr="006D69C5">
        <w:rPr>
          <w:rFonts w:cstheme="minorHAnsi"/>
          <w:lang w:val="en-US"/>
        </w:rPr>
        <w:t>groups</w:t>
      </w:r>
      <w:ins w:id="959" w:author="Microsoft Office User" w:date="2021-12-10T17:02:00Z">
        <w:r w:rsidR="00252D19">
          <w:rPr>
            <w:rFonts w:cstheme="minorHAnsi"/>
            <w:lang w:val="en-US"/>
          </w:rPr>
          <w:t xml:space="preserve"> we monitored</w:t>
        </w:r>
      </w:ins>
      <w:r w:rsidRPr="006D69C5">
        <w:rPr>
          <w:rFonts w:cstheme="minorHAnsi"/>
          <w:lang w:val="en-US"/>
        </w:rPr>
        <w:t xml:space="preserve">, </w:t>
      </w:r>
      <w:del w:id="960" w:author="Microsoft Office User" w:date="2021-12-10T17:01:00Z">
        <w:r w:rsidRPr="006D69C5" w:rsidDel="00252D19">
          <w:rPr>
            <w:rFonts w:cstheme="minorHAnsi"/>
            <w:lang w:val="en-US"/>
          </w:rPr>
          <w:delText xml:space="preserve">it appears that </w:delText>
        </w:r>
      </w:del>
      <w:r w:rsidR="009637EB">
        <w:rPr>
          <w:rFonts w:cstheme="minorHAnsi"/>
          <w:lang w:val="en-CA"/>
        </w:rPr>
        <w:t>the dominant female</w:t>
      </w:r>
      <w:ins w:id="961" w:author="Microsoft Office User" w:date="2021-12-10T17:02:00Z">
        <w:r w:rsidR="00252D19">
          <w:rPr>
            <w:rFonts w:cstheme="minorHAnsi"/>
            <w:lang w:val="en-CA"/>
          </w:rPr>
          <w:t>s represented</w:t>
        </w:r>
      </w:ins>
      <w:del w:id="962" w:author="Microsoft Office User" w:date="2021-12-10T17:02:00Z">
        <w:r w:rsidR="009637EB" w:rsidDel="00252D19">
          <w:rPr>
            <w:rFonts w:cstheme="minorHAnsi"/>
            <w:lang w:val="en-CA"/>
          </w:rPr>
          <w:delText xml:space="preserve"> is </w:delText>
        </w:r>
      </w:del>
      <w:ins w:id="963" w:author="Microsoft Office User" w:date="2021-12-10T17:02:00Z">
        <w:r w:rsidR="00252D19">
          <w:rPr>
            <w:rFonts w:cstheme="minorHAnsi"/>
            <w:lang w:val="en-CA"/>
          </w:rPr>
          <w:t xml:space="preserve"> </w:t>
        </w:r>
      </w:ins>
      <w:del w:id="964" w:author="Microsoft Office User" w:date="2021-12-10T17:02:00Z">
        <w:r w:rsidR="009637EB" w:rsidDel="00252D19">
          <w:rPr>
            <w:rFonts w:cstheme="minorHAnsi"/>
            <w:lang w:val="en-CA"/>
          </w:rPr>
          <w:delText xml:space="preserve">a </w:delText>
        </w:r>
      </w:del>
      <w:r w:rsidR="009637EB">
        <w:rPr>
          <w:rFonts w:cstheme="minorHAnsi"/>
          <w:lang w:val="en-CA"/>
        </w:rPr>
        <w:t>clear outlier</w:t>
      </w:r>
      <w:ins w:id="965" w:author="Microsoft Office User" w:date="2021-12-10T17:02:00Z">
        <w:r w:rsidR="00252D19">
          <w:rPr>
            <w:rFonts w:cstheme="minorHAnsi"/>
            <w:lang w:val="en-CA"/>
          </w:rPr>
          <w:t>s</w:t>
        </w:r>
      </w:ins>
      <w:r w:rsidR="009637EB">
        <w:rPr>
          <w:rFonts w:cstheme="minorHAnsi"/>
          <w:lang w:val="en-CA"/>
        </w:rPr>
        <w:t xml:space="preserve"> in terms of turning influence</w:t>
      </w:r>
      <w:ins w:id="966" w:author="Microsoft Office User" w:date="2021-12-10T17:02:00Z">
        <w:r w:rsidR="00252D19">
          <w:rPr>
            <w:rFonts w:cstheme="minorHAnsi"/>
            <w:lang w:val="en-US"/>
          </w:rPr>
          <w:t>.</w:t>
        </w:r>
      </w:ins>
      <w:del w:id="967" w:author="Microsoft Office User" w:date="2021-12-10T17:02:00Z">
        <w:r w:rsidRPr="006D69C5" w:rsidDel="00252D19">
          <w:rPr>
            <w:rFonts w:cstheme="minorHAnsi"/>
            <w:lang w:val="en-US"/>
          </w:rPr>
          <w:delText>:</w:delText>
        </w:r>
      </w:del>
      <w:r w:rsidRPr="006D69C5">
        <w:rPr>
          <w:rFonts w:cstheme="minorHAnsi"/>
          <w:lang w:val="en-US"/>
        </w:rPr>
        <w:t xml:space="preserve"> </w:t>
      </w:r>
      <w:del w:id="968" w:author="Microsoft Office User" w:date="2021-12-10T17:02:00Z">
        <w:r w:rsidRPr="006D69C5" w:rsidDel="00252D19">
          <w:rPr>
            <w:rFonts w:cstheme="minorHAnsi"/>
            <w:lang w:val="en-US"/>
          </w:rPr>
          <w:delText>she has</w:delText>
        </w:r>
      </w:del>
      <w:ins w:id="969" w:author="Microsoft Office User" w:date="2021-12-10T17:02:00Z">
        <w:r w:rsidR="00252D19">
          <w:rPr>
            <w:rFonts w:cstheme="minorHAnsi"/>
            <w:lang w:val="en-US"/>
          </w:rPr>
          <w:t>Dominant females had</w:t>
        </w:r>
      </w:ins>
      <w:r w:rsidRPr="006D69C5">
        <w:rPr>
          <w:rFonts w:cstheme="minorHAnsi"/>
          <w:lang w:val="en-US"/>
        </w:rPr>
        <w:t xml:space="preserve"> </w:t>
      </w:r>
      <w:del w:id="970" w:author="Microsoft Office User" w:date="2021-12-10T17:02:00Z">
        <w:r w:rsidRPr="006D69C5" w:rsidDel="00252D19">
          <w:rPr>
            <w:rFonts w:cstheme="minorHAnsi"/>
            <w:lang w:val="en-US"/>
          </w:rPr>
          <w:delText xml:space="preserve">indeed </w:delText>
        </w:r>
      </w:del>
      <w:r w:rsidRPr="006D69C5">
        <w:rPr>
          <w:rFonts w:cstheme="minorHAnsi"/>
          <w:lang w:val="en-US"/>
        </w:rPr>
        <w:t xml:space="preserve">significantly higher </w:t>
      </w:r>
      <w:r w:rsidR="00437B75">
        <w:rPr>
          <w:rFonts w:cstheme="minorHAnsi"/>
          <w:lang w:val="en-US"/>
        </w:rPr>
        <w:t xml:space="preserve">movement </w:t>
      </w:r>
      <w:r w:rsidRPr="006D69C5">
        <w:rPr>
          <w:rFonts w:cstheme="minorHAnsi"/>
          <w:lang w:val="en-US"/>
        </w:rPr>
        <w:t>turning influence</w:t>
      </w:r>
      <w:del w:id="971" w:author="Microsoft Office User" w:date="2021-12-10T17:03:00Z">
        <w:r w:rsidR="00E6792B" w:rsidRPr="006D69C5" w:rsidDel="00252D19">
          <w:rPr>
            <w:rFonts w:cstheme="minorHAnsi"/>
            <w:lang w:val="en-US"/>
          </w:rPr>
          <w:delText xml:space="preserve"> across all groups</w:delText>
        </w:r>
      </w:del>
      <w:r w:rsidRPr="006D69C5">
        <w:rPr>
          <w:rFonts w:cstheme="minorHAnsi"/>
          <w:lang w:val="en-US"/>
        </w:rPr>
        <w:t xml:space="preserve">, meaning that the rest of the group </w:t>
      </w:r>
      <w:ins w:id="972" w:author="Microsoft Office User" w:date="2021-12-10T17:03:00Z">
        <w:r w:rsidR="00252D19">
          <w:rPr>
            <w:rFonts w:cstheme="minorHAnsi"/>
            <w:lang w:val="en-US"/>
          </w:rPr>
          <w:t>was</w:t>
        </w:r>
      </w:ins>
      <w:del w:id="973" w:author="Microsoft Office User" w:date="2021-12-10T17:03:00Z">
        <w:r w:rsidRPr="006D69C5" w:rsidDel="00252D19">
          <w:rPr>
            <w:rFonts w:cstheme="minorHAnsi"/>
            <w:lang w:val="en-US"/>
          </w:rPr>
          <w:delText>is</w:delText>
        </w:r>
      </w:del>
      <w:r w:rsidRPr="006D69C5">
        <w:rPr>
          <w:rFonts w:cstheme="minorHAnsi"/>
          <w:lang w:val="en-US"/>
        </w:rPr>
        <w:t xml:space="preserve"> </w:t>
      </w:r>
      <w:del w:id="974" w:author="Microsoft Office User" w:date="2021-12-10T17:05:00Z">
        <w:r w:rsidRPr="006D69C5" w:rsidDel="00D3366E">
          <w:rPr>
            <w:rFonts w:cstheme="minorHAnsi"/>
            <w:lang w:val="en-US"/>
          </w:rPr>
          <w:delText xml:space="preserve">much </w:delText>
        </w:r>
      </w:del>
      <w:r w:rsidRPr="006D69C5">
        <w:rPr>
          <w:rFonts w:cstheme="minorHAnsi"/>
          <w:lang w:val="en-US"/>
        </w:rPr>
        <w:t xml:space="preserve">more likely to </w:t>
      </w:r>
      <w:del w:id="975" w:author="Microsoft Office User" w:date="2021-12-10T17:06:00Z">
        <w:r w:rsidRPr="006D69C5" w:rsidDel="00D3366E">
          <w:rPr>
            <w:rFonts w:cstheme="minorHAnsi"/>
            <w:lang w:val="en-US"/>
          </w:rPr>
          <w:delText xml:space="preserve">move towards the same direction where she just moved to, </w:delText>
        </w:r>
      </w:del>
      <w:ins w:id="976" w:author="Microsoft Office User" w:date="2021-12-10T17:06:00Z">
        <w:r w:rsidR="00D3366E">
          <w:rPr>
            <w:rFonts w:cstheme="minorHAnsi"/>
            <w:lang w:val="en-US"/>
          </w:rPr>
          <w:t xml:space="preserve">follow her movement direction </w:t>
        </w:r>
      </w:ins>
      <w:r w:rsidRPr="006D69C5">
        <w:rPr>
          <w:rFonts w:cstheme="minorHAnsi"/>
          <w:lang w:val="en-US"/>
        </w:rPr>
        <w:t>than any</w:t>
      </w:r>
      <w:ins w:id="977" w:author="Microsoft Office User" w:date="2021-12-10T17:06:00Z">
        <w:r w:rsidR="00D3366E">
          <w:rPr>
            <w:rFonts w:cstheme="minorHAnsi"/>
            <w:lang w:val="en-US"/>
          </w:rPr>
          <w:t xml:space="preserve"> of the</w:t>
        </w:r>
      </w:ins>
      <w:r w:rsidRPr="006D69C5">
        <w:rPr>
          <w:rFonts w:cstheme="minorHAnsi"/>
          <w:lang w:val="en-US"/>
        </w:rPr>
        <w:t xml:space="preserve"> other statuses.</w:t>
      </w:r>
      <w:r w:rsidR="00E6792B" w:rsidRPr="006D69C5">
        <w:rPr>
          <w:rFonts w:cstheme="minorHAnsi"/>
          <w:lang w:val="en-US"/>
        </w:rPr>
        <w:t xml:space="preserve"> </w:t>
      </w:r>
      <w:del w:id="978" w:author="Microsoft Office User" w:date="2021-12-10T17:06:00Z">
        <w:r w:rsidR="00775249" w:rsidRPr="006D69C5" w:rsidDel="00D3366E">
          <w:rPr>
            <w:rFonts w:cstheme="minorHAnsi"/>
            <w:lang w:val="en-US"/>
          </w:rPr>
          <w:delText>The dominant male is</w:delText>
        </w:r>
      </w:del>
      <w:ins w:id="979" w:author="Microsoft Office User" w:date="2021-12-10T17:06:00Z">
        <w:r w:rsidR="00D3366E">
          <w:rPr>
            <w:rFonts w:cstheme="minorHAnsi"/>
            <w:lang w:val="en-US"/>
          </w:rPr>
          <w:t>Dominant males</w:t>
        </w:r>
      </w:ins>
      <w:r w:rsidR="00775249" w:rsidRPr="006D69C5">
        <w:rPr>
          <w:rFonts w:cstheme="minorHAnsi"/>
          <w:lang w:val="en-US"/>
        </w:rPr>
        <w:t xml:space="preserve"> on the other hand</w:t>
      </w:r>
      <w:ins w:id="980" w:author="Microsoft Office User" w:date="2021-12-10T17:06:00Z">
        <w:r w:rsidR="00D3366E">
          <w:rPr>
            <w:rFonts w:cstheme="minorHAnsi"/>
            <w:lang w:val="en-US"/>
          </w:rPr>
          <w:t xml:space="preserve"> were</w:t>
        </w:r>
      </w:ins>
      <w:r w:rsidR="00775249" w:rsidRPr="006D69C5">
        <w:rPr>
          <w:rFonts w:cstheme="minorHAnsi"/>
          <w:lang w:val="en-US"/>
        </w:rPr>
        <w:t xml:space="preserve"> not significantly more likely to attract the other members of the group than the </w:t>
      </w:r>
      <w:r w:rsidR="009637EB">
        <w:rPr>
          <w:rFonts w:cstheme="minorHAnsi"/>
          <w:lang w:val="en-US"/>
        </w:rPr>
        <w:t>other</w:t>
      </w:r>
      <w:r w:rsidR="00775249" w:rsidRPr="006D69C5">
        <w:rPr>
          <w:rFonts w:cstheme="minorHAnsi"/>
          <w:lang w:val="en-US"/>
        </w:rPr>
        <w:t xml:space="preserve"> status categories. </w:t>
      </w:r>
      <w:r w:rsidR="00CC4AF3">
        <w:rPr>
          <w:rFonts w:cstheme="minorHAnsi"/>
          <w:lang w:val="en-CA"/>
        </w:rPr>
        <w:t>One hypothesis as to why dominant females may control group direction more than dominant males is that they have more experience within the territory.</w:t>
      </w:r>
      <w:r w:rsidR="00CC4AF3" w:rsidRPr="003649B8">
        <w:rPr>
          <w:rFonts w:cstheme="minorHAnsi"/>
          <w:lang w:val="en-CA"/>
        </w:rPr>
        <w:t xml:space="preserve"> </w:t>
      </w:r>
      <w:r w:rsidR="00CC4AF3">
        <w:rPr>
          <w:rFonts w:cstheme="minorHAnsi"/>
          <w:lang w:val="en-CA"/>
        </w:rPr>
        <w:t>M</w:t>
      </w:r>
      <w:proofErr w:type="spellStart"/>
      <w:r w:rsidR="00D53464" w:rsidRPr="006D69C5">
        <w:rPr>
          <w:rFonts w:cstheme="minorHAnsi"/>
          <w:lang w:val="en-US"/>
        </w:rPr>
        <w:t>eerkat</w:t>
      </w:r>
      <w:proofErr w:type="spellEnd"/>
      <w:r w:rsidR="00D53464" w:rsidRPr="006D69C5">
        <w:rPr>
          <w:rFonts w:cstheme="minorHAnsi"/>
          <w:lang w:val="en-US"/>
        </w:rPr>
        <w:t xml:space="preserve"> group territories</w:t>
      </w:r>
      <w:ins w:id="981" w:author="Microsoft Office User" w:date="2021-12-10T17:07:00Z">
        <w:r w:rsidR="00D3366E">
          <w:rPr>
            <w:rFonts w:cstheme="minorHAnsi"/>
            <w:lang w:val="en-US"/>
          </w:rPr>
          <w:t xml:space="preserve"> usually</w:t>
        </w:r>
      </w:ins>
      <w:r w:rsidR="00D53464" w:rsidRPr="006D69C5">
        <w:rPr>
          <w:rFonts w:cstheme="minorHAnsi"/>
          <w:lang w:val="en-US"/>
        </w:rPr>
        <w:t xml:space="preserve"> vary little within the course of </w:t>
      </w:r>
      <w:r w:rsidR="00CC4AF3">
        <w:rPr>
          <w:rFonts w:cstheme="minorHAnsi"/>
          <w:lang w:val="en-US"/>
        </w:rPr>
        <w:t>individual</w:t>
      </w:r>
      <w:del w:id="982" w:author="Microsoft Office User" w:date="2021-12-10T17:07:00Z">
        <w:r w:rsidR="00CC4AF3" w:rsidDel="00D3366E">
          <w:rPr>
            <w:rFonts w:cstheme="minorHAnsi"/>
            <w:lang w:val="en-US"/>
          </w:rPr>
          <w:delText>’</w:delText>
        </w:r>
      </w:del>
      <w:r w:rsidR="00CC4AF3">
        <w:rPr>
          <w:rFonts w:cstheme="minorHAnsi"/>
          <w:lang w:val="en-US"/>
        </w:rPr>
        <w:t>s</w:t>
      </w:r>
      <w:ins w:id="983" w:author="Microsoft Office User" w:date="2021-12-10T17:07:00Z">
        <w:r w:rsidR="00D3366E">
          <w:rPr>
            <w:rFonts w:cstheme="minorHAnsi"/>
            <w:lang w:val="en-US"/>
          </w:rPr>
          <w:t>’</w:t>
        </w:r>
      </w:ins>
      <w:r w:rsidR="00CC4AF3">
        <w:rPr>
          <w:rFonts w:cstheme="minorHAnsi"/>
          <w:lang w:val="en-US"/>
        </w:rPr>
        <w:t xml:space="preserve"> lives</w:t>
      </w:r>
      <w:r w:rsidR="00D756DE" w:rsidRPr="006D69C5">
        <w:rPr>
          <w:rFonts w:cstheme="minorHAnsi"/>
          <w:lang w:val="en-US"/>
        </w:rPr>
        <w:t xml:space="preserve"> </w:t>
      </w:r>
      <w:r w:rsidR="00CC4AF3">
        <w:rPr>
          <w:rFonts w:cstheme="minorHAnsi"/>
          <w:lang w:val="en-US"/>
        </w:rPr>
        <w:fldChar w:fldCharType="begin"/>
      </w:r>
      <w:r w:rsidR="00CC4AF3">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CC4AF3">
        <w:rPr>
          <w:rFonts w:cstheme="minorHAnsi"/>
          <w:lang w:val="en-US"/>
        </w:rPr>
        <w:fldChar w:fldCharType="separate"/>
      </w:r>
      <w:r w:rsidR="00CC4AF3" w:rsidRPr="00CC4AF3">
        <w:rPr>
          <w:rFonts w:ascii="Calibri" w:hAnsi="Calibri" w:cs="Calibri"/>
          <w:lang w:val="en-US"/>
        </w:rPr>
        <w:t>(Kranstauber et al. 2019)</w:t>
      </w:r>
      <w:r w:rsidR="00CC4AF3">
        <w:rPr>
          <w:rFonts w:cstheme="minorHAnsi"/>
          <w:lang w:val="en-US"/>
        </w:rPr>
        <w:fldChar w:fldCharType="end"/>
      </w:r>
      <w:r w:rsidR="00D53464" w:rsidRPr="006D69C5">
        <w:rPr>
          <w:rFonts w:cstheme="minorHAnsi"/>
          <w:lang w:val="en-US"/>
        </w:rPr>
        <w:t xml:space="preserve">, </w:t>
      </w:r>
      <w:del w:id="984" w:author="Microsoft Office User" w:date="2021-12-10T17:07:00Z">
        <w:r w:rsidR="00D53464" w:rsidRPr="006D69C5" w:rsidDel="00D3366E">
          <w:rPr>
            <w:rFonts w:cstheme="minorHAnsi"/>
            <w:lang w:val="en-US"/>
          </w:rPr>
          <w:delText xml:space="preserve">so </w:delText>
        </w:r>
      </w:del>
      <w:ins w:id="985" w:author="Microsoft Office User" w:date="2021-12-10T17:07:00Z">
        <w:r w:rsidR="00D3366E">
          <w:rPr>
            <w:rFonts w:cstheme="minorHAnsi"/>
            <w:lang w:val="en-US"/>
          </w:rPr>
          <w:t>therefore</w:t>
        </w:r>
        <w:r w:rsidR="00D3366E" w:rsidRPr="006D69C5">
          <w:rPr>
            <w:rFonts w:cstheme="minorHAnsi"/>
            <w:lang w:val="en-US"/>
          </w:rPr>
          <w:t xml:space="preserve"> </w:t>
        </w:r>
      </w:ins>
      <w:r w:rsidR="00D53464" w:rsidRPr="006D69C5">
        <w:rPr>
          <w:rFonts w:cstheme="minorHAnsi"/>
          <w:lang w:val="en-US"/>
        </w:rPr>
        <w:t xml:space="preserve">individuals who have spent more time within a given group are </w:t>
      </w:r>
      <w:del w:id="986" w:author="Microsoft Office User" w:date="2021-12-10T17:07:00Z">
        <w:r w:rsidR="00D53464" w:rsidRPr="006D69C5" w:rsidDel="00D3366E">
          <w:rPr>
            <w:rFonts w:cstheme="minorHAnsi"/>
            <w:lang w:val="en-US"/>
          </w:rPr>
          <w:delText xml:space="preserve">therefore </w:delText>
        </w:r>
      </w:del>
      <w:r w:rsidR="00D53464" w:rsidRPr="006D69C5">
        <w:rPr>
          <w:rFonts w:cstheme="minorHAnsi"/>
          <w:lang w:val="en-US"/>
        </w:rPr>
        <w:t>the most experienced ones in terms of navigating within this group’s home range, and should thus be more likely to be followed by other less experienced individuals</w:t>
      </w:r>
      <w:ins w:id="987" w:author="Microsoft Office User" w:date="2021-12-10T17:07:00Z">
        <w:r w:rsidR="00D3366E">
          <w:rPr>
            <w:rFonts w:cstheme="minorHAnsi"/>
            <w:lang w:val="en-US"/>
          </w:rPr>
          <w:t>.</w:t>
        </w:r>
      </w:ins>
      <w:r w:rsidR="00CC4AF3" w:rsidRPr="00CC4AF3">
        <w:rPr>
          <w:rFonts w:cstheme="minorHAnsi"/>
          <w:lang w:val="en-CA"/>
        </w:rPr>
        <w:t xml:space="preserve"> </w:t>
      </w:r>
      <w:r w:rsidR="00CC4AF3">
        <w:rPr>
          <w:rFonts w:cstheme="minorHAnsi"/>
          <w:lang w:val="en-CA"/>
        </w:rPr>
        <w:t>Because</w:t>
      </w:r>
      <w:ins w:id="988" w:author="Microsoft Office User" w:date="2021-12-10T17:07:00Z">
        <w:r w:rsidR="00D3366E">
          <w:rPr>
            <w:rFonts w:cstheme="minorHAnsi"/>
            <w:lang w:val="en-CA"/>
          </w:rPr>
          <w:t xml:space="preserve"> meerkat</w:t>
        </w:r>
      </w:ins>
      <w:r w:rsidR="00CC4AF3">
        <w:rPr>
          <w:rFonts w:cstheme="minorHAnsi"/>
          <w:lang w:val="en-CA"/>
        </w:rPr>
        <w:t xml:space="preserve"> males </w:t>
      </w:r>
      <w:del w:id="989" w:author="Microsoft Office User" w:date="2021-12-10T17:07:00Z">
        <w:r w:rsidR="00CC4AF3" w:rsidDel="00D3366E">
          <w:rPr>
            <w:rFonts w:cstheme="minorHAnsi"/>
            <w:lang w:val="en-CA"/>
          </w:rPr>
          <w:delText>are generally the dispersing sex</w:delText>
        </w:r>
      </w:del>
      <w:ins w:id="990" w:author="Microsoft Office User" w:date="2021-12-10T17:07:00Z">
        <w:r w:rsidR="00D3366E">
          <w:rPr>
            <w:rFonts w:cstheme="minorHAnsi"/>
            <w:lang w:val="en-CA"/>
          </w:rPr>
          <w:t>disperse when they reach sexual maturity</w:t>
        </w:r>
      </w:ins>
      <w:del w:id="991" w:author="Microsoft Office User" w:date="2021-12-10T17:08:00Z">
        <w:r w:rsidR="00CC4AF3" w:rsidDel="00D3366E">
          <w:rPr>
            <w:rFonts w:cstheme="minorHAnsi"/>
            <w:lang w:val="en-CA"/>
          </w:rPr>
          <w:delText xml:space="preserve"> in meerkats</w:delText>
        </w:r>
      </w:del>
      <w:r w:rsidR="00B241F5">
        <w:rPr>
          <w:rFonts w:cstheme="minorHAnsi"/>
          <w:lang w:val="en-CA"/>
        </w:rPr>
        <w:t>,</w:t>
      </w:r>
      <w:r w:rsidR="00CC4AF3">
        <w:rPr>
          <w:rFonts w:cstheme="minorHAnsi"/>
          <w:lang w:val="en-CA"/>
        </w:rPr>
        <w:t xml:space="preserve"> d</w:t>
      </w:r>
      <w:r w:rsidR="00CC4AF3" w:rsidRPr="003649B8">
        <w:rPr>
          <w:rFonts w:cstheme="minorHAnsi"/>
          <w:lang w:val="en-CA"/>
        </w:rPr>
        <w:t>ominant males, though often older than their female counterpart</w:t>
      </w:r>
      <w:r w:rsidR="00CC4AF3">
        <w:rPr>
          <w:rFonts w:cstheme="minorHAnsi"/>
          <w:lang w:val="en-CA"/>
        </w:rPr>
        <w:t>s</w:t>
      </w:r>
      <w:r w:rsidR="00CC4AF3" w:rsidRPr="003649B8">
        <w:rPr>
          <w:rFonts w:cstheme="minorHAnsi"/>
          <w:lang w:val="en-CA"/>
        </w:rPr>
        <w:t xml:space="preserve">, </w:t>
      </w:r>
      <w:r w:rsidR="00CC4AF3">
        <w:rPr>
          <w:rFonts w:cstheme="minorHAnsi"/>
          <w:lang w:val="en-CA"/>
        </w:rPr>
        <w:t xml:space="preserve">are typically non-natal and hence </w:t>
      </w:r>
      <w:r w:rsidR="00CC4AF3">
        <w:rPr>
          <w:rFonts w:cstheme="minorHAnsi"/>
          <w:lang w:val="en-CA"/>
        </w:rPr>
        <w:lastRenderedPageBreak/>
        <w:t>have usually not spent as much time in the group territory</w:t>
      </w:r>
      <w:r w:rsidR="00AD1AF1">
        <w:rPr>
          <w:rFonts w:cstheme="minorHAnsi"/>
          <w:lang w:val="en-CA"/>
        </w:rPr>
        <w:t xml:space="preserve"> </w:t>
      </w:r>
      <w:r w:rsidR="00BF692C">
        <w:rPr>
          <w:rFonts w:cstheme="minorHAnsi"/>
          <w:lang w:val="en-CA"/>
        </w:rPr>
        <w:fldChar w:fldCharType="begin"/>
      </w:r>
      <w:r w:rsidR="00BF692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sidR="00BF692C">
        <w:rPr>
          <w:rFonts w:cstheme="minorHAnsi"/>
          <w:lang w:val="en-CA"/>
        </w:rPr>
        <w:fldChar w:fldCharType="separate"/>
      </w:r>
      <w:r w:rsidR="00BF692C" w:rsidRPr="00BF692C">
        <w:rPr>
          <w:rFonts w:ascii="Calibri" w:hAnsi="Calibri" w:cs="Calibri"/>
          <w:lang w:val="en-US"/>
        </w:rPr>
        <w:t>(S.P. Doolan and Macdonald 1996; Griffin et al. 2003; Mares et al. 2014)</w:t>
      </w:r>
      <w:r w:rsidR="00BF692C">
        <w:rPr>
          <w:rFonts w:cstheme="minorHAnsi"/>
          <w:lang w:val="en-CA"/>
        </w:rPr>
        <w:fldChar w:fldCharType="end"/>
      </w:r>
      <w:r w:rsidR="00CC4AF3" w:rsidRPr="003649B8">
        <w:rPr>
          <w:rFonts w:cstheme="minorHAnsi"/>
          <w:lang w:val="en-CA"/>
        </w:rPr>
        <w:t xml:space="preserve">. </w:t>
      </w:r>
      <w:r w:rsidR="00BF692C">
        <w:rPr>
          <w:rFonts w:cstheme="minorHAnsi"/>
          <w:lang w:val="en-CA"/>
        </w:rPr>
        <w:t>As a consequence, d</w:t>
      </w:r>
      <w:r w:rsidR="00EF0FC2">
        <w:rPr>
          <w:rFonts w:cstheme="minorHAnsi"/>
          <w:lang w:val="en-CA"/>
        </w:rPr>
        <w:t xml:space="preserve">ominant females are </w:t>
      </w:r>
      <w:del w:id="992" w:author="Microsoft Office User" w:date="2021-12-10T17:08:00Z">
        <w:r w:rsidR="00EF0FC2" w:rsidDel="00D3366E">
          <w:rPr>
            <w:rFonts w:cstheme="minorHAnsi"/>
            <w:lang w:val="en-CA"/>
          </w:rPr>
          <w:delText xml:space="preserve">therefore </w:delText>
        </w:r>
      </w:del>
      <w:r w:rsidR="00EF0FC2">
        <w:rPr>
          <w:rFonts w:cstheme="minorHAnsi"/>
          <w:lang w:val="en-CA"/>
        </w:rPr>
        <w:t>usually the eldest natal individuals of their groups.</w:t>
      </w:r>
      <w:r w:rsidR="00D756DE" w:rsidRPr="006D69C5">
        <w:rPr>
          <w:rFonts w:cstheme="minorHAnsi"/>
          <w:lang w:val="en-US"/>
        </w:rPr>
        <w:t xml:space="preserve"> This </w:t>
      </w:r>
      <w:ins w:id="993" w:author="Microsoft Office User" w:date="2021-12-10T17:08:00Z">
        <w:r w:rsidR="00D3366E">
          <w:rPr>
            <w:rFonts w:cstheme="minorHAnsi"/>
            <w:lang w:val="en-US"/>
          </w:rPr>
          <w:t>was</w:t>
        </w:r>
      </w:ins>
      <w:del w:id="994" w:author="Microsoft Office User" w:date="2021-12-10T17:08:00Z">
        <w:r w:rsidR="00D756DE" w:rsidRPr="006D69C5" w:rsidDel="00D3366E">
          <w:rPr>
            <w:rFonts w:cstheme="minorHAnsi"/>
            <w:lang w:val="en-US"/>
          </w:rPr>
          <w:delText>is</w:delText>
        </w:r>
      </w:del>
      <w:r w:rsidR="00D756DE" w:rsidRPr="006D69C5">
        <w:rPr>
          <w:rFonts w:cstheme="minorHAnsi"/>
          <w:lang w:val="en-US"/>
        </w:rPr>
        <w:t xml:space="preserve"> the case for all </w:t>
      </w:r>
      <w:r w:rsidR="00BF692C">
        <w:rPr>
          <w:rFonts w:cstheme="minorHAnsi"/>
          <w:lang w:val="en-US"/>
        </w:rPr>
        <w:t>five</w:t>
      </w:r>
      <w:r w:rsidR="00D756DE" w:rsidRPr="006D69C5">
        <w:rPr>
          <w:rFonts w:cstheme="minorHAnsi"/>
          <w:lang w:val="en-US"/>
        </w:rPr>
        <w:t xml:space="preserve"> groups</w:t>
      </w:r>
      <w:r w:rsidR="0040597D" w:rsidRPr="006D69C5">
        <w:rPr>
          <w:rFonts w:cstheme="minorHAnsi"/>
          <w:lang w:val="en-US"/>
        </w:rPr>
        <w:t xml:space="preserve"> we studied here, with the exception of NQ21, where 2 subordinate individuals were born in the same litter as the dominant female</w:t>
      </w:r>
      <w:r w:rsidR="00BF692C">
        <w:rPr>
          <w:rFonts w:cstheme="minorHAnsi"/>
          <w:lang w:val="en-US"/>
        </w:rPr>
        <w:t xml:space="preserve"> (NQ2021_3 and NQ2021_4)</w:t>
      </w:r>
      <w:r w:rsidR="0040597D" w:rsidRPr="006D69C5">
        <w:rPr>
          <w:rFonts w:cstheme="minorHAnsi"/>
          <w:lang w:val="en-US"/>
        </w:rPr>
        <w:t xml:space="preserve">, and it is noteworthy that they too had </w:t>
      </w:r>
      <w:r w:rsidR="00BF692C">
        <w:rPr>
          <w:rFonts w:cstheme="minorHAnsi"/>
          <w:lang w:val="en-US"/>
        </w:rPr>
        <w:t>fairly high</w:t>
      </w:r>
      <w:r w:rsidR="0040597D" w:rsidRPr="006D69C5">
        <w:rPr>
          <w:rFonts w:cstheme="minorHAnsi"/>
          <w:lang w:val="en-US"/>
        </w:rPr>
        <w:t xml:space="preserve"> turning influence score</w:t>
      </w:r>
      <w:r w:rsidR="00BF692C">
        <w:rPr>
          <w:rFonts w:cstheme="minorHAnsi"/>
          <w:lang w:val="en-US"/>
        </w:rPr>
        <w:t>s</w:t>
      </w:r>
      <w:r w:rsidR="0040597D" w:rsidRPr="006D69C5">
        <w:rPr>
          <w:rFonts w:cstheme="minorHAnsi"/>
          <w:lang w:val="en-US"/>
        </w:rPr>
        <w:t xml:space="preserve">. </w:t>
      </w:r>
      <w:r w:rsidR="004B506E" w:rsidRPr="006D69C5">
        <w:rPr>
          <w:rFonts w:cstheme="minorHAnsi"/>
          <w:lang w:val="en-US"/>
        </w:rPr>
        <w:t xml:space="preserve">It is however surprising that we found no differences in </w:t>
      </w:r>
      <w:r w:rsidR="00437B75">
        <w:rPr>
          <w:rFonts w:cstheme="minorHAnsi"/>
          <w:lang w:val="en-US"/>
        </w:rPr>
        <w:t xml:space="preserve">turning </w:t>
      </w:r>
      <w:r w:rsidR="004B506E" w:rsidRPr="006D69C5">
        <w:rPr>
          <w:rFonts w:cstheme="minorHAnsi"/>
          <w:lang w:val="en-US"/>
        </w:rPr>
        <w:t>influence between subordinate statuses</w:t>
      </w:r>
      <w:r w:rsidR="00BF692C">
        <w:rPr>
          <w:rFonts w:cstheme="minorHAnsi"/>
          <w:lang w:val="en-US"/>
        </w:rPr>
        <w:t xml:space="preserve"> </w:t>
      </w:r>
      <w:r w:rsidR="00BF692C">
        <w:rPr>
          <w:rFonts w:cstheme="minorHAnsi"/>
          <w:lang w:val="en-CA"/>
        </w:rPr>
        <w:t>(non-dominant</w:t>
      </w:r>
      <w:r w:rsidR="00BF692C">
        <w:rPr>
          <w:rFonts w:eastAsia="Times New Roman" w:cstheme="minorHAnsi"/>
          <w:color w:val="000000"/>
          <w:lang w:val="en-CA"/>
        </w:rPr>
        <w:t xml:space="preserve"> adults, yearlings, and sub-adults)</w:t>
      </w:r>
      <w:r w:rsidR="004B506E" w:rsidRPr="006D69C5">
        <w:rPr>
          <w:rFonts w:cstheme="minorHAnsi"/>
          <w:lang w:val="en-US"/>
        </w:rPr>
        <w:t>, as according to our reasoning older statuses would be expected to have more influence. It is thus likely that k</w:t>
      </w:r>
      <w:r w:rsidR="0040597D" w:rsidRPr="006D69C5">
        <w:rPr>
          <w:rFonts w:cstheme="minorHAnsi"/>
          <w:lang w:val="en-US"/>
        </w:rPr>
        <w:t>nowledge of the home range</w:t>
      </w:r>
      <w:r w:rsidR="00A66D30" w:rsidRPr="006D69C5">
        <w:rPr>
          <w:rFonts w:cstheme="minorHAnsi"/>
          <w:lang w:val="en-US"/>
        </w:rPr>
        <w:t xml:space="preserve">, </w:t>
      </w:r>
      <w:r w:rsidR="004B506E" w:rsidRPr="006D69C5">
        <w:rPr>
          <w:rFonts w:cstheme="minorHAnsi"/>
          <w:lang w:val="en-US"/>
        </w:rPr>
        <w:t>in combination with</w:t>
      </w:r>
      <w:r w:rsidR="00A66D30" w:rsidRPr="006D69C5">
        <w:rPr>
          <w:rFonts w:cstheme="minorHAnsi"/>
          <w:lang w:val="en-US"/>
        </w:rPr>
        <w:t xml:space="preserve"> dominance status,</w:t>
      </w:r>
      <w:r w:rsidR="0040597D" w:rsidRPr="006D69C5">
        <w:rPr>
          <w:rFonts w:cstheme="minorHAnsi"/>
          <w:lang w:val="en-US"/>
        </w:rPr>
        <w:t xml:space="preserve"> </w:t>
      </w:r>
      <w:r w:rsidR="004B506E" w:rsidRPr="006D69C5">
        <w:rPr>
          <w:rFonts w:cstheme="minorHAnsi"/>
          <w:lang w:val="en-US"/>
        </w:rPr>
        <w:t>are</w:t>
      </w:r>
      <w:r w:rsidR="0040597D" w:rsidRPr="006D69C5">
        <w:rPr>
          <w:rFonts w:cstheme="minorHAnsi"/>
          <w:lang w:val="en-US"/>
        </w:rPr>
        <w:t xml:space="preserve"> </w:t>
      </w:r>
      <w:r w:rsidR="00FF2DB3">
        <w:rPr>
          <w:rFonts w:cstheme="minorHAnsi"/>
          <w:lang w:val="en-US"/>
        </w:rPr>
        <w:t>aspects</w:t>
      </w:r>
      <w:r w:rsidR="00A66D30" w:rsidRPr="006D69C5">
        <w:rPr>
          <w:rFonts w:cstheme="minorHAnsi"/>
          <w:lang w:val="en-US"/>
        </w:rPr>
        <w:t xml:space="preserve"> </w:t>
      </w:r>
      <w:r w:rsidR="004B506E" w:rsidRPr="006D69C5">
        <w:rPr>
          <w:rFonts w:cstheme="minorHAnsi"/>
          <w:lang w:val="en-US"/>
        </w:rPr>
        <w:t>significantly contributing to increase a</w:t>
      </w:r>
      <w:r w:rsidR="00A66D30" w:rsidRPr="006D69C5">
        <w:rPr>
          <w:rFonts w:cstheme="minorHAnsi"/>
          <w:lang w:val="en-US"/>
        </w:rPr>
        <w:t xml:space="preserve"> meerkat</w:t>
      </w:r>
      <w:r w:rsidR="004B506E" w:rsidRPr="006D69C5">
        <w:rPr>
          <w:rFonts w:cstheme="minorHAnsi"/>
          <w:lang w:val="en-US"/>
        </w:rPr>
        <w:t>’</w:t>
      </w:r>
      <w:r w:rsidR="00A66D30" w:rsidRPr="006D69C5">
        <w:rPr>
          <w:rFonts w:cstheme="minorHAnsi"/>
          <w:lang w:val="en-US"/>
        </w:rPr>
        <w:t>s influence on the group’s direction of movement.</w:t>
      </w:r>
      <w:r w:rsidR="00BF692C">
        <w:rPr>
          <w:rFonts w:cstheme="minorHAnsi"/>
          <w:lang w:val="en-US"/>
        </w:rPr>
        <w:t xml:space="preserve"> </w:t>
      </w:r>
      <w:r w:rsidR="00977B5A">
        <w:rPr>
          <w:rFonts w:cstheme="minorHAnsi"/>
          <w:lang w:val="en-US"/>
        </w:rPr>
        <w:t>Th</w:t>
      </w:r>
      <w:ins w:id="995" w:author="Microsoft Office User" w:date="2021-12-10T17:09:00Z">
        <w:r w:rsidR="00D3366E">
          <w:rPr>
            <w:rFonts w:cstheme="minorHAnsi"/>
            <w:lang w:val="en-US"/>
          </w:rPr>
          <w:t>ese results</w:t>
        </w:r>
      </w:ins>
      <w:del w:id="996" w:author="Microsoft Office User" w:date="2021-12-10T17:09:00Z">
        <w:r w:rsidR="00977B5A" w:rsidDel="00D3366E">
          <w:rPr>
            <w:rFonts w:cstheme="minorHAnsi"/>
            <w:lang w:val="en-US"/>
          </w:rPr>
          <w:delText>is</w:delText>
        </w:r>
      </w:del>
      <w:r w:rsidR="00977B5A">
        <w:rPr>
          <w:rFonts w:cstheme="minorHAnsi"/>
          <w:lang w:val="en-US"/>
        </w:rPr>
        <w:t xml:space="preserve"> also highlight</w:t>
      </w:r>
      <w:del w:id="997" w:author="Microsoft Office User" w:date="2021-12-10T17:09:00Z">
        <w:r w:rsidR="00977B5A" w:rsidDel="00D3366E">
          <w:rPr>
            <w:rFonts w:cstheme="minorHAnsi"/>
            <w:lang w:val="en-US"/>
          </w:rPr>
          <w:delText>s</w:delText>
        </w:r>
      </w:del>
      <w:r w:rsidR="00977B5A">
        <w:rPr>
          <w:rFonts w:cstheme="minorHAnsi"/>
          <w:lang w:val="en-US"/>
        </w:rPr>
        <w:t xml:space="preserve"> the benefits provided by the availability of long-term data in interpreting short-term </w:t>
      </w:r>
      <w:del w:id="998" w:author="Microsoft Office User" w:date="2021-12-10T17:09:00Z">
        <w:r w:rsidR="00977B5A" w:rsidDel="00D3366E">
          <w:rPr>
            <w:rFonts w:cstheme="minorHAnsi"/>
            <w:lang w:val="en-US"/>
          </w:rPr>
          <w:delText>results</w:delText>
        </w:r>
      </w:del>
      <w:ins w:id="999" w:author="Microsoft Office User" w:date="2021-12-10T17:09:00Z">
        <w:r w:rsidR="00D3366E">
          <w:rPr>
            <w:rFonts w:cstheme="minorHAnsi"/>
            <w:lang w:val="en-US"/>
          </w:rPr>
          <w:t>movement dynamics</w:t>
        </w:r>
      </w:ins>
      <w:r w:rsidR="00977B5A">
        <w:rPr>
          <w:rFonts w:cstheme="minorHAnsi"/>
          <w:lang w:val="en-US"/>
        </w:rPr>
        <w:t>.</w:t>
      </w:r>
    </w:p>
    <w:p w14:paraId="2F9DAE46" w14:textId="4FADEC0C" w:rsidR="008942FE" w:rsidRDefault="0029401F" w:rsidP="00A66D30">
      <w:pPr>
        <w:spacing w:line="360" w:lineRule="auto"/>
        <w:jc w:val="both"/>
        <w:rPr>
          <w:rFonts w:cstheme="minorHAnsi"/>
          <w:lang w:val="en-US"/>
        </w:rPr>
      </w:pPr>
      <w:r>
        <w:rPr>
          <w:rFonts w:cstheme="minorHAnsi"/>
          <w:lang w:val="en-CA"/>
        </w:rPr>
        <w:t>Individuals with high movement turning influence</w:t>
      </w:r>
      <w:del w:id="1000" w:author="Microsoft Office User" w:date="2021-12-10T17:10:00Z">
        <w:r w:rsidDel="00D52697">
          <w:rPr>
            <w:rFonts w:cstheme="minorHAnsi"/>
            <w:lang w:val="en-CA"/>
          </w:rPr>
          <w:delText>s</w:delText>
        </w:r>
      </w:del>
      <w:r>
        <w:rPr>
          <w:rFonts w:cstheme="minorHAnsi"/>
          <w:lang w:val="en-CA"/>
        </w:rPr>
        <w:t xml:space="preserve"> also tended to have high movement speeding influence</w:t>
      </w:r>
      <w:del w:id="1001" w:author="Microsoft Office User" w:date="2021-12-10T17:10:00Z">
        <w:r w:rsidDel="00D52697">
          <w:rPr>
            <w:rFonts w:cstheme="minorHAnsi"/>
            <w:lang w:val="en-CA"/>
          </w:rPr>
          <w:delText>s</w:delText>
        </w:r>
      </w:del>
      <w:r>
        <w:rPr>
          <w:rFonts w:cstheme="minorHAnsi"/>
          <w:lang w:val="en-CA"/>
        </w:rPr>
        <w:t xml:space="preserve"> (see </w:t>
      </w:r>
      <w:commentRangeStart w:id="1002"/>
      <w:r>
        <w:rPr>
          <w:rFonts w:cstheme="minorHAnsi"/>
          <w:lang w:val="en-CA"/>
        </w:rPr>
        <w:t>supplements</w:t>
      </w:r>
      <w:commentRangeEnd w:id="1002"/>
      <w:r w:rsidR="00D52697">
        <w:rPr>
          <w:rStyle w:val="CommentReference"/>
          <w:lang w:val="en-CA" w:bidi="he-IL"/>
        </w:rPr>
        <w:commentReference w:id="1002"/>
      </w:r>
      <w:r>
        <w:rPr>
          <w:rFonts w:cstheme="minorHAnsi"/>
          <w:lang w:val="en-CA"/>
        </w:rPr>
        <w:t>), but i</w:t>
      </w:r>
      <w:r w:rsidR="00DC395E">
        <w:rPr>
          <w:rFonts w:cstheme="minorHAnsi"/>
          <w:lang w:val="en-CA"/>
        </w:rPr>
        <w:t>n contrast to</w:t>
      </w:r>
      <w:r w:rsidR="00127176">
        <w:rPr>
          <w:rFonts w:cstheme="minorHAnsi"/>
          <w:lang w:val="en-CA"/>
        </w:rPr>
        <w:t xml:space="preserve"> </w:t>
      </w:r>
      <w:r w:rsidR="00DC395E">
        <w:rPr>
          <w:rFonts w:cstheme="minorHAnsi"/>
          <w:lang w:val="en-CA"/>
        </w:rPr>
        <w:t>turning influence</w:t>
      </w:r>
      <w:r w:rsidR="00A66D30" w:rsidRPr="006D69C5">
        <w:rPr>
          <w:rFonts w:cstheme="minorHAnsi"/>
          <w:lang w:val="en-US"/>
        </w:rPr>
        <w:t xml:space="preserve">, there </w:t>
      </w:r>
      <w:del w:id="1003" w:author="Microsoft Office User" w:date="2021-12-10T17:10:00Z">
        <w:r w:rsidR="00A66D30" w:rsidRPr="006D69C5" w:rsidDel="00D3366E">
          <w:rPr>
            <w:rFonts w:cstheme="minorHAnsi"/>
            <w:lang w:val="en-US"/>
          </w:rPr>
          <w:delText xml:space="preserve">was </w:delText>
        </w:r>
      </w:del>
      <w:ins w:id="1004" w:author="Microsoft Office User" w:date="2021-12-10T17:10:00Z">
        <w:r w:rsidR="00D3366E">
          <w:rPr>
            <w:rFonts w:cstheme="minorHAnsi"/>
            <w:lang w:val="en-US"/>
          </w:rPr>
          <w:t>were</w:t>
        </w:r>
        <w:r w:rsidR="00D3366E" w:rsidRPr="006D69C5">
          <w:rPr>
            <w:rFonts w:cstheme="minorHAnsi"/>
            <w:lang w:val="en-US"/>
          </w:rPr>
          <w:t xml:space="preserve"> </w:t>
        </w:r>
      </w:ins>
      <w:proofErr w:type="gramStart"/>
      <w:r w:rsidR="00FE2AA8">
        <w:rPr>
          <w:rFonts w:cstheme="minorHAnsi"/>
          <w:lang w:val="en-US"/>
        </w:rPr>
        <w:t>less</w:t>
      </w:r>
      <w:proofErr w:type="gramEnd"/>
      <w:r w:rsidR="00FE2AA8">
        <w:rPr>
          <w:rFonts w:cstheme="minorHAnsi"/>
          <w:lang w:val="en-US"/>
        </w:rPr>
        <w:t xml:space="preserve"> striking</w:t>
      </w:r>
      <w:r w:rsidR="00A66D30" w:rsidRPr="006D69C5">
        <w:rPr>
          <w:rFonts w:cstheme="minorHAnsi"/>
          <w:lang w:val="en-US"/>
        </w:rPr>
        <w:t xml:space="preserve"> difference</w:t>
      </w:r>
      <w:r w:rsidR="00FE2AA8">
        <w:rPr>
          <w:rFonts w:cstheme="minorHAnsi"/>
          <w:lang w:val="en-US"/>
        </w:rPr>
        <w:t>s between statuses in terms of speeding influence.</w:t>
      </w:r>
      <w:r w:rsidR="00A66D30" w:rsidRPr="006D69C5">
        <w:rPr>
          <w:rFonts w:cstheme="minorHAnsi"/>
          <w:lang w:val="en-US"/>
        </w:rPr>
        <w:t xml:space="preserve"> </w:t>
      </w:r>
      <w:r w:rsidR="00FE2AA8">
        <w:rPr>
          <w:rFonts w:cstheme="minorHAnsi"/>
          <w:lang w:val="en-US"/>
        </w:rPr>
        <w:t>In particular, all adult statuses (dominant female, dominant male and other adults)</w:t>
      </w:r>
      <w:r w:rsidR="00A66D30" w:rsidRPr="006D69C5">
        <w:rPr>
          <w:rFonts w:cstheme="minorHAnsi"/>
          <w:lang w:val="en-US"/>
        </w:rPr>
        <w:t xml:space="preserve"> ha</w:t>
      </w:r>
      <w:r w:rsidR="00084403" w:rsidRPr="006D69C5">
        <w:rPr>
          <w:rFonts w:cstheme="minorHAnsi"/>
          <w:lang w:val="en-US"/>
        </w:rPr>
        <w:t>d</w:t>
      </w:r>
      <w:r w:rsidR="00A66D30" w:rsidRPr="006D69C5">
        <w:rPr>
          <w:rFonts w:cstheme="minorHAnsi"/>
          <w:lang w:val="en-US"/>
        </w:rPr>
        <w:t xml:space="preserve"> a similar chance </w:t>
      </w:r>
      <w:r w:rsidR="00314276" w:rsidRPr="006D69C5">
        <w:rPr>
          <w:rFonts w:cstheme="minorHAnsi"/>
          <w:lang w:val="en-US"/>
        </w:rPr>
        <w:t>of speeding</w:t>
      </w:r>
      <w:r w:rsidR="00084403" w:rsidRPr="006D69C5">
        <w:rPr>
          <w:rFonts w:cstheme="minorHAnsi"/>
          <w:lang w:val="en-US"/>
        </w:rPr>
        <w:t xml:space="preserve"> the group up when they were moving faster than the centroid, or slowing it down when moving slower than the centroid</w:t>
      </w:r>
      <w:r>
        <w:rPr>
          <w:rFonts w:cstheme="minorHAnsi"/>
          <w:lang w:val="en-US"/>
        </w:rPr>
        <w:t xml:space="preserve">. </w:t>
      </w:r>
      <w:r w:rsidR="00084403" w:rsidRPr="006D69C5">
        <w:rPr>
          <w:rFonts w:cstheme="minorHAnsi"/>
          <w:lang w:val="en-US"/>
        </w:rPr>
        <w:t xml:space="preserve">The dominant female therefore </w:t>
      </w:r>
      <w:r w:rsidR="00FD333D" w:rsidRPr="006D69C5">
        <w:rPr>
          <w:rFonts w:cstheme="minorHAnsi"/>
          <w:lang w:val="en-US"/>
        </w:rPr>
        <w:t xml:space="preserve">seems to have more </w:t>
      </w:r>
      <w:r w:rsidR="00FF2DB3">
        <w:rPr>
          <w:rFonts w:cstheme="minorHAnsi"/>
          <w:lang w:val="en-US"/>
        </w:rPr>
        <w:t>influence</w:t>
      </w:r>
      <w:r w:rsidR="00FD333D" w:rsidRPr="006D69C5">
        <w:rPr>
          <w:rFonts w:cstheme="minorHAnsi"/>
          <w:lang w:val="en-US"/>
        </w:rPr>
        <w:t xml:space="preserve"> over the direction of travel of the group, than </w:t>
      </w:r>
      <w:r w:rsidR="008942FE">
        <w:rPr>
          <w:rFonts w:cstheme="minorHAnsi"/>
          <w:lang w:val="en-US"/>
        </w:rPr>
        <w:t xml:space="preserve">over </w:t>
      </w:r>
      <w:r w:rsidR="00FD333D" w:rsidRPr="006D69C5">
        <w:rPr>
          <w:rFonts w:cstheme="minorHAnsi"/>
          <w:lang w:val="en-US"/>
        </w:rPr>
        <w:t xml:space="preserve">its </w:t>
      </w:r>
      <w:r w:rsidR="00C17A45" w:rsidRPr="006D69C5">
        <w:rPr>
          <w:rFonts w:cstheme="minorHAnsi"/>
          <w:lang w:val="en-US"/>
        </w:rPr>
        <w:t>speed</w:t>
      </w:r>
      <w:r w:rsidR="008942FE">
        <w:rPr>
          <w:rFonts w:cstheme="minorHAnsi"/>
          <w:lang w:val="en-US"/>
        </w:rPr>
        <w:t xml:space="preserve">. </w:t>
      </w:r>
      <w:r w:rsidR="00BF58B4">
        <w:rPr>
          <w:rFonts w:cstheme="minorHAnsi"/>
          <w:lang w:val="en-US"/>
        </w:rPr>
        <w:t>Decisions about direction of movement and decisions about speed (i.e. timing) of movement</w:t>
      </w:r>
      <w:del w:id="1005" w:author="Microsoft Office User" w:date="2021-12-10T17:11:00Z">
        <w:r w:rsidR="00BF58B4" w:rsidDel="00D52697">
          <w:rPr>
            <w:rFonts w:cstheme="minorHAnsi"/>
            <w:lang w:val="en-US"/>
          </w:rPr>
          <w:delText>,</w:delText>
        </w:r>
      </w:del>
      <w:r w:rsidR="00BF58B4">
        <w:rPr>
          <w:rFonts w:cstheme="minorHAnsi"/>
          <w:lang w:val="en-US"/>
        </w:rPr>
        <w:t xml:space="preserve"> usually differ in that the former are discrete whereas the latter are continuous </w:t>
      </w:r>
      <w:r w:rsidR="00BF58B4">
        <w:rPr>
          <w:rFonts w:cstheme="minorHAnsi"/>
          <w:lang w:val="en-US"/>
        </w:rPr>
        <w:fldChar w:fldCharType="begin"/>
      </w:r>
      <w:r w:rsidR="00BF58B4">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BF58B4">
        <w:rPr>
          <w:rFonts w:cstheme="minorHAnsi"/>
          <w:lang w:val="en-US"/>
        </w:rPr>
        <w:fldChar w:fldCharType="separate"/>
      </w:r>
      <w:r w:rsidR="00BF58B4" w:rsidRPr="00BF58B4">
        <w:rPr>
          <w:rFonts w:ascii="Calibri" w:hAnsi="Calibri" w:cs="Calibri"/>
          <w:lang w:val="en-US"/>
        </w:rPr>
        <w:t>(Conradt and Roper 2010)</w:t>
      </w:r>
      <w:r w:rsidR="00BF58B4">
        <w:rPr>
          <w:rFonts w:cstheme="minorHAnsi"/>
          <w:lang w:val="en-US"/>
        </w:rPr>
        <w:fldChar w:fldCharType="end"/>
      </w:r>
      <w:r w:rsidR="00BF58B4">
        <w:rPr>
          <w:rFonts w:cstheme="minorHAnsi"/>
          <w:lang w:val="en-US"/>
        </w:rPr>
        <w:t>.</w:t>
      </w:r>
      <w:r w:rsidR="0074240D">
        <w:rPr>
          <w:rFonts w:cstheme="minorHAnsi"/>
          <w:lang w:val="en-US"/>
        </w:rPr>
        <w:t xml:space="preserve"> In the case of meerkats, this means that</w:t>
      </w:r>
      <w:r w:rsidR="00BF58B4">
        <w:rPr>
          <w:rFonts w:cstheme="minorHAnsi"/>
          <w:lang w:val="en-US"/>
        </w:rPr>
        <w:t xml:space="preserve"> </w:t>
      </w:r>
      <w:r w:rsidR="0074240D">
        <w:rPr>
          <w:rFonts w:cstheme="minorHAnsi"/>
          <w:lang w:val="en-US"/>
        </w:rPr>
        <w:t>c</w:t>
      </w:r>
      <w:r w:rsidR="00BF58B4" w:rsidRPr="006D69C5">
        <w:rPr>
          <w:rFonts w:cstheme="minorHAnsi"/>
          <w:lang w:val="en-US"/>
        </w:rPr>
        <w:t>ontrary to timing decision</w:t>
      </w:r>
      <w:ins w:id="1006" w:author="Microsoft Office User" w:date="2021-12-10T17:11:00Z">
        <w:r w:rsidR="00D52697">
          <w:rPr>
            <w:rFonts w:cstheme="minorHAnsi"/>
            <w:lang w:val="en-US"/>
          </w:rPr>
          <w:t>s</w:t>
        </w:r>
      </w:ins>
      <w:r w:rsidR="00BF58B4" w:rsidRPr="006D69C5">
        <w:rPr>
          <w:rFonts w:cstheme="minorHAnsi"/>
          <w:lang w:val="en-US"/>
        </w:rPr>
        <w:t xml:space="preserve">, wrong decisions regarding the direction of movement could end up being very costly for all individuals in the groups, as they could end up in a location with little food, or no sleeping burrows, or in rival territories. </w:t>
      </w:r>
      <w:commentRangeStart w:id="1007"/>
      <w:r w:rsidR="00BF58B4" w:rsidRPr="006D69C5">
        <w:rPr>
          <w:rFonts w:cstheme="minorHAnsi"/>
          <w:lang w:val="en-US"/>
        </w:rPr>
        <w:t xml:space="preserve">Thus, it makes sense that </w:t>
      </w:r>
      <w:r>
        <w:rPr>
          <w:rFonts w:cstheme="minorHAnsi"/>
          <w:lang w:val="en-US"/>
        </w:rPr>
        <w:t>influential individuals</w:t>
      </w:r>
      <w:r w:rsidR="00BF58B4" w:rsidRPr="006D69C5">
        <w:rPr>
          <w:rFonts w:cstheme="minorHAnsi"/>
          <w:lang w:val="en-US"/>
        </w:rPr>
        <w:t xml:space="preserve"> are more likely to emerge in decisions involving directions, in the traits of more experienced </w:t>
      </w:r>
      <w:r>
        <w:rPr>
          <w:rFonts w:cstheme="minorHAnsi"/>
          <w:lang w:val="en-US"/>
        </w:rPr>
        <w:t>meerkats</w:t>
      </w:r>
      <w:r w:rsidR="00BF58B4" w:rsidRPr="006D69C5">
        <w:rPr>
          <w:rFonts w:cstheme="minorHAnsi"/>
          <w:lang w:val="en-US"/>
        </w:rPr>
        <w:t xml:space="preserve"> like the dominant female</w:t>
      </w:r>
      <w:commentRangeEnd w:id="1007"/>
      <w:r w:rsidR="00D52697">
        <w:rPr>
          <w:rStyle w:val="CommentReference"/>
          <w:lang w:val="en-CA" w:bidi="he-IL"/>
        </w:rPr>
        <w:commentReference w:id="1007"/>
      </w:r>
      <w:r w:rsidR="00BF58B4" w:rsidRPr="006D69C5">
        <w:rPr>
          <w:rFonts w:cstheme="minorHAnsi"/>
          <w:lang w:val="en-US"/>
        </w:rPr>
        <w:t>.</w:t>
      </w:r>
      <w:r w:rsidR="00BF58B4">
        <w:rPr>
          <w:rFonts w:cstheme="minorHAnsi"/>
          <w:lang w:val="en-US"/>
        </w:rPr>
        <w:t xml:space="preserve"> </w:t>
      </w:r>
      <w:r w:rsidR="00B241F5">
        <w:rPr>
          <w:rFonts w:cstheme="minorHAnsi"/>
          <w:lang w:val="en-US"/>
        </w:rPr>
        <w:t xml:space="preserve">Given our results, influence over group speed could be either distributed, with all or most </w:t>
      </w:r>
      <w:r w:rsidR="00C76602">
        <w:rPr>
          <w:rFonts w:cstheme="minorHAnsi"/>
          <w:lang w:val="en-US"/>
        </w:rPr>
        <w:t>adults</w:t>
      </w:r>
      <w:r w:rsidR="00B241F5">
        <w:rPr>
          <w:rFonts w:cstheme="minorHAnsi"/>
          <w:lang w:val="en-US"/>
        </w:rPr>
        <w:t xml:space="preserve"> contributing to the decision to speed up or not at a given moment, or varying in time between group members, with individuals taking turn</w:t>
      </w:r>
      <w:ins w:id="1008" w:author="Microsoft Office User" w:date="2021-12-10T17:12:00Z">
        <w:r w:rsidR="008C0745">
          <w:rPr>
            <w:rFonts w:cstheme="minorHAnsi"/>
            <w:lang w:val="en-US"/>
          </w:rPr>
          <w:t>s</w:t>
        </w:r>
      </w:ins>
      <w:r w:rsidR="00B241F5">
        <w:rPr>
          <w:rFonts w:cstheme="minorHAnsi"/>
          <w:lang w:val="en-US"/>
        </w:rPr>
        <w:t xml:space="preserve"> influencing others to speed up or slow down.</w:t>
      </w:r>
      <w:r w:rsidR="00763D8F">
        <w:rPr>
          <w:rFonts w:cstheme="minorHAnsi"/>
          <w:lang w:val="en-US"/>
        </w:rPr>
        <w:t xml:space="preserve"> </w:t>
      </w:r>
      <w:r w:rsidR="00A21696">
        <w:rPr>
          <w:rFonts w:cstheme="minorHAnsi"/>
          <w:lang w:val="en-US"/>
        </w:rPr>
        <w:t xml:space="preserve">Unfortunately, our methodology does not allow us to disentangle between these two options. </w:t>
      </w:r>
      <w:r w:rsidR="00C76602">
        <w:rPr>
          <w:rFonts w:cstheme="minorHAnsi"/>
          <w:lang w:val="en-US"/>
        </w:rPr>
        <w:t>Because s</w:t>
      </w:r>
      <w:r w:rsidR="00A21696">
        <w:rPr>
          <w:rFonts w:cstheme="minorHAnsi"/>
          <w:lang w:val="en-US"/>
        </w:rPr>
        <w:t>peed</w:t>
      </w:r>
      <w:r w:rsidR="00763D8F">
        <w:rPr>
          <w:rFonts w:cstheme="minorHAnsi"/>
          <w:lang w:val="en-US"/>
        </w:rPr>
        <w:t xml:space="preserve"> of the group </w:t>
      </w:r>
      <w:r w:rsidR="00BF58B4">
        <w:rPr>
          <w:rFonts w:cstheme="minorHAnsi"/>
          <w:lang w:val="en-US"/>
        </w:rPr>
        <w:t>could</w:t>
      </w:r>
      <w:r w:rsidR="00763D8F">
        <w:rPr>
          <w:rFonts w:cstheme="minorHAnsi"/>
          <w:lang w:val="en-US"/>
        </w:rPr>
        <w:t xml:space="preserve"> have repercussions on individuals</w:t>
      </w:r>
      <w:r w:rsidR="00BF58B4">
        <w:rPr>
          <w:rFonts w:cstheme="minorHAnsi"/>
          <w:lang w:val="en-US"/>
        </w:rPr>
        <w:t>’</w:t>
      </w:r>
      <w:r w:rsidR="00763D8F">
        <w:rPr>
          <w:rFonts w:cstheme="minorHAnsi"/>
          <w:lang w:val="en-US"/>
        </w:rPr>
        <w:t xml:space="preserve"> ability to locate food</w:t>
      </w:r>
      <w:r w:rsidR="00BF58B4">
        <w:rPr>
          <w:rFonts w:cstheme="minorHAnsi"/>
          <w:lang w:val="en-US"/>
        </w:rPr>
        <w:t>,</w:t>
      </w:r>
      <w:r w:rsidR="00C76602">
        <w:rPr>
          <w:rFonts w:cstheme="minorHAnsi"/>
          <w:lang w:val="en-US"/>
        </w:rPr>
        <w:t xml:space="preserve"> and because</w:t>
      </w:r>
      <w:r w:rsidR="00BF58B4">
        <w:rPr>
          <w:rFonts w:cstheme="minorHAnsi"/>
          <w:lang w:val="en-US"/>
        </w:rPr>
        <w:t xml:space="preserve"> q</w:t>
      </w:r>
      <w:r w:rsidR="00BF58B4" w:rsidRPr="006D69C5">
        <w:rPr>
          <w:rFonts w:cstheme="minorHAnsi"/>
          <w:lang w:val="en-US"/>
        </w:rPr>
        <w:t>uorum mechanisms, akin to a voting process by which a certain threshold of individuals giving a specific type of call is required for the group to start moving, ha</w:t>
      </w:r>
      <w:r w:rsidR="00C76602">
        <w:rPr>
          <w:rFonts w:cstheme="minorHAnsi"/>
          <w:lang w:val="en-US"/>
        </w:rPr>
        <w:t>ve</w:t>
      </w:r>
      <w:r w:rsidR="00BF58B4" w:rsidRPr="006D69C5">
        <w:rPr>
          <w:rFonts w:cstheme="minorHAnsi"/>
          <w:lang w:val="en-US"/>
        </w:rPr>
        <w:t xml:space="preserve"> already been shown in meerkats (Bousquet et al. 2011),</w:t>
      </w:r>
      <w:r w:rsidR="00BF58B4">
        <w:rPr>
          <w:rFonts w:cstheme="minorHAnsi"/>
          <w:lang w:val="en-US"/>
        </w:rPr>
        <w:t xml:space="preserve"> in future works it could be very interesting to incorporate </w:t>
      </w:r>
      <w:r w:rsidR="00C76602">
        <w:rPr>
          <w:rFonts w:cstheme="minorHAnsi"/>
          <w:lang w:val="en-US"/>
        </w:rPr>
        <w:t>data</w:t>
      </w:r>
      <w:r w:rsidR="00BF58B4">
        <w:rPr>
          <w:rFonts w:cstheme="minorHAnsi"/>
          <w:lang w:val="en-US"/>
        </w:rPr>
        <w:t xml:space="preserve"> about individual foraging success, as well as vocalizations, within our influence framework, to further our understanding of the interactions between these </w:t>
      </w:r>
      <w:del w:id="1009" w:author="Microsoft Office User" w:date="2021-12-10T17:13:00Z">
        <w:r w:rsidR="00BF58B4" w:rsidDel="008C0745">
          <w:rPr>
            <w:rFonts w:cstheme="minorHAnsi"/>
            <w:lang w:val="en-US"/>
          </w:rPr>
          <w:delText xml:space="preserve">three </w:delText>
        </w:r>
      </w:del>
      <w:r w:rsidR="00BF58B4">
        <w:rPr>
          <w:rFonts w:cstheme="minorHAnsi"/>
          <w:lang w:val="en-US"/>
        </w:rPr>
        <w:t>aspects.</w:t>
      </w:r>
      <w:r w:rsidR="00763D8F" w:rsidRPr="00763D8F">
        <w:rPr>
          <w:rFonts w:cstheme="minorHAnsi"/>
          <w:lang w:val="en-US"/>
        </w:rPr>
        <w:t xml:space="preserve"> </w:t>
      </w:r>
    </w:p>
    <w:p w14:paraId="10D39C50" w14:textId="12EA7CB6" w:rsidR="0036157B" w:rsidRDefault="005C5C27" w:rsidP="00F516BB">
      <w:pPr>
        <w:spacing w:line="360" w:lineRule="auto"/>
        <w:jc w:val="both"/>
        <w:rPr>
          <w:rFonts w:cstheme="minorHAnsi"/>
          <w:lang w:val="en-US"/>
        </w:rPr>
      </w:pPr>
      <w:r w:rsidRPr="006D69C5">
        <w:rPr>
          <w:rFonts w:cstheme="minorHAnsi"/>
          <w:lang w:val="en-US"/>
        </w:rPr>
        <w:lastRenderedPageBreak/>
        <w:t>The t</w:t>
      </w:r>
      <w:r w:rsidR="00F516BB" w:rsidRPr="006D69C5">
        <w:rPr>
          <w:rFonts w:cstheme="minorHAnsi"/>
          <w:lang w:val="en-US"/>
        </w:rPr>
        <w:t xml:space="preserve">endency to be in the front of the group is often taken as a proxy for leadership in studies of </w:t>
      </w:r>
      <w:del w:id="1010" w:author="Microsoft Office User" w:date="2021-12-10T17:13:00Z">
        <w:r w:rsidR="00F516BB" w:rsidRPr="006D69C5" w:rsidDel="008C0745">
          <w:rPr>
            <w:rFonts w:cstheme="minorHAnsi"/>
            <w:lang w:val="en-US"/>
          </w:rPr>
          <w:delText>collective animal</w:delText>
        </w:r>
      </w:del>
      <w:ins w:id="1011" w:author="Microsoft Office User" w:date="2021-12-10T17:13:00Z">
        <w:r w:rsidR="008C0745">
          <w:rPr>
            <w:rFonts w:cstheme="minorHAnsi"/>
            <w:lang w:val="en-US"/>
          </w:rPr>
          <w:t>group</w:t>
        </w:r>
      </w:ins>
      <w:r w:rsidR="00F516BB" w:rsidRPr="006D69C5">
        <w:rPr>
          <w:rFonts w:cstheme="minorHAnsi"/>
          <w:lang w:val="en-US"/>
        </w:rPr>
        <w:t xml:space="preserve"> movement. Her</w:t>
      </w:r>
      <w:r w:rsidR="00545518">
        <w:rPr>
          <w:rFonts w:cstheme="minorHAnsi"/>
          <w:lang w:val="en-US"/>
        </w:rPr>
        <w:t>e</w:t>
      </w:r>
      <w:r w:rsidR="00F516BB" w:rsidRPr="006D69C5">
        <w:rPr>
          <w:rFonts w:cstheme="minorHAnsi"/>
          <w:lang w:val="en-US"/>
        </w:rPr>
        <w:t xml:space="preserve"> </w:t>
      </w:r>
      <w:r w:rsidR="00C76602">
        <w:rPr>
          <w:rFonts w:cstheme="minorHAnsi"/>
          <w:lang w:val="en-US"/>
        </w:rPr>
        <w:t xml:space="preserve">we did find a positive correlation between </w:t>
      </w:r>
      <w:r w:rsidR="00545518">
        <w:rPr>
          <w:rFonts w:cstheme="minorHAnsi"/>
          <w:lang w:val="en-US"/>
        </w:rPr>
        <w:t xml:space="preserve">movement turning influence and proportion of time spent in the front half of the group. </w:t>
      </w:r>
      <w:proofErr w:type="gramStart"/>
      <w:r w:rsidR="00545518">
        <w:rPr>
          <w:rFonts w:cstheme="minorHAnsi"/>
          <w:lang w:val="en-US"/>
        </w:rPr>
        <w:t>However</w:t>
      </w:r>
      <w:proofErr w:type="gramEnd"/>
      <w:r w:rsidR="00545518">
        <w:rPr>
          <w:rFonts w:cstheme="minorHAnsi"/>
          <w:lang w:val="en-US"/>
        </w:rPr>
        <w:t xml:space="preserve"> when looking specifically at the status with the highest turning influence within their group, dominant females, we see that they are not necessarily more in the front than other members of the group. In particular, </w:t>
      </w:r>
      <w:r w:rsidR="00314276" w:rsidRPr="006D69C5">
        <w:rPr>
          <w:rFonts w:cstheme="minorHAnsi"/>
          <w:lang w:val="en-US"/>
        </w:rPr>
        <w:t xml:space="preserve">in L19, the dominant female </w:t>
      </w:r>
      <w:r w:rsidR="002F12A3" w:rsidRPr="006D69C5">
        <w:rPr>
          <w:rFonts w:cstheme="minorHAnsi"/>
          <w:lang w:val="en-US"/>
        </w:rPr>
        <w:t xml:space="preserve">spent a similar amount or less time in the front than many other individuals in </w:t>
      </w:r>
      <w:r w:rsidR="00545518">
        <w:rPr>
          <w:rFonts w:cstheme="minorHAnsi"/>
          <w:lang w:val="en-US"/>
        </w:rPr>
        <w:t xml:space="preserve">her </w:t>
      </w:r>
      <w:r w:rsidR="002F12A3" w:rsidRPr="006D69C5">
        <w:rPr>
          <w:rFonts w:cstheme="minorHAnsi"/>
          <w:lang w:val="en-US"/>
        </w:rPr>
        <w:t xml:space="preserve">group, and in ZU21, she </w:t>
      </w:r>
      <w:ins w:id="1012" w:author="Microsoft Office User" w:date="2021-12-10T17:13:00Z">
        <w:r w:rsidR="0053348C">
          <w:rPr>
            <w:rFonts w:cstheme="minorHAnsi"/>
            <w:lang w:val="en-US"/>
          </w:rPr>
          <w:t>wa</w:t>
        </w:r>
      </w:ins>
      <w:del w:id="1013" w:author="Microsoft Office User" w:date="2021-12-10T17:13:00Z">
        <w:r w:rsidR="002F12A3" w:rsidRPr="006D69C5" w:rsidDel="0053348C">
          <w:rPr>
            <w:rFonts w:cstheme="minorHAnsi"/>
            <w:lang w:val="en-US"/>
          </w:rPr>
          <w:delText>i</w:delText>
        </w:r>
      </w:del>
      <w:r w:rsidR="002F12A3" w:rsidRPr="006D69C5">
        <w:rPr>
          <w:rFonts w:cstheme="minorHAnsi"/>
          <w:lang w:val="en-US"/>
        </w:rPr>
        <w:t xml:space="preserve">s the individual who spent the </w:t>
      </w:r>
      <w:r w:rsidR="00545518">
        <w:rPr>
          <w:rFonts w:cstheme="minorHAnsi"/>
          <w:lang w:val="en-US"/>
        </w:rPr>
        <w:t>least amount of</w:t>
      </w:r>
      <w:r w:rsidR="002F12A3" w:rsidRPr="006D69C5">
        <w:rPr>
          <w:rFonts w:cstheme="minorHAnsi"/>
          <w:lang w:val="en-US"/>
        </w:rPr>
        <w:t xml:space="preserve"> time in the </w:t>
      </w:r>
      <w:r w:rsidR="00545518">
        <w:rPr>
          <w:rFonts w:cstheme="minorHAnsi"/>
          <w:lang w:val="en-US"/>
        </w:rPr>
        <w:t>front</w:t>
      </w:r>
      <w:r w:rsidR="002F12A3" w:rsidRPr="006D69C5">
        <w:rPr>
          <w:rFonts w:cstheme="minorHAnsi"/>
          <w:lang w:val="en-US"/>
        </w:rPr>
        <w:t xml:space="preserve"> of the group, despite </w:t>
      </w:r>
      <w:r w:rsidR="00545518">
        <w:rPr>
          <w:rFonts w:cstheme="minorHAnsi"/>
          <w:lang w:val="en-US"/>
        </w:rPr>
        <w:t>both</w:t>
      </w:r>
      <w:ins w:id="1014" w:author="Microsoft Office User" w:date="2021-12-10T17:13:00Z">
        <w:r w:rsidR="0053348C">
          <w:rPr>
            <w:rFonts w:cstheme="minorHAnsi"/>
            <w:lang w:val="en-US"/>
          </w:rPr>
          <w:t xml:space="preserve"> of these dominant females</w:t>
        </w:r>
      </w:ins>
      <w:r w:rsidR="00545518">
        <w:rPr>
          <w:rFonts w:cstheme="minorHAnsi"/>
          <w:lang w:val="en-US"/>
        </w:rPr>
        <w:t xml:space="preserve"> </w:t>
      </w:r>
      <w:r w:rsidR="002F12A3" w:rsidRPr="006D69C5">
        <w:rPr>
          <w:rFonts w:cstheme="minorHAnsi"/>
          <w:lang w:val="en-US"/>
        </w:rPr>
        <w:t xml:space="preserve">having </w:t>
      </w:r>
      <w:r w:rsidR="00545518">
        <w:rPr>
          <w:rFonts w:cstheme="minorHAnsi"/>
          <w:lang w:val="en-US"/>
        </w:rPr>
        <w:t>the</w:t>
      </w:r>
      <w:r w:rsidR="002F12A3" w:rsidRPr="006D69C5">
        <w:rPr>
          <w:rFonts w:cstheme="minorHAnsi"/>
          <w:lang w:val="en-US"/>
        </w:rPr>
        <w:t xml:space="preserve"> </w:t>
      </w:r>
      <w:r w:rsidR="00545518">
        <w:rPr>
          <w:rFonts w:cstheme="minorHAnsi"/>
          <w:lang w:val="en-US"/>
        </w:rPr>
        <w:t>highest</w:t>
      </w:r>
      <w:r w:rsidR="002F12A3" w:rsidRPr="006D69C5">
        <w:rPr>
          <w:rFonts w:cstheme="minorHAnsi"/>
          <w:lang w:val="en-US"/>
        </w:rPr>
        <w:t xml:space="preserve"> turning influence</w:t>
      </w:r>
      <w:r w:rsidR="00545518">
        <w:rPr>
          <w:rFonts w:cstheme="minorHAnsi"/>
          <w:lang w:val="en-US"/>
        </w:rPr>
        <w:t xml:space="preserve"> score</w:t>
      </w:r>
      <w:ins w:id="1015" w:author="Microsoft Office User" w:date="2021-12-10T17:13:00Z">
        <w:r w:rsidR="0053348C">
          <w:rPr>
            <w:rFonts w:cstheme="minorHAnsi"/>
            <w:lang w:val="en-US"/>
          </w:rPr>
          <w:t>s</w:t>
        </w:r>
      </w:ins>
      <w:r w:rsidR="00545518">
        <w:rPr>
          <w:rFonts w:cstheme="minorHAnsi"/>
          <w:lang w:val="en-US"/>
        </w:rPr>
        <w:t xml:space="preserve"> of their group</w:t>
      </w:r>
      <w:ins w:id="1016" w:author="Microsoft Office User" w:date="2021-12-10T17:13:00Z">
        <w:r w:rsidR="0053348C">
          <w:rPr>
            <w:rFonts w:cstheme="minorHAnsi"/>
            <w:lang w:val="en-US"/>
          </w:rPr>
          <w:t>s</w:t>
        </w:r>
      </w:ins>
      <w:r w:rsidR="002F12A3" w:rsidRPr="006D69C5">
        <w:rPr>
          <w:rFonts w:cstheme="minorHAnsi"/>
          <w:lang w:val="en-US"/>
        </w:rPr>
        <w:t xml:space="preserve">. </w:t>
      </w:r>
      <w:r w:rsidR="00FF2DB3">
        <w:rPr>
          <w:rFonts w:cstheme="minorHAnsi"/>
          <w:lang w:val="en-US"/>
        </w:rPr>
        <w:t xml:space="preserve">These results </w:t>
      </w:r>
      <w:r w:rsidR="00276FA9" w:rsidRPr="006D69C5">
        <w:rPr>
          <w:rFonts w:cstheme="minorHAnsi"/>
          <w:lang w:val="en-US"/>
        </w:rPr>
        <w:t>highlight</w:t>
      </w:r>
      <w:r w:rsidR="002F12A3" w:rsidRPr="006D69C5">
        <w:rPr>
          <w:rFonts w:cstheme="minorHAnsi"/>
          <w:lang w:val="en-US"/>
        </w:rPr>
        <w:t xml:space="preserve"> that </w:t>
      </w:r>
      <w:r w:rsidR="00276FA9" w:rsidRPr="006D69C5">
        <w:rPr>
          <w:rFonts w:cstheme="minorHAnsi"/>
          <w:lang w:val="en-US"/>
        </w:rPr>
        <w:t xml:space="preserve">individuals in moving social groups don’t necessarily need to be </w:t>
      </w:r>
      <w:r w:rsidR="00FF2DB3">
        <w:rPr>
          <w:rFonts w:cstheme="minorHAnsi"/>
          <w:lang w:val="en-US"/>
        </w:rPr>
        <w:t>at the front</w:t>
      </w:r>
      <w:r w:rsidR="00276FA9" w:rsidRPr="006D69C5">
        <w:rPr>
          <w:rFonts w:cstheme="minorHAnsi"/>
          <w:lang w:val="en-US"/>
        </w:rPr>
        <w:t xml:space="preserve"> position in order to influence </w:t>
      </w:r>
      <w:r w:rsidR="00FF2DB3">
        <w:rPr>
          <w:rFonts w:cstheme="minorHAnsi"/>
          <w:lang w:val="en-US"/>
        </w:rPr>
        <w:t>group direction</w:t>
      </w:r>
      <w:r w:rsidR="00276FA9" w:rsidRPr="006D69C5">
        <w:rPr>
          <w:rFonts w:cstheme="minorHAnsi"/>
          <w:lang w:val="en-US"/>
        </w:rPr>
        <w:t xml:space="preserve">. </w:t>
      </w:r>
      <w:r w:rsidR="002B286C">
        <w:rPr>
          <w:rFonts w:cstheme="minorHAnsi"/>
          <w:lang w:val="en-US"/>
        </w:rPr>
        <w:t xml:space="preserve">Being in the front is most likely to be linked with influence in environments where visibility is high and in species where information is transferred primarily through vision (e.g. fish, </w:t>
      </w:r>
      <w:r w:rsidR="002B286C">
        <w:rPr>
          <w:rFonts w:cstheme="minorHAnsi"/>
          <w:lang w:val="en-US"/>
        </w:rPr>
        <w:fldChar w:fldCharType="begin"/>
      </w:r>
      <w:r w:rsidR="002B286C">
        <w:rPr>
          <w:rFonts w:cstheme="minorHAnsi"/>
          <w:lang w:val="en-US"/>
        </w:rPr>
        <w:instrText xml:space="preserve"> ADDIN ZOTERO_ITEM CSL_CITATION {"citationID":"2RsE9SH4","properties":{"formattedCitation":"(Strandburg-Peshkin et al. 2013; Rosenthal et al. 2015)","plainCitation":"(Strandburg-Peshkin et al. 2013; Rosenthal et al. 2015)","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sidR="002B286C">
        <w:rPr>
          <w:rFonts w:ascii="Cambria Math" w:hAnsi="Cambria Math" w:cs="Cambria Math"/>
          <w:lang w:val="en-US"/>
        </w:rPr>
        <w:instrText>∼</w:instrText>
      </w:r>
      <w:r w:rsidR="002B286C">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sidR="002B286C">
        <w:rPr>
          <w:rFonts w:cstheme="minorHAnsi"/>
          <w:lang w:val="en-US"/>
        </w:rPr>
        <w:fldChar w:fldCharType="separate"/>
      </w:r>
      <w:r w:rsidR="002B286C" w:rsidRPr="002B286C">
        <w:rPr>
          <w:rFonts w:ascii="Calibri" w:hAnsi="Calibri" w:cs="Calibri"/>
          <w:lang w:val="en-US"/>
        </w:rPr>
        <w:t>Strandburg-Peshkin et al. 2013; Rosenthal et al. 2015)</w:t>
      </w:r>
      <w:r w:rsidR="002B286C">
        <w:rPr>
          <w:rFonts w:cstheme="minorHAnsi"/>
          <w:lang w:val="en-US"/>
        </w:rPr>
        <w:fldChar w:fldCharType="end"/>
      </w:r>
      <w:r w:rsidR="002B286C">
        <w:rPr>
          <w:rFonts w:cstheme="minorHAnsi"/>
          <w:lang w:val="en-US"/>
        </w:rPr>
        <w:t xml:space="preserve">. </w:t>
      </w:r>
      <w:proofErr w:type="gramStart"/>
      <w:r w:rsidR="002B286C">
        <w:rPr>
          <w:rFonts w:cstheme="minorHAnsi"/>
          <w:lang w:val="en-US"/>
        </w:rPr>
        <w:t>However</w:t>
      </w:r>
      <w:proofErr w:type="gramEnd"/>
      <w:r w:rsidR="002B286C">
        <w:rPr>
          <w:rFonts w:cstheme="minorHAnsi"/>
          <w:lang w:val="en-US"/>
        </w:rPr>
        <w:t xml:space="preserve"> in the </w:t>
      </w:r>
      <w:del w:id="1017" w:author="Microsoft Office User" w:date="2021-12-10T17:14:00Z">
        <w:r w:rsidR="002B286C" w:rsidDel="0053348C">
          <w:rPr>
            <w:rFonts w:cstheme="minorHAnsi"/>
            <w:lang w:val="en-US"/>
          </w:rPr>
          <w:delText>Kalahari desert</w:delText>
        </w:r>
      </w:del>
      <w:ins w:id="1018" w:author="Microsoft Office User" w:date="2021-12-10T17:14:00Z">
        <w:r w:rsidR="0053348C">
          <w:rPr>
            <w:rFonts w:cstheme="minorHAnsi"/>
            <w:lang w:val="en-US"/>
          </w:rPr>
          <w:t>meerkats’ habitat</w:t>
        </w:r>
      </w:ins>
      <w:r w:rsidR="002B286C">
        <w:rPr>
          <w:rFonts w:cstheme="minorHAnsi"/>
          <w:lang w:val="en-US"/>
        </w:rPr>
        <w:t>, tall sour grass or bushes often impede visibility (REF), and meerkat</w:t>
      </w:r>
      <w:ins w:id="1019" w:author="Microsoft Office User" w:date="2021-12-10T17:14:00Z">
        <w:r w:rsidR="0053348C">
          <w:rPr>
            <w:rFonts w:cstheme="minorHAnsi"/>
            <w:lang w:val="en-US"/>
          </w:rPr>
          <w:t>s</w:t>
        </w:r>
      </w:ins>
      <w:r w:rsidR="002B286C">
        <w:rPr>
          <w:rFonts w:cstheme="minorHAnsi"/>
          <w:lang w:val="en-US"/>
        </w:rPr>
        <w:t xml:space="preserve"> </w:t>
      </w:r>
      <w:ins w:id="1020" w:author="Microsoft Office User" w:date="2021-12-10T17:14:00Z">
        <w:r w:rsidR="0053348C">
          <w:rPr>
            <w:rFonts w:cstheme="minorHAnsi"/>
            <w:lang w:val="en-US"/>
          </w:rPr>
          <w:t xml:space="preserve">are known to use a variety of vocalizations to coordinate movement [CITE]. Thus, they </w:t>
        </w:r>
      </w:ins>
      <w:r w:rsidR="002B286C">
        <w:rPr>
          <w:rFonts w:cstheme="minorHAnsi"/>
          <w:lang w:val="en-US"/>
        </w:rPr>
        <w:t>have the potential to convey information</w:t>
      </w:r>
      <w:r w:rsidR="00573D0D">
        <w:rPr>
          <w:rFonts w:cstheme="minorHAnsi"/>
          <w:lang w:val="en-US"/>
        </w:rPr>
        <w:t>, and therefore influence others, from anywhere in the group</w:t>
      </w:r>
      <w:del w:id="1021" w:author="Microsoft Office User" w:date="2021-12-10T17:15:00Z">
        <w:r w:rsidR="00573D0D" w:rsidDel="0053348C">
          <w:rPr>
            <w:rFonts w:cstheme="minorHAnsi"/>
            <w:lang w:val="en-US"/>
          </w:rPr>
          <w:delText xml:space="preserve"> thanks to their highly developed vocal communication system</w:delText>
        </w:r>
      </w:del>
      <w:r w:rsidR="00573D0D">
        <w:rPr>
          <w:rFonts w:cstheme="minorHAnsi"/>
          <w:lang w:val="en-US"/>
        </w:rPr>
        <w:t>.</w:t>
      </w:r>
      <w:del w:id="1022" w:author="Microsoft Office User" w:date="2021-12-10T17:15:00Z">
        <w:r w:rsidR="00573D0D" w:rsidDel="0053348C">
          <w:rPr>
            <w:rFonts w:cstheme="minorHAnsi"/>
            <w:lang w:val="en-US"/>
          </w:rPr>
          <w:delText xml:space="preserve"> </w:delText>
        </w:r>
      </w:del>
      <w:r w:rsidR="002B286C">
        <w:rPr>
          <w:rFonts w:cstheme="minorHAnsi"/>
          <w:lang w:val="en-US"/>
        </w:rPr>
        <w:t xml:space="preserve"> </w:t>
      </w:r>
      <w:del w:id="1023" w:author="Microsoft Office User" w:date="2021-12-10T17:15:00Z">
        <w:r w:rsidR="002A6B35" w:rsidRPr="006D69C5" w:rsidDel="0053348C">
          <w:rPr>
            <w:rFonts w:cstheme="minorHAnsi"/>
            <w:lang w:val="en-US"/>
          </w:rPr>
          <w:delText>What follows from this is that</w:delText>
        </w:r>
      </w:del>
      <w:ins w:id="1024" w:author="Microsoft Office User" w:date="2021-12-10T17:15:00Z">
        <w:r w:rsidR="0053348C">
          <w:rPr>
            <w:rFonts w:cstheme="minorHAnsi"/>
            <w:lang w:val="en-US"/>
          </w:rPr>
          <w:t>This decoupling of front position and influence over direction highlights that</w:t>
        </w:r>
      </w:ins>
      <w:r w:rsidR="00573D0D">
        <w:rPr>
          <w:rFonts w:cstheme="minorHAnsi"/>
          <w:lang w:val="en-US"/>
        </w:rPr>
        <w:t>, depending on the species,</w:t>
      </w:r>
      <w:r w:rsidR="002A6B35" w:rsidRPr="006D69C5">
        <w:rPr>
          <w:rFonts w:cstheme="minorHAnsi"/>
          <w:lang w:val="en-US"/>
        </w:rPr>
        <w:t xml:space="preserve"> </w:t>
      </w:r>
      <w:r w:rsidR="00AC078A" w:rsidRPr="006D69C5">
        <w:rPr>
          <w:rFonts w:cstheme="minorHAnsi"/>
          <w:lang w:val="en-US"/>
        </w:rPr>
        <w:t xml:space="preserve">the ordering of individuals along the axis of movement alone might </w:t>
      </w:r>
      <w:r w:rsidR="00573D0D">
        <w:rPr>
          <w:rFonts w:cstheme="minorHAnsi"/>
          <w:lang w:val="en-US"/>
        </w:rPr>
        <w:t xml:space="preserve">not necessarily be a </w:t>
      </w:r>
      <w:r w:rsidR="00AC078A" w:rsidRPr="006D69C5">
        <w:rPr>
          <w:rFonts w:cstheme="minorHAnsi"/>
          <w:lang w:val="en-US"/>
        </w:rPr>
        <w:t xml:space="preserve">reliable metric to infer influence and should be used in complement with other metrics. </w:t>
      </w:r>
      <w:ins w:id="1025" w:author="Microsoft Office User" w:date="2021-12-10T17:16:00Z">
        <w:r w:rsidR="0053348C">
          <w:rPr>
            <w:rFonts w:cstheme="minorHAnsi"/>
            <w:lang w:val="en-US"/>
          </w:rPr>
          <w:t>Moreover, understanding when and how individuals are able to exert influence from the back of groups</w:t>
        </w:r>
      </w:ins>
      <w:ins w:id="1026" w:author="Microsoft Office User" w:date="2021-12-10T17:17:00Z">
        <w:r w:rsidR="0053348C">
          <w:rPr>
            <w:rFonts w:cstheme="minorHAnsi"/>
            <w:lang w:val="en-US"/>
          </w:rPr>
          <w:t xml:space="preserve">, and how this is linked to the mechanisms of information transfer employed, are important questions for future work. </w:t>
        </w:r>
      </w:ins>
      <w:del w:id="1027" w:author="Microsoft Office User" w:date="2021-12-10T17:16:00Z">
        <w:r w:rsidR="00AC078A" w:rsidRPr="006D69C5" w:rsidDel="0053348C">
          <w:rPr>
            <w:rFonts w:cstheme="minorHAnsi"/>
            <w:lang w:val="en-US"/>
          </w:rPr>
          <w:delText>Indeed, simply relying on the proportion of time spent in the front would ha</w:delText>
        </w:r>
        <w:r w:rsidR="003C072F" w:rsidRPr="006D69C5" w:rsidDel="0053348C">
          <w:rPr>
            <w:rFonts w:cstheme="minorHAnsi"/>
            <w:lang w:val="en-US"/>
          </w:rPr>
          <w:delText>ve</w:delText>
        </w:r>
        <w:r w:rsidR="00AC078A" w:rsidRPr="006D69C5" w:rsidDel="0053348C">
          <w:rPr>
            <w:rFonts w:cstheme="minorHAnsi"/>
            <w:lang w:val="en-US"/>
          </w:rPr>
          <w:delText xml:space="preserve"> led to incomplete conclusions regarding patterns of influence in our case. </w:delText>
        </w:r>
      </w:del>
      <w:r w:rsidR="00AC078A" w:rsidRPr="006D69C5">
        <w:rPr>
          <w:rFonts w:cstheme="minorHAnsi"/>
          <w:lang w:val="en-US"/>
        </w:rPr>
        <w:t xml:space="preserve">Interestingly, </w:t>
      </w:r>
      <w:del w:id="1028" w:author="Microsoft Office User" w:date="2021-12-10T17:17:00Z">
        <w:r w:rsidR="00AC078A" w:rsidRPr="006D69C5" w:rsidDel="0053348C">
          <w:rPr>
            <w:rFonts w:cstheme="minorHAnsi"/>
            <w:lang w:val="en-US"/>
          </w:rPr>
          <w:delText>it is worth noting that</w:delText>
        </w:r>
      </w:del>
      <w:ins w:id="1029" w:author="Microsoft Office User" w:date="2021-12-10T17:17:00Z">
        <w:r w:rsidR="0053348C">
          <w:rPr>
            <w:rFonts w:cstheme="minorHAnsi"/>
            <w:lang w:val="en-US"/>
          </w:rPr>
          <w:t>in our data</w:t>
        </w:r>
      </w:ins>
      <w:r w:rsidR="00AC078A" w:rsidRPr="006D69C5">
        <w:rPr>
          <w:rFonts w:cstheme="minorHAnsi"/>
          <w:lang w:val="en-US"/>
        </w:rPr>
        <w:t xml:space="preserve"> the one dominant female </w:t>
      </w:r>
      <w:del w:id="1030" w:author="Microsoft Office User" w:date="2021-12-10T17:17:00Z">
        <w:r w:rsidR="00AC078A" w:rsidRPr="006D69C5" w:rsidDel="0053348C">
          <w:rPr>
            <w:rFonts w:cstheme="minorHAnsi"/>
            <w:lang w:val="en-US"/>
          </w:rPr>
          <w:delText xml:space="preserve">which </w:delText>
        </w:r>
      </w:del>
      <w:ins w:id="1031" w:author="Microsoft Office User" w:date="2021-12-10T17:17:00Z">
        <w:r w:rsidR="0053348C">
          <w:rPr>
            <w:rFonts w:cstheme="minorHAnsi"/>
            <w:lang w:val="en-US"/>
          </w:rPr>
          <w:t>that</w:t>
        </w:r>
        <w:r w:rsidR="0053348C" w:rsidRPr="006D69C5">
          <w:rPr>
            <w:rFonts w:cstheme="minorHAnsi"/>
            <w:lang w:val="en-US"/>
          </w:rPr>
          <w:t xml:space="preserve"> </w:t>
        </w:r>
      </w:ins>
      <w:del w:id="1032" w:author="Microsoft Office User" w:date="2021-12-10T17:18:00Z">
        <w:r w:rsidR="00AC078A" w:rsidRPr="006D69C5" w:rsidDel="0053348C">
          <w:rPr>
            <w:rFonts w:cstheme="minorHAnsi"/>
            <w:lang w:val="en-US"/>
          </w:rPr>
          <w:delText>was spending</w:delText>
        </w:r>
      </w:del>
      <w:ins w:id="1033" w:author="Microsoft Office User" w:date="2021-12-10T17:18:00Z">
        <w:r w:rsidR="0053348C">
          <w:rPr>
            <w:rFonts w:cstheme="minorHAnsi"/>
            <w:lang w:val="en-US"/>
          </w:rPr>
          <w:t>spent</w:t>
        </w:r>
      </w:ins>
      <w:r w:rsidR="00AC078A" w:rsidRPr="006D69C5">
        <w:rPr>
          <w:rFonts w:cstheme="minorHAnsi"/>
          <w:lang w:val="en-US"/>
        </w:rPr>
        <w:t xml:space="preserve"> more time in the back (group ZU21) had by far the longest tenure </w:t>
      </w:r>
      <w:r w:rsidR="00E95507" w:rsidRPr="006D69C5">
        <w:rPr>
          <w:rFonts w:cstheme="minorHAnsi"/>
          <w:lang w:val="en-US"/>
        </w:rPr>
        <w:t xml:space="preserve">at the time of data collection </w:t>
      </w:r>
      <w:r w:rsidR="00AC078A" w:rsidRPr="006D69C5">
        <w:rPr>
          <w:rFonts w:cstheme="minorHAnsi"/>
          <w:lang w:val="en-US"/>
        </w:rPr>
        <w:t>amongst dominant females of our study (</w:t>
      </w:r>
      <w:r w:rsidR="00E95507" w:rsidRPr="006D69C5">
        <w:rPr>
          <w:rFonts w:cstheme="minorHAnsi"/>
          <w:lang w:val="en-US"/>
        </w:rPr>
        <w:t>104 weeks against 38 weeks maximum</w:t>
      </w:r>
      <w:r w:rsidR="00127176">
        <w:rPr>
          <w:rFonts w:cstheme="minorHAnsi"/>
          <w:lang w:val="en-US"/>
        </w:rPr>
        <w:t>, sees supplements</w:t>
      </w:r>
      <w:r w:rsidR="00E95507" w:rsidRPr="006D69C5">
        <w:rPr>
          <w:rFonts w:cstheme="minorHAnsi"/>
          <w:lang w:val="en-US"/>
        </w:rPr>
        <w:t xml:space="preserve">). This </w:t>
      </w:r>
      <w:del w:id="1034" w:author="Microsoft Office User" w:date="2021-12-10T17:18:00Z">
        <w:r w:rsidR="008942FE" w:rsidDel="0053348C">
          <w:rPr>
            <w:rFonts w:cstheme="minorHAnsi"/>
            <w:lang w:val="en-US"/>
          </w:rPr>
          <w:delText>could</w:delText>
        </w:r>
        <w:r w:rsidR="00E95507" w:rsidRPr="006D69C5" w:rsidDel="0053348C">
          <w:rPr>
            <w:rFonts w:cstheme="minorHAnsi"/>
            <w:lang w:val="en-US"/>
          </w:rPr>
          <w:delText xml:space="preserve"> </w:delText>
        </w:r>
        <w:r w:rsidR="00F341B8" w:rsidRPr="006D69C5" w:rsidDel="0053348C">
          <w:rPr>
            <w:rFonts w:cstheme="minorHAnsi"/>
            <w:lang w:val="en-US"/>
          </w:rPr>
          <w:delText>be an indication</w:delText>
        </w:r>
        <w:r w:rsidR="00E95507" w:rsidRPr="006D69C5" w:rsidDel="0053348C">
          <w:rPr>
            <w:rFonts w:cstheme="minorHAnsi"/>
            <w:lang w:val="en-US"/>
          </w:rPr>
          <w:delText xml:space="preserve"> that</w:delText>
        </w:r>
      </w:del>
      <w:ins w:id="1035" w:author="Microsoft Office User" w:date="2021-12-10T17:18:00Z">
        <w:r w:rsidR="0053348C">
          <w:rPr>
            <w:rFonts w:cstheme="minorHAnsi"/>
            <w:lang w:val="en-US"/>
          </w:rPr>
          <w:t xml:space="preserve">suggests the intriguing possibility that </w:t>
        </w:r>
      </w:ins>
      <w:del w:id="1036" w:author="Microsoft Office User" w:date="2021-12-10T17:18:00Z">
        <w:r w:rsidR="00E95507" w:rsidRPr="006D69C5" w:rsidDel="0053348C">
          <w:rPr>
            <w:rFonts w:cstheme="minorHAnsi"/>
            <w:lang w:val="en-US"/>
          </w:rPr>
          <w:delText xml:space="preserve"> </w:delText>
        </w:r>
      </w:del>
      <w:r w:rsidR="00E95507" w:rsidRPr="006D69C5">
        <w:rPr>
          <w:rFonts w:cstheme="minorHAnsi"/>
          <w:lang w:val="en-US"/>
        </w:rPr>
        <w:t xml:space="preserve">as a female’s </w:t>
      </w:r>
      <w:del w:id="1037" w:author="Microsoft Office User" w:date="2021-12-10T17:18:00Z">
        <w:r w:rsidR="00E95507" w:rsidRPr="006D69C5" w:rsidDel="0053348C">
          <w:rPr>
            <w:rFonts w:cstheme="minorHAnsi"/>
            <w:lang w:val="en-US"/>
          </w:rPr>
          <w:delText xml:space="preserve">dominancy </w:delText>
        </w:r>
      </w:del>
      <w:proofErr w:type="gramStart"/>
      <w:ins w:id="1038" w:author="Microsoft Office User" w:date="2021-12-10T17:18:00Z">
        <w:r w:rsidR="0053348C">
          <w:rPr>
            <w:rFonts w:cstheme="minorHAnsi"/>
            <w:lang w:val="en-US"/>
          </w:rPr>
          <w:t xml:space="preserve">dominance </w:t>
        </w:r>
        <w:r w:rsidR="0053348C" w:rsidRPr="006D69C5">
          <w:rPr>
            <w:rFonts w:cstheme="minorHAnsi"/>
            <w:lang w:val="en-US"/>
          </w:rPr>
          <w:t xml:space="preserve"> </w:t>
        </w:r>
      </w:ins>
      <w:r w:rsidR="00E95507" w:rsidRPr="006D69C5">
        <w:rPr>
          <w:rFonts w:cstheme="minorHAnsi"/>
          <w:lang w:val="en-US"/>
        </w:rPr>
        <w:t>becomes</w:t>
      </w:r>
      <w:proofErr w:type="gramEnd"/>
      <w:r w:rsidR="00E95507" w:rsidRPr="006D69C5">
        <w:rPr>
          <w:rFonts w:cstheme="minorHAnsi"/>
          <w:lang w:val="en-US"/>
        </w:rPr>
        <w:t xml:space="preserve"> better and better established within a group, </w:t>
      </w:r>
      <w:del w:id="1039" w:author="Microsoft Office User" w:date="2021-12-10T17:18:00Z">
        <w:r w:rsidR="00E95507" w:rsidRPr="006D69C5" w:rsidDel="0053348C">
          <w:rPr>
            <w:rFonts w:cstheme="minorHAnsi"/>
            <w:lang w:val="en-US"/>
          </w:rPr>
          <w:delText xml:space="preserve">they </w:delText>
        </w:r>
      </w:del>
      <w:ins w:id="1040" w:author="Microsoft Office User" w:date="2021-12-10T17:18:00Z">
        <w:r w:rsidR="0053348C">
          <w:rPr>
            <w:rFonts w:cstheme="minorHAnsi"/>
            <w:lang w:val="en-US"/>
          </w:rPr>
          <w:t>she</w:t>
        </w:r>
        <w:r w:rsidR="0053348C" w:rsidRPr="006D69C5">
          <w:rPr>
            <w:rFonts w:cstheme="minorHAnsi"/>
            <w:lang w:val="en-US"/>
          </w:rPr>
          <w:t xml:space="preserve"> </w:t>
        </w:r>
      </w:ins>
      <w:r w:rsidR="00E95507" w:rsidRPr="006D69C5">
        <w:rPr>
          <w:rFonts w:cstheme="minorHAnsi"/>
          <w:lang w:val="en-US"/>
        </w:rPr>
        <w:t xml:space="preserve">might become more and more able </w:t>
      </w:r>
      <w:r w:rsidR="00F341B8" w:rsidRPr="006D69C5">
        <w:rPr>
          <w:rFonts w:cstheme="minorHAnsi"/>
          <w:lang w:val="en-US"/>
        </w:rPr>
        <w:t xml:space="preserve">to influence the group from any position. </w:t>
      </w:r>
    </w:p>
    <w:p w14:paraId="28592B85" w14:textId="07B79DB8" w:rsidR="00614F18" w:rsidRPr="00614F18" w:rsidRDefault="00614F18" w:rsidP="00F516BB">
      <w:pPr>
        <w:spacing w:line="360" w:lineRule="auto"/>
        <w:jc w:val="both"/>
        <w:rPr>
          <w:rFonts w:cstheme="minorHAnsi"/>
          <w:b/>
          <w:lang w:val="en-US"/>
        </w:rPr>
      </w:pPr>
      <w:r w:rsidRPr="00614F18">
        <w:rPr>
          <w:rFonts w:cstheme="minorHAnsi"/>
          <w:b/>
          <w:lang w:val="en-US"/>
        </w:rPr>
        <w:t>CONCLUSION</w:t>
      </w:r>
    </w:p>
    <w:p w14:paraId="12F9A35C" w14:textId="29F9BF56" w:rsidR="009279D6" w:rsidRDefault="00127176" w:rsidP="00614F18">
      <w:pPr>
        <w:spacing w:line="360" w:lineRule="auto"/>
        <w:jc w:val="both"/>
        <w:rPr>
          <w:ins w:id="1041" w:author="Microsoft Office User" w:date="2021-12-10T17:24:00Z"/>
          <w:rFonts w:cstheme="minorHAnsi"/>
          <w:lang w:val="en-US"/>
        </w:rPr>
      </w:pPr>
      <w:r>
        <w:rPr>
          <w:rFonts w:cstheme="minorHAnsi"/>
          <w:lang w:val="en-US"/>
        </w:rPr>
        <w:t xml:space="preserve">Overall our results </w:t>
      </w:r>
      <w:del w:id="1042" w:author="Microsoft Office User" w:date="2021-12-10T17:19:00Z">
        <w:r w:rsidDel="004F05F4">
          <w:rPr>
            <w:rFonts w:cstheme="minorHAnsi"/>
            <w:lang w:val="en-US"/>
          </w:rPr>
          <w:delText>seem to indicate several trends regarding influence dynamics in meerkat groups:</w:delText>
        </w:r>
      </w:del>
      <w:ins w:id="1043" w:author="Microsoft Office User" w:date="2021-12-10T17:19:00Z">
        <w:r w:rsidR="004F05F4">
          <w:rPr>
            <w:rFonts w:cstheme="minorHAnsi"/>
            <w:lang w:val="en-US"/>
          </w:rPr>
          <w:t>show that</w:t>
        </w:r>
      </w:ins>
      <w:r>
        <w:rPr>
          <w:rFonts w:cstheme="minorHAnsi"/>
          <w:lang w:val="en-US"/>
        </w:rPr>
        <w:t xml:space="preserve"> </w:t>
      </w:r>
      <w:del w:id="1044" w:author="Microsoft Office User" w:date="2021-12-10T17:19:00Z">
        <w:r w:rsidDel="004F05F4">
          <w:rPr>
            <w:rFonts w:cstheme="minorHAnsi"/>
            <w:lang w:val="en-US"/>
          </w:rPr>
          <w:delText xml:space="preserve">individuals </w:delText>
        </w:r>
      </w:del>
      <w:ins w:id="1045" w:author="Microsoft Office User" w:date="2021-12-10T17:19:00Z">
        <w:r w:rsidR="004F05F4">
          <w:rPr>
            <w:rFonts w:cstheme="minorHAnsi"/>
            <w:lang w:val="en-US"/>
          </w:rPr>
          <w:t xml:space="preserve">meerkats seem to </w:t>
        </w:r>
      </w:ins>
      <w:del w:id="1046" w:author="Microsoft Office User" w:date="2021-12-10T17:19:00Z">
        <w:r w:rsidDel="004F05F4">
          <w:rPr>
            <w:rFonts w:cstheme="minorHAnsi"/>
            <w:lang w:val="en-US"/>
          </w:rPr>
          <w:delText xml:space="preserve">can </w:delText>
        </w:r>
      </w:del>
      <w:r>
        <w:rPr>
          <w:rFonts w:cstheme="minorHAnsi"/>
          <w:lang w:val="en-US"/>
        </w:rPr>
        <w:t>influence the direction and speed of the group</w:t>
      </w:r>
      <w:ins w:id="1047" w:author="Microsoft Office User" w:date="2021-12-10T17:19:00Z">
        <w:r w:rsidR="004F05F4">
          <w:rPr>
            <w:rFonts w:cstheme="minorHAnsi"/>
            <w:lang w:val="en-US"/>
          </w:rPr>
          <w:t>s</w:t>
        </w:r>
      </w:ins>
      <w:r>
        <w:rPr>
          <w:rFonts w:cstheme="minorHAnsi"/>
          <w:lang w:val="en-US"/>
        </w:rPr>
        <w:t xml:space="preserve"> </w:t>
      </w:r>
      <w:del w:id="1048" w:author="Microsoft Office User" w:date="2021-12-10T17:19:00Z">
        <w:r w:rsidDel="004F05F4">
          <w:rPr>
            <w:rFonts w:cstheme="minorHAnsi"/>
            <w:lang w:val="en-US"/>
          </w:rPr>
          <w:delText xml:space="preserve">by </w:delText>
        </w:r>
      </w:del>
      <w:ins w:id="1049" w:author="Microsoft Office User" w:date="2021-12-10T17:19:00Z">
        <w:r w:rsidR="004F05F4">
          <w:rPr>
            <w:rFonts w:cstheme="minorHAnsi"/>
            <w:lang w:val="en-US"/>
          </w:rPr>
          <w:t xml:space="preserve">via </w:t>
        </w:r>
      </w:ins>
      <w:r>
        <w:rPr>
          <w:rFonts w:cstheme="minorHAnsi"/>
          <w:lang w:val="en-US"/>
        </w:rPr>
        <w:t xml:space="preserve">their movement </w:t>
      </w:r>
      <w:r w:rsidR="00573D0D">
        <w:rPr>
          <w:rFonts w:cstheme="minorHAnsi"/>
          <w:lang w:val="en-US"/>
        </w:rPr>
        <w:t>in certain direction</w:t>
      </w:r>
      <w:ins w:id="1050" w:author="Microsoft Office User" w:date="2021-12-10T17:19:00Z">
        <w:r w:rsidR="004F05F4">
          <w:rPr>
            <w:rFonts w:cstheme="minorHAnsi"/>
            <w:lang w:val="en-US"/>
          </w:rPr>
          <w:t>s</w:t>
        </w:r>
      </w:ins>
      <w:r w:rsidR="00573D0D">
        <w:rPr>
          <w:rFonts w:cstheme="minorHAnsi"/>
          <w:lang w:val="en-US"/>
        </w:rPr>
        <w:t xml:space="preserve"> </w:t>
      </w:r>
      <w:r>
        <w:rPr>
          <w:rFonts w:cstheme="minorHAnsi"/>
          <w:lang w:val="en-US"/>
        </w:rPr>
        <w:t xml:space="preserve">more than </w:t>
      </w:r>
      <w:del w:id="1051" w:author="Microsoft Office User" w:date="2021-12-10T17:19:00Z">
        <w:r w:rsidR="00573D0D" w:rsidDel="004F05F4">
          <w:rPr>
            <w:rFonts w:cstheme="minorHAnsi"/>
            <w:lang w:val="en-US"/>
          </w:rPr>
          <w:delText xml:space="preserve">by </w:delText>
        </w:r>
      </w:del>
      <w:ins w:id="1052" w:author="Microsoft Office User" w:date="2021-12-10T17:19:00Z">
        <w:r w:rsidR="004F05F4">
          <w:rPr>
            <w:rFonts w:cstheme="minorHAnsi"/>
            <w:lang w:val="en-US"/>
          </w:rPr>
          <w:t xml:space="preserve">via </w:t>
        </w:r>
      </w:ins>
      <w:r w:rsidR="00573D0D">
        <w:rPr>
          <w:rFonts w:cstheme="minorHAnsi"/>
          <w:lang w:val="en-US"/>
        </w:rPr>
        <w:t xml:space="preserve">their </w:t>
      </w:r>
      <w:ins w:id="1053" w:author="Microsoft Office User" w:date="2021-12-10T17:19:00Z">
        <w:r w:rsidR="004F05F4">
          <w:rPr>
            <w:rFonts w:cstheme="minorHAnsi"/>
            <w:lang w:val="en-US"/>
          </w:rPr>
          <w:t xml:space="preserve">relative </w:t>
        </w:r>
      </w:ins>
      <w:r w:rsidR="00573D0D">
        <w:rPr>
          <w:rFonts w:cstheme="minorHAnsi"/>
          <w:lang w:val="en-US"/>
        </w:rPr>
        <w:t>position</w:t>
      </w:r>
      <w:ins w:id="1054" w:author="Microsoft Office User" w:date="2021-12-10T17:19:00Z">
        <w:r w:rsidR="004F05F4">
          <w:rPr>
            <w:rFonts w:cstheme="minorHAnsi"/>
            <w:lang w:val="en-US"/>
          </w:rPr>
          <w:t>s</w:t>
        </w:r>
      </w:ins>
      <w:r w:rsidR="00573D0D">
        <w:rPr>
          <w:rFonts w:cstheme="minorHAnsi"/>
          <w:lang w:val="en-US"/>
        </w:rPr>
        <w:t xml:space="preserve"> within the group</w:t>
      </w:r>
      <w:ins w:id="1055" w:author="Microsoft Office User" w:date="2021-12-10T17:20:00Z">
        <w:r w:rsidR="004F05F4">
          <w:rPr>
            <w:rFonts w:cstheme="minorHAnsi"/>
            <w:lang w:val="en-US"/>
          </w:rPr>
          <w:t>. D</w:t>
        </w:r>
      </w:ins>
      <w:del w:id="1056" w:author="Microsoft Office User" w:date="2021-12-10T17:20:00Z">
        <w:r w:rsidR="00573D0D" w:rsidDel="004F05F4">
          <w:rPr>
            <w:rFonts w:cstheme="minorHAnsi"/>
            <w:lang w:val="en-US"/>
          </w:rPr>
          <w:delText>, the d</w:delText>
        </w:r>
      </w:del>
      <w:r w:rsidR="00573D0D">
        <w:rPr>
          <w:rFonts w:cstheme="minorHAnsi"/>
          <w:lang w:val="en-US"/>
        </w:rPr>
        <w:t>ominant female</w:t>
      </w:r>
      <w:ins w:id="1057" w:author="Microsoft Office User" w:date="2021-12-10T17:20:00Z">
        <w:r w:rsidR="004F05F4">
          <w:rPr>
            <w:rFonts w:cstheme="minorHAnsi"/>
            <w:lang w:val="en-US"/>
          </w:rPr>
          <w:t>s</w:t>
        </w:r>
      </w:ins>
      <w:r w:rsidR="00573D0D">
        <w:rPr>
          <w:rFonts w:cstheme="minorHAnsi"/>
          <w:lang w:val="en-US"/>
        </w:rPr>
        <w:t xml:space="preserve"> ha</w:t>
      </w:r>
      <w:ins w:id="1058" w:author="Microsoft Office User" w:date="2021-12-10T17:20:00Z">
        <w:r w:rsidR="004F05F4">
          <w:rPr>
            <w:rFonts w:cstheme="minorHAnsi"/>
            <w:lang w:val="en-US"/>
          </w:rPr>
          <w:t>ve</w:t>
        </w:r>
      </w:ins>
      <w:del w:id="1059" w:author="Microsoft Office User" w:date="2021-12-10T17:20:00Z">
        <w:r w:rsidR="00573D0D" w:rsidDel="004F05F4">
          <w:rPr>
            <w:rFonts w:cstheme="minorHAnsi"/>
            <w:lang w:val="en-US"/>
          </w:rPr>
          <w:delText>s</w:delText>
        </w:r>
      </w:del>
      <w:r w:rsidR="00573D0D">
        <w:rPr>
          <w:rFonts w:cstheme="minorHAnsi"/>
          <w:lang w:val="en-US"/>
        </w:rPr>
        <w:t xml:space="preserve"> the most influence over</w:t>
      </w:r>
      <w:ins w:id="1060" w:author="Microsoft Office User" w:date="2021-12-10T17:20:00Z">
        <w:r w:rsidR="004F05F4">
          <w:rPr>
            <w:rFonts w:cstheme="minorHAnsi"/>
            <w:lang w:val="en-US"/>
          </w:rPr>
          <w:t xml:space="preserve"> the</w:t>
        </w:r>
      </w:ins>
      <w:r w:rsidR="00573D0D">
        <w:rPr>
          <w:rFonts w:cstheme="minorHAnsi"/>
          <w:lang w:val="en-US"/>
        </w:rPr>
        <w:t xml:space="preserve"> direction of travel but not necessarily over speed of travel, </w:t>
      </w:r>
      <w:ins w:id="1061" w:author="Microsoft Office User" w:date="2021-12-10T17:30:00Z">
        <w:r w:rsidR="009279D6">
          <w:rPr>
            <w:rFonts w:cstheme="minorHAnsi"/>
            <w:lang w:val="en-US"/>
          </w:rPr>
          <w:t xml:space="preserve">highlighting the importance of disentangling these two components of influence even </w:t>
        </w:r>
        <w:r w:rsidR="009279D6">
          <w:rPr>
            <w:rFonts w:cstheme="minorHAnsi"/>
            <w:lang w:val="en-US"/>
          </w:rPr>
          <w:lastRenderedPageBreak/>
          <w:t xml:space="preserve">in groups where both operate concurrently. Furthermore, </w:t>
        </w:r>
      </w:ins>
      <w:del w:id="1062" w:author="Microsoft Office User" w:date="2021-12-10T17:30:00Z">
        <w:r w:rsidR="00573D0D" w:rsidDel="009279D6">
          <w:rPr>
            <w:rFonts w:cstheme="minorHAnsi"/>
            <w:lang w:val="en-US"/>
          </w:rPr>
          <w:delText xml:space="preserve">and </w:delText>
        </w:r>
      </w:del>
      <w:ins w:id="1063" w:author="Microsoft Office User" w:date="2021-12-10T17:30:00Z">
        <w:r w:rsidR="009279D6">
          <w:rPr>
            <w:rFonts w:cstheme="minorHAnsi"/>
            <w:lang w:val="en-US"/>
          </w:rPr>
          <w:t xml:space="preserve">the finding that </w:t>
        </w:r>
      </w:ins>
      <w:r w:rsidR="00573D0D">
        <w:rPr>
          <w:rFonts w:cstheme="minorHAnsi"/>
          <w:lang w:val="en-US"/>
        </w:rPr>
        <w:t>the most influential individuals are not always the one</w:t>
      </w:r>
      <w:ins w:id="1064" w:author="Microsoft Office User" w:date="2021-12-10T17:20:00Z">
        <w:r w:rsidR="004F05F4">
          <w:rPr>
            <w:rFonts w:cstheme="minorHAnsi"/>
            <w:lang w:val="en-US"/>
          </w:rPr>
          <w:t>s</w:t>
        </w:r>
      </w:ins>
      <w:r w:rsidR="00573D0D">
        <w:rPr>
          <w:rFonts w:cstheme="minorHAnsi"/>
          <w:lang w:val="en-US"/>
        </w:rPr>
        <w:t xml:space="preserve"> </w:t>
      </w:r>
      <w:del w:id="1065" w:author="Microsoft Office User" w:date="2021-12-10T17:21:00Z">
        <w:r w:rsidR="00573D0D" w:rsidDel="004F05F4">
          <w:rPr>
            <w:rFonts w:cstheme="minorHAnsi"/>
            <w:lang w:val="en-US"/>
          </w:rPr>
          <w:delText>who are more in</w:delText>
        </w:r>
      </w:del>
      <w:ins w:id="1066" w:author="Microsoft Office User" w:date="2021-12-10T17:21:00Z">
        <w:r w:rsidR="004F05F4">
          <w:rPr>
            <w:rFonts w:cstheme="minorHAnsi"/>
            <w:lang w:val="en-US"/>
          </w:rPr>
          <w:t>located in</w:t>
        </w:r>
      </w:ins>
      <w:r w:rsidR="00573D0D">
        <w:rPr>
          <w:rFonts w:cstheme="minorHAnsi"/>
          <w:lang w:val="en-US"/>
        </w:rPr>
        <w:t xml:space="preserve"> the front of the group</w:t>
      </w:r>
      <w:ins w:id="1067" w:author="Microsoft Office User" w:date="2021-12-10T17:31:00Z">
        <w:r w:rsidR="009279D6">
          <w:rPr>
            <w:rFonts w:cstheme="minorHAnsi"/>
            <w:lang w:val="en-US"/>
          </w:rPr>
          <w:t xml:space="preserve"> emphasizes the need to critically evaluate the common assumption </w:t>
        </w:r>
      </w:ins>
      <w:ins w:id="1068" w:author="Microsoft Office User" w:date="2021-12-10T17:32:00Z">
        <w:r w:rsidR="009279D6">
          <w:rPr>
            <w:rFonts w:cstheme="minorHAnsi"/>
            <w:lang w:val="en-US"/>
          </w:rPr>
          <w:t>that those at the front take the lead.</w:t>
        </w:r>
      </w:ins>
      <w:del w:id="1069" w:author="Microsoft Office User" w:date="2021-12-10T17:30:00Z">
        <w:r w:rsidR="00573D0D" w:rsidDel="009279D6">
          <w:rPr>
            <w:rFonts w:cstheme="minorHAnsi"/>
            <w:lang w:val="en-US"/>
          </w:rPr>
          <w:delText>.</w:delText>
        </w:r>
      </w:del>
      <w:del w:id="1070" w:author="Microsoft Office User" w:date="2021-12-10T17:31:00Z">
        <w:r w:rsidR="00573D0D" w:rsidDel="009279D6">
          <w:rPr>
            <w:rFonts w:cstheme="minorHAnsi"/>
            <w:lang w:val="en-US"/>
          </w:rPr>
          <w:delText xml:space="preserve"> </w:delText>
        </w:r>
      </w:del>
      <w:del w:id="1071" w:author="Microsoft Office User" w:date="2021-12-10T17:29:00Z">
        <w:r w:rsidR="00EE40E4" w:rsidDel="009279D6">
          <w:rPr>
            <w:rFonts w:cstheme="minorHAnsi"/>
            <w:lang w:val="en-US"/>
          </w:rPr>
          <w:delText xml:space="preserve">The </w:delText>
        </w:r>
      </w:del>
      <w:del w:id="1072" w:author="Microsoft Office User" w:date="2021-12-10T17:22:00Z">
        <w:r w:rsidR="00EE40E4" w:rsidDel="004F05F4">
          <w:rPr>
            <w:rFonts w:cstheme="minorHAnsi"/>
            <w:lang w:val="en-US"/>
          </w:rPr>
          <w:delText xml:space="preserve">methodology and </w:delText>
        </w:r>
      </w:del>
      <w:del w:id="1073" w:author="Microsoft Office User" w:date="2021-12-10T17:29:00Z">
        <w:r w:rsidR="00EE40E4" w:rsidDel="009279D6">
          <w:rPr>
            <w:rFonts w:cstheme="minorHAnsi"/>
            <w:lang w:val="en-US"/>
          </w:rPr>
          <w:delText xml:space="preserve">results </w:delText>
        </w:r>
      </w:del>
      <w:del w:id="1074" w:author="Microsoft Office User" w:date="2021-12-10T17:21:00Z">
        <w:r w:rsidR="00EE40E4" w:rsidDel="004F05F4">
          <w:rPr>
            <w:rFonts w:cstheme="minorHAnsi"/>
            <w:lang w:val="en-US"/>
          </w:rPr>
          <w:delText>we presented</w:delText>
        </w:r>
      </w:del>
      <w:del w:id="1075" w:author="Microsoft Office User" w:date="2021-12-10T17:29:00Z">
        <w:r w:rsidR="00EE40E4" w:rsidDel="009279D6">
          <w:rPr>
            <w:rFonts w:cstheme="minorHAnsi"/>
            <w:lang w:val="en-US"/>
          </w:rPr>
          <w:delText xml:space="preserve"> highlight</w:delText>
        </w:r>
      </w:del>
      <w:del w:id="1076" w:author="Microsoft Office User" w:date="2021-12-10T17:21:00Z">
        <w:r w:rsidR="00EE40E4" w:rsidDel="004F05F4">
          <w:rPr>
            <w:rFonts w:cstheme="minorHAnsi"/>
            <w:lang w:val="en-US"/>
          </w:rPr>
          <w:delText>s</w:delText>
        </w:r>
      </w:del>
      <w:del w:id="1077" w:author="Microsoft Office User" w:date="2021-12-10T17:29:00Z">
        <w:r w:rsidR="00EE40E4" w:rsidRPr="006D69C5" w:rsidDel="009279D6">
          <w:rPr>
            <w:rFonts w:cstheme="minorHAnsi"/>
            <w:lang w:val="en-US"/>
          </w:rPr>
          <w:delText xml:space="preserve"> the </w:delText>
        </w:r>
      </w:del>
      <w:del w:id="1078" w:author="Microsoft Office User" w:date="2021-12-10T17:22:00Z">
        <w:r w:rsidR="00EE40E4" w:rsidRPr="006D69C5" w:rsidDel="004F05F4">
          <w:rPr>
            <w:rFonts w:cstheme="minorHAnsi"/>
            <w:lang w:val="en-US"/>
          </w:rPr>
          <w:delText>versality of such a trait as influence</w:delText>
        </w:r>
      </w:del>
      <w:del w:id="1079" w:author="Microsoft Office User" w:date="2021-12-10T17:29:00Z">
        <w:r w:rsidR="00EE40E4" w:rsidRPr="006D69C5" w:rsidDel="009279D6">
          <w:rPr>
            <w:rFonts w:cstheme="minorHAnsi"/>
            <w:lang w:val="en-US"/>
          </w:rPr>
          <w:delText xml:space="preserve"> </w:delText>
        </w:r>
      </w:del>
      <w:del w:id="1080" w:author="Microsoft Office User" w:date="2021-12-10T17:22:00Z">
        <w:r w:rsidR="00EE40E4" w:rsidRPr="006D69C5" w:rsidDel="004F05F4">
          <w:rPr>
            <w:rFonts w:cstheme="minorHAnsi"/>
            <w:lang w:val="en-US"/>
          </w:rPr>
          <w:delText xml:space="preserve">and therefore </w:delText>
        </w:r>
      </w:del>
      <w:del w:id="1081" w:author="Microsoft Office User" w:date="2021-12-10T17:29:00Z">
        <w:r w:rsidR="00EE40E4" w:rsidRPr="006D69C5" w:rsidDel="009279D6">
          <w:rPr>
            <w:rFonts w:cstheme="minorHAnsi"/>
            <w:lang w:val="en-US"/>
          </w:rPr>
          <w:delText xml:space="preserve">the need to study it from different perspective, using when possible </w:delText>
        </w:r>
      </w:del>
      <w:del w:id="1082" w:author="Microsoft Office User" w:date="2021-12-10T17:22:00Z">
        <w:r w:rsidR="00EE40E4" w:rsidRPr="006D69C5" w:rsidDel="004F05F4">
          <w:rPr>
            <w:rFonts w:cstheme="minorHAnsi"/>
            <w:lang w:val="en-US"/>
          </w:rPr>
          <w:delText xml:space="preserve">several </w:delText>
        </w:r>
      </w:del>
      <w:del w:id="1083" w:author="Microsoft Office User" w:date="2021-12-10T17:29:00Z">
        <w:r w:rsidR="00EE40E4" w:rsidRPr="006D69C5" w:rsidDel="009279D6">
          <w:rPr>
            <w:rFonts w:cstheme="minorHAnsi"/>
            <w:lang w:val="en-US"/>
          </w:rPr>
          <w:delText>groups, and with a good knowledge of the species’ life history and movement characteristics</w:delText>
        </w:r>
      </w:del>
    </w:p>
    <w:p w14:paraId="338A79BB" w14:textId="56208621" w:rsidR="009279D6" w:rsidRDefault="009279D6" w:rsidP="009279D6">
      <w:pPr>
        <w:spacing w:line="360" w:lineRule="auto"/>
        <w:jc w:val="both"/>
        <w:rPr>
          <w:ins w:id="1084" w:author="Microsoft Office User" w:date="2021-12-10T17:32:00Z"/>
          <w:rFonts w:cstheme="minorHAnsi"/>
          <w:lang w:val="en-US"/>
        </w:rPr>
      </w:pPr>
      <w:ins w:id="1085" w:author="Microsoft Office User" w:date="2021-12-10T17:24:00Z">
        <w:r>
          <w:rPr>
            <w:rFonts w:cstheme="minorHAnsi"/>
            <w:lang w:val="en-US"/>
          </w:rPr>
          <w:t>The</w:t>
        </w:r>
      </w:ins>
      <w:ins w:id="1086" w:author="Microsoft Office User" w:date="2021-12-10T17:23:00Z">
        <w:r w:rsidR="004F05F4">
          <w:rPr>
            <w:rFonts w:cstheme="minorHAnsi"/>
            <w:lang w:val="en-US"/>
          </w:rPr>
          <w:t xml:space="preserve"> method</w:t>
        </w:r>
      </w:ins>
      <w:ins w:id="1087" w:author="Microsoft Office User" w:date="2021-12-10T17:24:00Z">
        <w:r>
          <w:rPr>
            <w:rFonts w:cstheme="minorHAnsi"/>
            <w:lang w:val="en-US"/>
          </w:rPr>
          <w:t>ological approach</w:t>
        </w:r>
      </w:ins>
      <w:ins w:id="1088" w:author="Microsoft Office User" w:date="2021-12-10T17:23:00Z">
        <w:r w:rsidR="004F05F4">
          <w:rPr>
            <w:rFonts w:cstheme="minorHAnsi"/>
            <w:lang w:val="en-US"/>
          </w:rPr>
          <w:t xml:space="preserve"> developed here is species-general and could be applied </w:t>
        </w:r>
      </w:ins>
      <w:ins w:id="1089" w:author="Microsoft Office User" w:date="2021-12-10T17:24:00Z">
        <w:r>
          <w:rPr>
            <w:rFonts w:cstheme="minorHAnsi"/>
            <w:lang w:val="en-US"/>
          </w:rPr>
          <w:t xml:space="preserve">more broadly </w:t>
        </w:r>
      </w:ins>
      <w:ins w:id="1090" w:author="Microsoft Office User" w:date="2021-12-10T17:23:00Z">
        <w:r w:rsidR="004F05F4">
          <w:rPr>
            <w:rFonts w:cstheme="minorHAnsi"/>
            <w:lang w:val="en-US"/>
          </w:rPr>
          <w:t>across</w:t>
        </w:r>
        <w:r>
          <w:rPr>
            <w:rFonts w:cstheme="minorHAnsi"/>
            <w:lang w:val="en-US"/>
          </w:rPr>
          <w:t xml:space="preserve"> different species</w:t>
        </w:r>
      </w:ins>
      <w:ins w:id="1091" w:author="Microsoft Office User" w:date="2021-12-10T17:25:00Z">
        <w:r>
          <w:rPr>
            <w:rFonts w:cstheme="minorHAnsi"/>
            <w:lang w:val="en-US"/>
          </w:rPr>
          <w:t xml:space="preserve">, or under different environmental conditions, </w:t>
        </w:r>
      </w:ins>
      <w:ins w:id="1092" w:author="Microsoft Office User" w:date="2021-12-10T17:23:00Z">
        <w:r>
          <w:rPr>
            <w:rFonts w:cstheme="minorHAnsi"/>
            <w:lang w:val="en-US"/>
          </w:rPr>
          <w:t>to</w:t>
        </w:r>
      </w:ins>
      <w:ins w:id="1093" w:author="Microsoft Office User" w:date="2021-12-10T17:24:00Z">
        <w:r>
          <w:rPr>
            <w:rFonts w:cstheme="minorHAnsi"/>
            <w:lang w:val="en-US"/>
          </w:rPr>
          <w:t xml:space="preserve"> </w:t>
        </w:r>
      </w:ins>
      <w:ins w:id="1094" w:author="Microsoft Office User" w:date="2021-12-10T17:26:00Z">
        <w:r>
          <w:rPr>
            <w:rFonts w:cstheme="minorHAnsi"/>
            <w:lang w:val="en-US"/>
          </w:rPr>
          <w:t>disentangle</w:t>
        </w:r>
      </w:ins>
      <w:ins w:id="1095" w:author="Microsoft Office User" w:date="2021-12-10T17:25:00Z">
        <w:r>
          <w:rPr>
            <w:rFonts w:cstheme="minorHAnsi"/>
            <w:lang w:val="en-US"/>
          </w:rPr>
          <w:t xml:space="preserve"> </w:t>
        </w:r>
      </w:ins>
      <w:ins w:id="1096" w:author="Microsoft Office User" w:date="2021-12-10T17:24:00Z">
        <w:r>
          <w:rPr>
            <w:rFonts w:cstheme="minorHAnsi"/>
            <w:lang w:val="en-US"/>
          </w:rPr>
          <w:t>influence over timing and directional decisions.</w:t>
        </w:r>
      </w:ins>
      <w:ins w:id="1097" w:author="Microsoft Office User" w:date="2021-12-10T17:26:00Z">
        <w:r>
          <w:rPr>
            <w:rFonts w:cstheme="minorHAnsi"/>
            <w:lang w:val="en-US"/>
          </w:rPr>
          <w:t xml:space="preserve"> Because our approach by design captures</w:t>
        </w:r>
      </w:ins>
      <w:del w:id="1098" w:author="Microsoft Office User" w:date="2021-12-10T17:22:00Z">
        <w:r w:rsidR="00EE40E4" w:rsidRPr="006D69C5" w:rsidDel="004F05F4">
          <w:rPr>
            <w:rFonts w:cstheme="minorHAnsi"/>
            <w:lang w:val="en-US"/>
          </w:rPr>
          <w:delText>, to draw a picture as least incomplete as possible.</w:delText>
        </w:r>
        <w:r w:rsidR="00EE40E4" w:rsidDel="004F05F4">
          <w:rPr>
            <w:rFonts w:cstheme="minorHAnsi"/>
            <w:lang w:val="en-US"/>
          </w:rPr>
          <w:delText xml:space="preserve"> </w:delText>
        </w:r>
      </w:del>
      <w:del w:id="1099" w:author="Microsoft Office User" w:date="2021-12-10T17:26:00Z">
        <w:r w:rsidR="00EE40E4" w:rsidDel="009279D6">
          <w:rPr>
            <w:rFonts w:cstheme="minorHAnsi"/>
            <w:lang w:val="en-US"/>
          </w:rPr>
          <w:delText>Since our method captured measures of</w:delText>
        </w:r>
      </w:del>
      <w:r w:rsidR="00EE40E4">
        <w:rPr>
          <w:rFonts w:cstheme="minorHAnsi"/>
          <w:lang w:val="en-US"/>
        </w:rPr>
        <w:t xml:space="preserve"> influence </w:t>
      </w:r>
      <w:r w:rsidR="00EE40E4" w:rsidRPr="006D69C5">
        <w:rPr>
          <w:rFonts w:cstheme="minorHAnsi"/>
          <w:lang w:val="en-US"/>
        </w:rPr>
        <w:t xml:space="preserve">aggregated </w:t>
      </w:r>
      <w:r w:rsidR="00EE40E4">
        <w:rPr>
          <w:rFonts w:cstheme="minorHAnsi"/>
          <w:lang w:val="en-US"/>
        </w:rPr>
        <w:t>over time, it could be interest</w:t>
      </w:r>
      <w:r w:rsidR="00614F18">
        <w:rPr>
          <w:rFonts w:cstheme="minorHAnsi"/>
          <w:lang w:val="en-US"/>
        </w:rPr>
        <w:t>ing</w:t>
      </w:r>
      <w:r w:rsidR="00EE40E4">
        <w:rPr>
          <w:rFonts w:cstheme="minorHAnsi"/>
          <w:lang w:val="en-US"/>
        </w:rPr>
        <w:t xml:space="preserve"> in future work </w:t>
      </w:r>
      <w:r w:rsidR="00614F18">
        <w:rPr>
          <w:rFonts w:cstheme="minorHAnsi"/>
          <w:lang w:val="en-US"/>
        </w:rPr>
        <w:t>to contrast it with complementary approaches, for instance</w:t>
      </w:r>
      <w:ins w:id="1100" w:author="Microsoft Office User" w:date="2021-12-10T17:27:00Z">
        <w:r>
          <w:rPr>
            <w:rFonts w:cstheme="minorHAnsi"/>
            <w:lang w:val="en-US"/>
          </w:rPr>
          <w:t xml:space="preserve"> approaches that</w:t>
        </w:r>
      </w:ins>
      <w:del w:id="1101" w:author="Microsoft Office User" w:date="2021-12-10T17:27:00Z">
        <w:r w:rsidR="00614F18" w:rsidDel="009279D6">
          <w:rPr>
            <w:rFonts w:cstheme="minorHAnsi"/>
            <w:lang w:val="en-US"/>
          </w:rPr>
          <w:delText>s</w:delText>
        </w:r>
      </w:del>
      <w:r w:rsidR="00EE40E4">
        <w:rPr>
          <w:rFonts w:cstheme="minorHAnsi"/>
          <w:lang w:val="en-US"/>
        </w:rPr>
        <w:t xml:space="preserve"> </w:t>
      </w:r>
      <w:r w:rsidR="00614F18" w:rsidRPr="006D69C5">
        <w:rPr>
          <w:rFonts w:cstheme="minorHAnsi"/>
          <w:lang w:val="en-US"/>
        </w:rPr>
        <w:t>identif</w:t>
      </w:r>
      <w:r w:rsidR="00614F18">
        <w:rPr>
          <w:rFonts w:cstheme="minorHAnsi"/>
          <w:lang w:val="en-US"/>
        </w:rPr>
        <w:t>y</w:t>
      </w:r>
      <w:del w:id="1102" w:author="Microsoft Office User" w:date="2021-12-10T17:27:00Z">
        <w:r w:rsidR="00614F18" w:rsidDel="009279D6">
          <w:rPr>
            <w:rFonts w:cstheme="minorHAnsi"/>
            <w:lang w:val="en-US"/>
          </w:rPr>
          <w:delText>ing</w:delText>
        </w:r>
      </w:del>
      <w:r w:rsidR="00614F18" w:rsidRPr="006D69C5">
        <w:rPr>
          <w:rFonts w:cstheme="minorHAnsi"/>
          <w:lang w:val="en-US"/>
        </w:rPr>
        <w:t xml:space="preserve"> particular events in the trajectory</w:t>
      </w:r>
      <w:ins w:id="1103" w:author="Microsoft Office User" w:date="2021-12-10T17:27:00Z">
        <w:r>
          <w:rPr>
            <w:rFonts w:cstheme="minorHAnsi"/>
            <w:lang w:val="en-US"/>
          </w:rPr>
          <w:t xml:space="preserve"> such as </w:t>
        </w:r>
      </w:ins>
      <w:del w:id="1104" w:author="Microsoft Office User" w:date="2021-12-10T17:27:00Z">
        <w:r w:rsidR="00614F18" w:rsidRPr="006D69C5" w:rsidDel="009279D6">
          <w:rPr>
            <w:rFonts w:cstheme="minorHAnsi"/>
            <w:lang w:val="en-US"/>
          </w:rPr>
          <w:delText xml:space="preserve">, like </w:delText>
        </w:r>
      </w:del>
      <w:r w:rsidR="00614F18" w:rsidRPr="006D69C5">
        <w:rPr>
          <w:rFonts w:cstheme="minorHAnsi"/>
          <w:lang w:val="en-US"/>
        </w:rPr>
        <w:t>sharp changes in direction</w:t>
      </w:r>
      <w:r w:rsidR="00614F18">
        <w:rPr>
          <w:rFonts w:cstheme="minorHAnsi"/>
          <w:lang w:val="en-US"/>
        </w:rPr>
        <w:t xml:space="preserve"> or increases in speed</w:t>
      </w:r>
      <w:r w:rsidR="00614F18" w:rsidRPr="006D69C5">
        <w:rPr>
          <w:rFonts w:cstheme="minorHAnsi"/>
          <w:lang w:val="en-US"/>
        </w:rPr>
        <w:t xml:space="preserve"> during movement</w:t>
      </w:r>
      <w:r w:rsidR="00614F18">
        <w:rPr>
          <w:rFonts w:cstheme="minorHAnsi"/>
          <w:lang w:val="en-US"/>
        </w:rPr>
        <w:t xml:space="preserve">, in order to </w:t>
      </w:r>
      <w:del w:id="1105" w:author="Microsoft Office User" w:date="2021-12-10T17:27:00Z">
        <w:r w:rsidR="00614F18" w:rsidDel="009279D6">
          <w:rPr>
            <w:rFonts w:cstheme="minorHAnsi"/>
            <w:lang w:val="en-US"/>
          </w:rPr>
          <w:delText xml:space="preserve">get </w:delText>
        </w:r>
      </w:del>
      <w:ins w:id="1106" w:author="Microsoft Office User" w:date="2021-12-10T17:27:00Z">
        <w:r>
          <w:rPr>
            <w:rFonts w:cstheme="minorHAnsi"/>
            <w:lang w:val="en-US"/>
          </w:rPr>
          <w:t xml:space="preserve">gain </w:t>
        </w:r>
      </w:ins>
      <w:r w:rsidR="00614F18">
        <w:rPr>
          <w:rFonts w:cstheme="minorHAnsi"/>
          <w:lang w:val="en-US"/>
        </w:rPr>
        <w:t>a more complete picture</w:t>
      </w:r>
      <w:del w:id="1107" w:author="Microsoft Office User" w:date="2021-12-10T17:27:00Z">
        <w:r w:rsidR="00614F18" w:rsidDel="009279D6">
          <w:rPr>
            <w:rFonts w:cstheme="minorHAnsi"/>
            <w:lang w:val="en-US"/>
          </w:rPr>
          <w:delText>s</w:delText>
        </w:r>
      </w:del>
      <w:r w:rsidR="00614F18">
        <w:rPr>
          <w:rFonts w:cstheme="minorHAnsi"/>
          <w:lang w:val="en-US"/>
        </w:rPr>
        <w:t xml:space="preserve"> of the distribution and variability of influence in </w:t>
      </w:r>
      <w:del w:id="1108" w:author="Microsoft Office User" w:date="2021-12-10T17:27:00Z">
        <w:r w:rsidR="00614F18" w:rsidDel="009279D6">
          <w:rPr>
            <w:rFonts w:cstheme="minorHAnsi"/>
            <w:lang w:val="en-US"/>
          </w:rPr>
          <w:delText>meerkats</w:delText>
        </w:r>
      </w:del>
      <w:ins w:id="1109" w:author="Microsoft Office User" w:date="2021-12-10T17:27:00Z">
        <w:r>
          <w:rPr>
            <w:rFonts w:cstheme="minorHAnsi"/>
            <w:lang w:val="en-US"/>
          </w:rPr>
          <w:t>social groups</w:t>
        </w:r>
      </w:ins>
      <w:r w:rsidR="00614F18">
        <w:rPr>
          <w:rFonts w:cstheme="minorHAnsi"/>
          <w:lang w:val="en-US"/>
        </w:rPr>
        <w:t xml:space="preserve">. </w:t>
      </w:r>
      <w:ins w:id="1110" w:author="Microsoft Office User" w:date="2021-12-10T17:28:00Z">
        <w:r>
          <w:rPr>
            <w:rFonts w:cstheme="minorHAnsi"/>
            <w:lang w:val="en-US"/>
          </w:rPr>
          <w:t xml:space="preserve">The method could also be used in combination with other features, such as vocalizations, to assess how such features impact influence dynamics. </w:t>
        </w:r>
      </w:ins>
      <w:ins w:id="1111" w:author="Microsoft Office User" w:date="2021-12-10T17:32:00Z">
        <w:r>
          <w:rPr>
            <w:rFonts w:cstheme="minorHAnsi"/>
            <w:lang w:val="en-US"/>
          </w:rPr>
          <w:t>The results presented here highlight</w:t>
        </w:r>
        <w:r w:rsidRPr="006D69C5">
          <w:rPr>
            <w:rFonts w:cstheme="minorHAnsi"/>
            <w:lang w:val="en-US"/>
          </w:rPr>
          <w:t xml:space="preserve"> the </w:t>
        </w:r>
        <w:r>
          <w:rPr>
            <w:rFonts w:cstheme="minorHAnsi"/>
            <w:lang w:val="en-US"/>
          </w:rPr>
          <w:t xml:space="preserve">complexity of the concept of influence, and </w:t>
        </w:r>
      </w:ins>
      <w:ins w:id="1112" w:author="Microsoft Office User" w:date="2021-12-10T17:33:00Z">
        <w:r>
          <w:rPr>
            <w:rFonts w:cstheme="minorHAnsi"/>
            <w:lang w:val="en-US"/>
          </w:rPr>
          <w:t>demonstrate</w:t>
        </w:r>
      </w:ins>
      <w:ins w:id="1113" w:author="Microsoft Office User" w:date="2021-12-10T17:32:00Z">
        <w:r w:rsidRPr="006D69C5">
          <w:rPr>
            <w:rFonts w:cstheme="minorHAnsi"/>
            <w:lang w:val="en-US"/>
          </w:rPr>
          <w:t xml:space="preserve"> the need to study it from different perspective</w:t>
        </w:r>
        <w:r>
          <w:rPr>
            <w:rFonts w:cstheme="minorHAnsi"/>
            <w:lang w:val="en-US"/>
          </w:rPr>
          <w:t>s</w:t>
        </w:r>
      </w:ins>
      <w:ins w:id="1114" w:author="Microsoft Office User" w:date="2021-12-10T17:33:00Z">
        <w:r>
          <w:rPr>
            <w:rFonts w:cstheme="minorHAnsi"/>
            <w:lang w:val="en-US"/>
          </w:rPr>
          <w:t xml:space="preserve"> across</w:t>
        </w:r>
      </w:ins>
      <w:ins w:id="1115" w:author="Microsoft Office User" w:date="2021-12-10T17:32:00Z">
        <w:r w:rsidRPr="006D69C5">
          <w:rPr>
            <w:rFonts w:cstheme="minorHAnsi"/>
            <w:lang w:val="en-US"/>
          </w:rPr>
          <w:t xml:space="preserve"> </w:t>
        </w:r>
        <w:r>
          <w:rPr>
            <w:rFonts w:cstheme="minorHAnsi"/>
            <w:lang w:val="en-US"/>
          </w:rPr>
          <w:t>multiple</w:t>
        </w:r>
        <w:r w:rsidRPr="006D69C5">
          <w:rPr>
            <w:rFonts w:cstheme="minorHAnsi"/>
            <w:lang w:val="en-US"/>
          </w:rPr>
          <w:t xml:space="preserve"> groups</w:t>
        </w:r>
      </w:ins>
      <w:ins w:id="1116" w:author="Microsoft Office User" w:date="2021-12-10T17:33:00Z">
        <w:r>
          <w:rPr>
            <w:rFonts w:cstheme="minorHAnsi"/>
            <w:lang w:val="en-US"/>
          </w:rPr>
          <w:t xml:space="preserve"> to begin to reveal a more complete understanding of collective decision-making in animal so</w:t>
        </w:r>
      </w:ins>
      <w:ins w:id="1117" w:author="Microsoft Office User" w:date="2021-12-10T17:34:00Z">
        <w:r>
          <w:rPr>
            <w:rFonts w:cstheme="minorHAnsi"/>
            <w:lang w:val="en-US"/>
          </w:rPr>
          <w:t>cieties.</w:t>
        </w:r>
      </w:ins>
    </w:p>
    <w:p w14:paraId="33C2EBBC" w14:textId="626CD0E0" w:rsidR="00503804" w:rsidRDefault="00614F18" w:rsidP="00614F18">
      <w:pPr>
        <w:spacing w:line="360" w:lineRule="auto"/>
        <w:jc w:val="both"/>
        <w:rPr>
          <w:rFonts w:cstheme="minorHAnsi"/>
          <w:lang w:val="en-US"/>
        </w:rPr>
      </w:pPr>
      <w:del w:id="1118" w:author="Microsoft Office User" w:date="2021-12-10T17:28:00Z">
        <w:r w:rsidDel="009279D6">
          <w:rPr>
            <w:rFonts w:cstheme="minorHAnsi"/>
            <w:lang w:val="en-US"/>
          </w:rPr>
          <w:delText>Integrating the use of vocalizations</w:delText>
        </w:r>
        <w:r w:rsidRPr="006D69C5" w:rsidDel="009279D6">
          <w:rPr>
            <w:rFonts w:cstheme="minorHAnsi"/>
            <w:lang w:val="en-US"/>
          </w:rPr>
          <w:delText xml:space="preserve"> </w:delText>
        </w:r>
        <w:r w:rsidDel="009279D6">
          <w:rPr>
            <w:rFonts w:cstheme="minorHAnsi"/>
            <w:lang w:val="en-US"/>
          </w:rPr>
          <w:delText>within this framework would likely also prove very insightful. Because of its generality</w:delText>
        </w:r>
        <w:r w:rsidR="00EE40E4" w:rsidDel="009279D6">
          <w:rPr>
            <w:rFonts w:cstheme="minorHAnsi"/>
            <w:lang w:val="en-US"/>
          </w:rPr>
          <w:delText xml:space="preserve">, </w:delText>
        </w:r>
        <w:r w:rsidDel="009279D6">
          <w:rPr>
            <w:rFonts w:cstheme="minorHAnsi"/>
            <w:lang w:val="en-US"/>
          </w:rPr>
          <w:delText>our method coul</w:delText>
        </w:r>
        <w:r w:rsidR="00EE40E4" w:rsidRPr="006D69C5" w:rsidDel="009279D6">
          <w:rPr>
            <w:rFonts w:cstheme="minorHAnsi"/>
            <w:lang w:val="en-US"/>
          </w:rPr>
          <w:delText>d</w:delText>
        </w:r>
        <w:r w:rsidR="00EE40E4" w:rsidDel="009279D6">
          <w:rPr>
            <w:rFonts w:cstheme="minorHAnsi"/>
            <w:lang w:val="en-US"/>
          </w:rPr>
          <w:delText xml:space="preserve"> </w:delText>
        </w:r>
        <w:r w:rsidR="00EE40E4" w:rsidRPr="006D69C5" w:rsidDel="009279D6">
          <w:rPr>
            <w:rFonts w:cstheme="minorHAnsi"/>
            <w:lang w:val="en-US"/>
          </w:rPr>
          <w:delText xml:space="preserve">be used, with potential expansions or adjustments, in other systems </w:delText>
        </w:r>
        <w:r w:rsidR="00EE40E4" w:rsidDel="009279D6">
          <w:rPr>
            <w:rFonts w:cstheme="minorHAnsi"/>
            <w:lang w:val="en-US"/>
          </w:rPr>
          <w:delText xml:space="preserve">with similar movement characteristics as meerkats </w:delText>
        </w:r>
        <w:r w:rsidR="00EE40E4" w:rsidRPr="006D69C5" w:rsidDel="009279D6">
          <w:rPr>
            <w:rFonts w:cstheme="minorHAnsi"/>
            <w:lang w:val="en-US"/>
          </w:rPr>
          <w:delText>to allow comparisons of the mechanisms at play during decision of speed and direction of movement in different social species.</w:delText>
        </w:r>
        <w:r w:rsidR="00EE40E4" w:rsidDel="009279D6">
          <w:rPr>
            <w:rFonts w:cstheme="minorHAnsi"/>
            <w:lang w:val="en-US"/>
          </w:rPr>
          <w:delText xml:space="preserve"> </w:delText>
        </w:r>
      </w:del>
      <w:r w:rsidR="00503804">
        <w:rPr>
          <w:rFonts w:cstheme="minorHAnsi"/>
          <w:lang w:val="en-US"/>
        </w:rPr>
        <w:br w:type="page"/>
      </w:r>
    </w:p>
    <w:p w14:paraId="0CC0556F" w14:textId="2C7F45D5" w:rsidR="00503804" w:rsidRPr="001A5CDA" w:rsidRDefault="00503804" w:rsidP="00D27F62">
      <w:pPr>
        <w:spacing w:line="360" w:lineRule="auto"/>
        <w:jc w:val="both"/>
        <w:rPr>
          <w:rFonts w:cstheme="minorHAnsi"/>
          <w:b/>
          <w:sz w:val="28"/>
          <w:szCs w:val="28"/>
          <w:rPrChange w:id="1119" w:author="baverly" w:date="2021-12-13T14:47:00Z">
            <w:rPr>
              <w:rFonts w:cstheme="minorHAnsi"/>
              <w:b/>
              <w:sz w:val="28"/>
              <w:szCs w:val="28"/>
              <w:lang w:val="en-US"/>
            </w:rPr>
          </w:rPrChange>
        </w:rPr>
      </w:pPr>
      <w:r w:rsidRPr="001A5CDA">
        <w:rPr>
          <w:rFonts w:cstheme="minorHAnsi"/>
          <w:b/>
          <w:sz w:val="28"/>
          <w:szCs w:val="28"/>
          <w:rPrChange w:id="1120" w:author="baverly" w:date="2021-12-13T14:47:00Z">
            <w:rPr>
              <w:rFonts w:cstheme="minorHAnsi"/>
              <w:b/>
              <w:sz w:val="28"/>
              <w:szCs w:val="28"/>
              <w:lang w:val="en-US"/>
            </w:rPr>
          </w:rPrChange>
        </w:rPr>
        <w:lastRenderedPageBreak/>
        <w:t>BIBLIOGRAPHY</w:t>
      </w:r>
    </w:p>
    <w:p w14:paraId="49384D3D" w14:textId="77777777" w:rsidR="00B779A3" w:rsidRPr="00B779A3" w:rsidRDefault="00503804" w:rsidP="00B779A3">
      <w:pPr>
        <w:pStyle w:val="Bibliography"/>
        <w:rPr>
          <w:rFonts w:ascii="Calibri" w:hAnsi="Calibri" w:cs="Calibri"/>
          <w:sz w:val="28"/>
          <w:lang w:val="en-US"/>
        </w:rPr>
      </w:pPr>
      <w:r>
        <w:rPr>
          <w:rFonts w:cstheme="minorHAnsi"/>
          <w:b/>
          <w:sz w:val="28"/>
          <w:szCs w:val="28"/>
          <w:lang w:val="en-US"/>
        </w:rPr>
        <w:fldChar w:fldCharType="begin"/>
      </w:r>
      <w:r w:rsidRPr="00BD2E70">
        <w:rPr>
          <w:rFonts w:cstheme="minorHAnsi"/>
          <w:b/>
          <w:sz w:val="28"/>
          <w:szCs w:val="28"/>
          <w:lang w:val="en-US"/>
          <w:rPrChange w:id="1121" w:author="baverly" w:date="2021-12-15T10:27:00Z">
            <w:rPr>
              <w:rFonts w:cstheme="minorHAnsi"/>
              <w:b/>
              <w:sz w:val="28"/>
              <w:szCs w:val="28"/>
              <w:lang w:val="en-US"/>
            </w:rPr>
          </w:rPrChange>
        </w:rPr>
        <w:instrText xml:space="preserve"> ADDIN ZOTERO_BIBL {"uncited":[],"omitted":[],"custom":[]} CSL_BIBLIOGRAPHY </w:instrText>
      </w:r>
      <w:r>
        <w:rPr>
          <w:rFonts w:cstheme="minorHAnsi"/>
          <w:b/>
          <w:sz w:val="28"/>
          <w:szCs w:val="28"/>
          <w:lang w:val="en-US"/>
        </w:rPr>
        <w:fldChar w:fldCharType="separate"/>
      </w:r>
      <w:r w:rsidR="00B779A3" w:rsidRPr="00BD2E70">
        <w:rPr>
          <w:rFonts w:ascii="Calibri" w:hAnsi="Calibri" w:cs="Calibri"/>
          <w:sz w:val="28"/>
          <w:lang w:val="en-US"/>
        </w:rPr>
        <w:t xml:space="preserve">Bousquet CAH, Manser MB. 2011. </w:t>
      </w:r>
      <w:r w:rsidR="00B779A3" w:rsidRPr="00B779A3">
        <w:rPr>
          <w:rFonts w:ascii="Calibri" w:hAnsi="Calibri" w:cs="Calibri"/>
          <w:sz w:val="28"/>
          <w:lang w:val="en-US"/>
        </w:rPr>
        <w:t>Resolution of experimentally induced symmetrical conflicts of interest in meerkats. Animal Behaviour. 81(6):1101–1107. doi:10.1016/j.anbehav.2011.02.030.</w:t>
      </w:r>
    </w:p>
    <w:p w14:paraId="0FF7ECD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35449E43"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24783ABF"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00160.x.</w:t>
      </w:r>
    </w:p>
    <w:p w14:paraId="33727306"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onradt L, Roper TJ. 2010. Deciding group movements: where and when to go. Behavioural processes. 84:675–677. doi:10.1016/j.beproc.2010.03.005.</w:t>
      </w:r>
    </w:p>
    <w:p w14:paraId="48B38B84"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ouzin ID, Krause J, Franks NR, Levin SA. 2005. Effective leadership and decision-making in animal groups on the move. Nature. 433(7025):513–516. doi:10.1038/nature03236.</w:t>
      </w:r>
    </w:p>
    <w:p w14:paraId="2AFC14BB"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Doolan S, Macdonald D. 1996. Diet and foraging behaviour of group living meerkats, Suricata suricatta, in the southern Kalahari. Journal of Zoology. 239:697–716.</w:t>
      </w:r>
    </w:p>
    <w:p w14:paraId="23B4123E"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4E2C92DD"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1F0B06E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all GEC, Manser MB. 2017. Group cohesion in foraging meerkats : follow the moving ‘ vocal hot spot ’. Royal Society Open Science.</w:t>
      </w:r>
    </w:p>
    <w:p w14:paraId="05154F06"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lastRenderedPageBreak/>
        <w:t>Gall GEC, Strandburg-Peshkin A, Clutton-brock T, Manser MB. 2017. As dusk falls : collective decisions about the return to sleeping sites in meerkats. 132:91–99.</w:t>
      </w:r>
    </w:p>
    <w:p w14:paraId="1D855101"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arland J, Berdahl AM, Sun J, Bollt EM. 2018. Anatomy of leadership in collective behaviour. Chaos. 28(7):075308. doi:10.1063/1.5024395.</w:t>
      </w:r>
    </w:p>
    <w:p w14:paraId="1E815334"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iuggioli L, McKetterick TJ, Holderied M. 2015. Delayed Response and Biosonar Perception Explain Movement Coordination in Trawling Bats. PLOS Computational Biology. 11(3):e1004089. doi:10.1371/journal.pcbi.1004089.</w:t>
      </w:r>
    </w:p>
    <w:p w14:paraId="6261C27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5B6D26A4"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Herbert-Read JE. 2016. Understanding how animal groups achieve coordinated movement. Journal of Experimental Biology. 219(19):2971–2983. doi:10.1242/jeb.129411.</w:t>
      </w:r>
    </w:p>
    <w:p w14:paraId="05704742"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Hughey LF, Hein AM, Strandburg-Peshkin A, Jensen FH. 2018. Challenges and solutions for studying collective animal behaviour in the wild. Phil Trans R Soc B. 373(1746):20170005. doi:10.1098/rstb.2017.0005.</w:t>
      </w:r>
    </w:p>
    <w:p w14:paraId="3F6A751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721B8D9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Katz Y, Tunstrøm K, Ioannou CC, Huepe C, Couzin ID. 2011. Inferring the structure and dynamics of interactions in schooling fish. PNAS. 108(46):18720–18725. doi:10.1073/pnas.1107583108.</w:t>
      </w:r>
    </w:p>
    <w:p w14:paraId="26147CBB"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7B01CA8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 xml:space="preserve">Kranstauber B, Gall GEC, Vink T, Clutton‐Brock T, Manser MB. 2019. Long-term movements and home-range changes: Rapid territory shifts in meerkats. Journal of Animal Ecology. n/a(n/a). doi:10.1111/1365-2656.13129. [accessed 2019 Dec 19]. </w:t>
      </w:r>
      <w:r w:rsidRPr="00B779A3">
        <w:rPr>
          <w:rFonts w:ascii="Calibri" w:hAnsi="Calibri" w:cs="Calibri"/>
          <w:sz w:val="28"/>
          <w:lang w:val="en-US"/>
        </w:rPr>
        <w:lastRenderedPageBreak/>
        <w:t>https://besjournals.onlinelibrary.wiley.com/doi/abs/10.1111/1365-2656.13129.</w:t>
      </w:r>
    </w:p>
    <w:p w14:paraId="0EC29607"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Lewis JS, Wartzok D, Heithaus MR. 2011. Highly dynamic fission–fusion species can exhibit leadership when traveling. Behav Ecol Sociobiol. 65(5):1061–1069. doi:10.1007/s00265-010-1113-y.</w:t>
      </w:r>
    </w:p>
    <w:p w14:paraId="5A023207"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21462C2F"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anser MB, Jansen DAWAM, Graw B, Hollén LI, Bousquet CAH, Furrer RD, le Roux A. 2014. Vocal Complexity in Meerkats and Other Mongoose Species.</w:t>
      </w:r>
    </w:p>
    <w:p w14:paraId="1C19C14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23193942"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19B658BE"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Nagy M, Ákos Z, Biro D, Vicsek T. 2010. Hierarchical group dynamics in pigeon flocks. Nature. 464(7290):890–893. doi:10.1038/nature08891.</w:t>
      </w:r>
    </w:p>
    <w:p w14:paraId="03773A9B" w14:textId="77777777" w:rsidR="00B779A3" w:rsidRPr="00B779A3" w:rsidRDefault="00B779A3" w:rsidP="00B779A3">
      <w:pPr>
        <w:pStyle w:val="Bibliography"/>
        <w:rPr>
          <w:rFonts w:ascii="Calibri" w:hAnsi="Calibri" w:cs="Calibri"/>
          <w:sz w:val="28"/>
        </w:rPr>
      </w:pPr>
      <w:r w:rsidRPr="00B779A3">
        <w:rPr>
          <w:rFonts w:ascii="Calibri" w:hAnsi="Calibri" w:cs="Calibri"/>
          <w:sz w:val="28"/>
          <w:lang w:val="en-US"/>
        </w:rPr>
        <w:t xml:space="preserve">Papageorgiou D, Farine DR. 2020. Shared decision-making allows subordinates to lead when dominants monopolize resources. </w:t>
      </w:r>
      <w:r w:rsidRPr="00B779A3">
        <w:rPr>
          <w:rFonts w:ascii="Calibri" w:hAnsi="Calibri" w:cs="Calibri"/>
          <w:sz w:val="28"/>
        </w:rPr>
        <w:t>Science Advances. 6(48):eaba5881. doi:10.1126/sciadv.aba5881.</w:t>
      </w:r>
    </w:p>
    <w:p w14:paraId="10100E06"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rPr>
        <w:t xml:space="preserve">Pettit B, Ákos Z, Vicsek T, Biro D. 2015. </w:t>
      </w:r>
      <w:r w:rsidRPr="00B779A3">
        <w:rPr>
          <w:rFonts w:ascii="Calibri" w:hAnsi="Calibri" w:cs="Calibri"/>
          <w:sz w:val="28"/>
          <w:lang w:val="en-US"/>
        </w:rPr>
        <w:t>Speed Determines Leadership and Leadership Determines Learning during Pigeon Flocking. Current Biology. 25(23):3132–3137. doi:10.1016/j.cub.2015.10.044.</w:t>
      </w:r>
    </w:p>
    <w:p w14:paraId="52F6BB1E"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5E755DEA"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mith JE, Estrada JR, Richards HR, Dawes SE, Mitsos K, Holekamp KE. 2015. Collective movements, leadership and consensus costs at reunions in spotted hyaenas. Animal Behaviour. 105:187–200. doi:10.1016/j.anbehav.2015.04.023.</w:t>
      </w:r>
    </w:p>
    <w:p w14:paraId="57A0C90D"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lastRenderedPageBreak/>
        <w:t>Strandburg-Peshkin A, Clutton-Brock T, Manser MB. 2020. Burrow usage patterns and decision-making in meerkat groups. Behavioral Ecology. 31(2):292–302. doi:10.1093/beheco/arz190.</w:t>
      </w:r>
    </w:p>
    <w:p w14:paraId="4E4DD8E7"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Clutton-Brock T, Manser MB. 2019. Burrow usage patterns and decision-making in meerkat groups. Behav Ecol. doi:10.1093/beheco/arz190. [accessed 2019 Nov 8]. https://academic.oup.com/beheco/advance-article/doi/10.1093/beheco/arz190/5613753.</w:t>
      </w:r>
    </w:p>
    <w:p w14:paraId="1B87065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2609F039"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66518748"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R709–R711. doi:10.1016/j.cub.2013.07.059.</w:t>
      </w:r>
    </w:p>
    <w:p w14:paraId="60BFC76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Tokuyama N, Furuichi T. 2017. Leadership of old females in collective departures in wild bonobos (Pan paniscus) at Wamba. Behav Ecol Sociobiol. 71(3):55. doi:10.1007/s00265-017-2277-5.</w:t>
      </w:r>
    </w:p>
    <w:p w14:paraId="38525426" w14:textId="77777777" w:rsidR="00B779A3" w:rsidRPr="00B779A3" w:rsidRDefault="00B779A3" w:rsidP="00B779A3">
      <w:pPr>
        <w:pStyle w:val="Bibliography"/>
        <w:rPr>
          <w:rFonts w:ascii="Calibri" w:hAnsi="Calibri" w:cs="Calibri"/>
          <w:sz w:val="28"/>
        </w:rPr>
      </w:pPr>
      <w:r w:rsidRPr="00B779A3">
        <w:rPr>
          <w:rFonts w:ascii="Calibri" w:hAnsi="Calibri" w:cs="Calibri"/>
          <w:sz w:val="28"/>
          <w:lang w:val="en-US"/>
        </w:rPr>
        <w:t xml:space="preserve">Van Belle S, Estrada A, Garber PA. 2013. Collective group movement and leadership in wild black howler monkeys (Alouatta pigra). </w:t>
      </w:r>
      <w:r w:rsidRPr="00B779A3">
        <w:rPr>
          <w:rFonts w:ascii="Calibri" w:hAnsi="Calibri" w:cs="Calibri"/>
          <w:sz w:val="28"/>
        </w:rPr>
        <w:t>Behav Ecol Sociobiol. 67(1):31–41. doi:10.1007/s00265-012-1421-5.</w:t>
      </w:r>
    </w:p>
    <w:p w14:paraId="56288958" w14:textId="49730E72"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icrosoft Office User" w:date="2021-12-10T11:17:00Z" w:initials="MOU">
    <w:p w14:paraId="013A31AA" w14:textId="45606F52" w:rsidR="006A20B6" w:rsidRDefault="006A20B6">
      <w:pPr>
        <w:pStyle w:val="CommentText"/>
      </w:pPr>
      <w:r>
        <w:rPr>
          <w:rStyle w:val="CommentReference"/>
        </w:rPr>
        <w:annotationRef/>
      </w:r>
      <w:r>
        <w:t xml:space="preserve">I see you were making a slightly different point here, but I don’t think we can really address variation in the distribution of influence across instances here. And consistency of influence can’t vary across instances, since it’s in itself a metric of the variation across instances. However, I do think it’s </w:t>
      </w:r>
      <w:proofErr w:type="spellStart"/>
      <w:r>
        <w:t>impo</w:t>
      </w:r>
      <w:proofErr w:type="spellEnd"/>
    </w:p>
  </w:comment>
  <w:comment w:id="10" w:author="Microsoft Office User" w:date="2021-12-10T11:59:00Z" w:initials="MOU">
    <w:p w14:paraId="601604BE" w14:textId="791BEEDA" w:rsidR="00C352D5" w:rsidRDefault="00C352D5">
      <w:pPr>
        <w:pStyle w:val="CommentText"/>
      </w:pPr>
      <w:r>
        <w:rPr>
          <w:rStyle w:val="CommentReference"/>
        </w:rPr>
        <w:annotationRef/>
      </w:r>
      <w:r>
        <w:t xml:space="preserve">Maybe should introduce shared vs </w:t>
      </w:r>
      <w:proofErr w:type="spellStart"/>
      <w:r>
        <w:t>unsahred</w:t>
      </w:r>
      <w:proofErr w:type="spellEnd"/>
      <w:r>
        <w:t xml:space="preserve"> decision spectrum here</w:t>
      </w:r>
    </w:p>
  </w:comment>
  <w:comment w:id="40" w:author="Microsoft Office User" w:date="2021-12-10T11:30:00Z" w:initials="MOU">
    <w:p w14:paraId="5169BB00" w14:textId="77E3CD2B" w:rsidR="00D178C4" w:rsidRDefault="00D178C4">
      <w:pPr>
        <w:pStyle w:val="CommentText"/>
      </w:pPr>
      <w:r>
        <w:rPr>
          <w:rStyle w:val="CommentReference"/>
        </w:rPr>
        <w:annotationRef/>
      </w:r>
      <w:r>
        <w:t>Maybe you can find some refs where position vs movement is used. In standard collective movement models, in principle both could apply (zone of attraction = positional influence, zone of orientation = movement influence). I know there has been some discussion in the literature on whether there is really an orientation effect or if it’s all attraction. I think some of this has been talked about in Katz et al. 2011 (which also has a speeding vs turning distinction).</w:t>
      </w:r>
    </w:p>
  </w:comment>
  <w:comment w:id="64" w:author="Microsoft Office User" w:date="2021-12-10T11:36:00Z" w:initials="MOU">
    <w:p w14:paraId="1CA6E282" w14:textId="6E3CD7E8" w:rsidR="00D178C4" w:rsidRDefault="00D178C4">
      <w:pPr>
        <w:pStyle w:val="CommentText"/>
      </w:pPr>
      <w:r>
        <w:rPr>
          <w:rStyle w:val="CommentReference"/>
        </w:rPr>
        <w:annotationRef/>
      </w:r>
      <w:r>
        <w:t xml:space="preserve">I think this might </w:t>
      </w:r>
      <w:r w:rsidR="00CB1FB6">
        <w:t xml:space="preserve">also be </w:t>
      </w:r>
      <w:r>
        <w:t>covered in the book On the Move, though you’d need to check</w:t>
      </w:r>
    </w:p>
  </w:comment>
  <w:comment w:id="72" w:author="Microsoft Office User" w:date="2021-12-10T11:48:00Z" w:initials="MOU">
    <w:p w14:paraId="654BDA7E" w14:textId="4C41ABC5" w:rsidR="002F63BF" w:rsidRDefault="002F63BF">
      <w:pPr>
        <w:pStyle w:val="CommentText"/>
      </w:pPr>
      <w:r>
        <w:rPr>
          <w:rStyle w:val="CommentReference"/>
        </w:rPr>
        <w:annotationRef/>
      </w:r>
      <w:r>
        <w:t>I think you should introduce shared vs unshared earlier on, so this then can connect to it.</w:t>
      </w:r>
    </w:p>
  </w:comment>
  <w:comment w:id="87" w:author="Microsoft Office User" w:date="2021-12-10T13:04:00Z" w:initials="MOU">
    <w:p w14:paraId="7917DF49" w14:textId="2AE305DA" w:rsidR="006C3776" w:rsidRDefault="006C3776">
      <w:pPr>
        <w:pStyle w:val="CommentText"/>
      </w:pPr>
      <w:r>
        <w:rPr>
          <w:rStyle w:val="CommentReference"/>
        </w:rPr>
        <w:annotationRef/>
      </w:r>
      <w:r>
        <w:t>I am not sure if this goes here or not, but I think this is an important point to make somewhere, since it highlights the need for our metrics which disentangle these two aspects even when they are occurring simultaneously.</w:t>
      </w:r>
    </w:p>
  </w:comment>
  <w:comment w:id="97" w:author="Microsoft Office User" w:date="2021-12-10T11:57:00Z" w:initials="MOU">
    <w:p w14:paraId="7755ACF8" w14:textId="06D35238" w:rsidR="00CB1FB6" w:rsidRDefault="00CB1FB6">
      <w:pPr>
        <w:pStyle w:val="CommentText"/>
      </w:pPr>
      <w:r>
        <w:rPr>
          <w:rStyle w:val="CommentReference"/>
        </w:rPr>
        <w:annotationRef/>
      </w:r>
      <w:r>
        <w:t xml:space="preserve">I might move this down, i.e. first talk about what </w:t>
      </w:r>
      <w:r w:rsidR="001642D8">
        <w:rPr>
          <w:noProof/>
        </w:rPr>
        <w:t>has been found and then highlight the limitations</w:t>
      </w:r>
    </w:p>
  </w:comment>
  <w:comment w:id="99" w:author="Microsoft Office User" w:date="2021-12-10T12:00:00Z" w:initials="MOU">
    <w:p w14:paraId="31658B9C" w14:textId="274690D0" w:rsidR="00C352D5" w:rsidRDefault="00C352D5">
      <w:pPr>
        <w:pStyle w:val="CommentText"/>
      </w:pPr>
      <w:r>
        <w:rPr>
          <w:rStyle w:val="CommentReference"/>
        </w:rPr>
        <w:annotationRef/>
      </w:r>
      <w:r>
        <w:t>This seems like it should link in with the discussion about timing vs movement above.</w:t>
      </w:r>
    </w:p>
  </w:comment>
  <w:comment w:id="100" w:author="Microsoft Office User" w:date="2021-12-10T12:00:00Z" w:initials="MOU">
    <w:p w14:paraId="4C6D29DE" w14:textId="53EB5F96" w:rsidR="00C352D5" w:rsidRDefault="00C352D5">
      <w:pPr>
        <w:pStyle w:val="CommentText"/>
      </w:pPr>
      <w:r>
        <w:rPr>
          <w:rStyle w:val="CommentReference"/>
        </w:rPr>
        <w:annotationRef/>
      </w:r>
      <w:r>
        <w:t>This also links with above. I think overall, this intro has most of the pieces there and I really like where it’s going, but it still needs some more thought on the organization. It is quite complicated as there are many points to make, it’s just a matter of making all the puzzle pieces fit together.</w:t>
      </w:r>
    </w:p>
  </w:comment>
  <w:comment w:id="101" w:author="Microsoft Office User" w:date="2021-12-10T12:04:00Z" w:initials="MOU">
    <w:p w14:paraId="0C1C8709" w14:textId="0FBCEDC1" w:rsidR="00661EB1" w:rsidRDefault="00661EB1">
      <w:pPr>
        <w:pStyle w:val="CommentText"/>
      </w:pPr>
      <w:r>
        <w:rPr>
          <w:rStyle w:val="CommentReference"/>
        </w:rPr>
        <w:annotationRef/>
      </w:r>
      <w:r>
        <w:t>This is kind of a weird sentence. I might skip the “ideal system” argument and just say we studied this in meerkats, and explain their biology which makes them suitable for this study.</w:t>
      </w:r>
    </w:p>
  </w:comment>
  <w:comment w:id="103" w:author="Microsoft Office User" w:date="2021-12-10T12:05:00Z" w:initials="MOU">
    <w:p w14:paraId="330DC370" w14:textId="59978704" w:rsidR="00661EB1" w:rsidRDefault="00661EB1">
      <w:pPr>
        <w:pStyle w:val="CommentText"/>
      </w:pPr>
      <w:r>
        <w:rPr>
          <w:rStyle w:val="CommentReference"/>
        </w:rPr>
        <w:annotationRef/>
      </w:r>
      <w:r>
        <w:t>I might remove this – is at relevant? - or at least emphasize the day before the night</w:t>
      </w:r>
    </w:p>
  </w:comment>
  <w:comment w:id="105" w:author="Microsoft Office User" w:date="2021-12-10T12:06:00Z" w:initials="MOU">
    <w:p w14:paraId="54E9040E" w14:textId="58F5BF1E" w:rsidR="00661EB1" w:rsidRDefault="00661EB1">
      <w:pPr>
        <w:pStyle w:val="CommentText"/>
      </w:pPr>
      <w:r>
        <w:rPr>
          <w:rStyle w:val="CommentReference"/>
        </w:rPr>
        <w:annotationRef/>
      </w:r>
      <w:r>
        <w:t>Ref for this?</w:t>
      </w:r>
    </w:p>
  </w:comment>
  <w:comment w:id="136" w:author="Microsoft Office User" w:date="2021-12-10T12:11:00Z" w:initials="MOU">
    <w:p w14:paraId="4B674FB6" w14:textId="11AF1D97" w:rsidR="009613F3" w:rsidRDefault="009613F3">
      <w:pPr>
        <w:pStyle w:val="CommentText"/>
      </w:pPr>
      <w:r>
        <w:rPr>
          <w:rStyle w:val="CommentReference"/>
        </w:rPr>
        <w:annotationRef/>
      </w:r>
      <w:r>
        <w:t>This is actually repeating what you said above, so maybe it makes sense to first describe the foraging and then the movement dynamics?</w:t>
      </w:r>
    </w:p>
  </w:comment>
  <w:comment w:id="158" w:author="Microsoft Office User" w:date="2021-12-10T12:55:00Z" w:initials="MOU">
    <w:p w14:paraId="5AEA2964" w14:textId="331282B9" w:rsidR="00E00ABC" w:rsidRDefault="00E00ABC">
      <w:pPr>
        <w:pStyle w:val="CommentText"/>
      </w:pPr>
      <w:r>
        <w:rPr>
          <w:rStyle w:val="CommentReference"/>
        </w:rPr>
        <w:annotationRef/>
      </w:r>
      <w:r>
        <w:t>Is there any, actually? Certainly not in the move call paper, return to burrow paper, or hotspot paper. In my burrow paper I did find groups more likely to switch burrow when DF had low weight gain (but not subs), but this was a pretty small effect and is quite indirect. Can’t remember what the results were in experimental conflicts of interest paper.</w:t>
      </w:r>
    </w:p>
  </w:comment>
  <w:comment w:id="177" w:author="Microsoft Office User" w:date="2021-12-10T13:05:00Z" w:initials="MOU">
    <w:p w14:paraId="43A496E8" w14:textId="57D97F60" w:rsidR="006C3776" w:rsidRDefault="006C3776">
      <w:pPr>
        <w:pStyle w:val="CommentText"/>
      </w:pPr>
      <w:r>
        <w:rPr>
          <w:rStyle w:val="CommentReference"/>
        </w:rPr>
        <w:annotationRef/>
      </w:r>
      <w:r>
        <w:t>Needs to be added somewhere earlier – how there may be variation across groups, and how group size may come in (also are there predictions about whether dominants should wield influence in groups of different sizes?)</w:t>
      </w:r>
    </w:p>
  </w:comment>
  <w:comment w:id="193" w:author="Microsoft Office User" w:date="2021-12-10T13:17:00Z" w:initials="MOU">
    <w:p w14:paraId="370C1C2D" w14:textId="3FD6E67A" w:rsidR="00183CC0" w:rsidRDefault="00183CC0">
      <w:pPr>
        <w:pStyle w:val="CommentText"/>
      </w:pPr>
      <w:r>
        <w:rPr>
          <w:rStyle w:val="CommentReference"/>
        </w:rPr>
        <w:annotationRef/>
      </w:r>
      <w:r>
        <w:t xml:space="preserve">I think it’s worth noting that </w:t>
      </w:r>
      <w:proofErr w:type="gramStart"/>
      <w:r>
        <w:t>this types of movement</w:t>
      </w:r>
      <w:proofErr w:type="gramEnd"/>
      <w:r>
        <w:t xml:space="preserve"> dynamics also applies in many (especially terrestrial) foraging groups.</w:t>
      </w:r>
    </w:p>
  </w:comment>
  <w:comment w:id="195" w:author="Microsoft Office User" w:date="2021-12-10T13:00:00Z" w:initials="MOU">
    <w:p w14:paraId="6E755D25" w14:textId="662ECF1E" w:rsidR="006C3776" w:rsidRDefault="006C3776">
      <w:pPr>
        <w:pStyle w:val="CommentText"/>
      </w:pPr>
      <w:r>
        <w:rPr>
          <w:rStyle w:val="CommentReference"/>
        </w:rPr>
        <w:annotationRef/>
      </w:r>
      <w:r>
        <w:t>I think it would be good if the previous paragraph ended on highlighting the timing vs direction issue</w:t>
      </w:r>
    </w:p>
  </w:comment>
  <w:comment w:id="324" w:author="Microsoft Office User" w:date="2021-12-10T13:55:00Z" w:initials="MOU">
    <w:p w14:paraId="6ED0B3C9" w14:textId="271F8319" w:rsidR="00AD78DF" w:rsidRDefault="00AD78DF">
      <w:pPr>
        <w:pStyle w:val="CommentText"/>
      </w:pPr>
      <w:r>
        <w:rPr>
          <w:rStyle w:val="CommentReference"/>
        </w:rPr>
        <w:annotationRef/>
      </w:r>
      <w:r>
        <w:t>I think you need to specify what these were. Also, group splits? Anything else?</w:t>
      </w:r>
    </w:p>
  </w:comment>
  <w:comment w:id="576" w:author="Microsoft Office User" w:date="2021-12-10T15:17:00Z" w:initials="MOU">
    <w:p w14:paraId="5045B488" w14:textId="77777777" w:rsidR="00002D11" w:rsidRPr="00002D11" w:rsidRDefault="00002D11" w:rsidP="00002D11">
      <w:pPr>
        <w:rPr>
          <w:rFonts w:ascii="Times New Roman" w:eastAsia="Times New Roman" w:hAnsi="Times New Roman" w:cs="Times New Roman"/>
          <w:sz w:val="24"/>
          <w:szCs w:val="24"/>
          <w:lang w:eastAsia="en-GB"/>
        </w:rPr>
      </w:pPr>
      <w:r>
        <w:rPr>
          <w:rStyle w:val="CommentReference"/>
        </w:rPr>
        <w:annotationRef/>
      </w:r>
      <w:r w:rsidRPr="00002D11">
        <w:rPr>
          <w:rFonts w:ascii="Arial" w:eastAsia="Times New Roman" w:hAnsi="Arial" w:cs="Arial"/>
          <w:color w:val="000000"/>
          <w:sz w:val="24"/>
          <w:szCs w:val="24"/>
          <w:lang w:eastAsia="en-GB"/>
        </w:rPr>
        <w:t xml:space="preserve">Farine, D.R.*, Strandburg-Peshkin, A.*, </w:t>
      </w:r>
      <w:r w:rsidRPr="00002D11">
        <w:rPr>
          <w:rFonts w:ascii="Arial" w:eastAsia="Times New Roman" w:hAnsi="Arial" w:cs="Arial"/>
          <w:color w:val="000000"/>
          <w:sz w:val="24"/>
          <w:szCs w:val="24"/>
          <w:lang w:eastAsia="en-GB"/>
        </w:rPr>
        <w:t>Berger-Wolf, T., Couzin, I.D., Crofoot, M.C. (2017) </w:t>
      </w:r>
      <w:hyperlink r:id="rId1" w:tgtFrame="_blank" w:history="1">
        <w:r w:rsidRPr="00002D11">
          <w:rPr>
            <w:rFonts w:ascii="Arial" w:eastAsia="Times New Roman" w:hAnsi="Arial" w:cs="Arial"/>
            <w:color w:val="0000FF"/>
            <w:sz w:val="24"/>
            <w:szCs w:val="24"/>
            <w:u w:val="single"/>
            <w:bdr w:val="none" w:sz="0" w:space="0" w:color="auto" w:frame="1"/>
            <w:lang w:eastAsia="en-GB"/>
          </w:rPr>
          <w:t>Individual variation in local interaction rules can explain emergent patterns of spatial organisation in wild baboons.</w:t>
        </w:r>
      </w:hyperlink>
      <w:r w:rsidRPr="00002D11">
        <w:rPr>
          <w:rFonts w:ascii="Arial" w:eastAsia="Times New Roman" w:hAnsi="Arial" w:cs="Arial"/>
          <w:color w:val="000000"/>
          <w:sz w:val="24"/>
          <w:szCs w:val="24"/>
          <w:lang w:eastAsia="en-GB"/>
        </w:rPr>
        <w:t> </w:t>
      </w:r>
      <w:r w:rsidRPr="00002D11">
        <w:rPr>
          <w:rFonts w:ascii="Arial" w:eastAsia="Times New Roman" w:hAnsi="Arial" w:cs="Arial"/>
          <w:i/>
          <w:iCs/>
          <w:color w:val="000000"/>
          <w:sz w:val="24"/>
          <w:szCs w:val="24"/>
          <w:bdr w:val="none" w:sz="0" w:space="0" w:color="auto" w:frame="1"/>
          <w:lang w:eastAsia="en-GB"/>
        </w:rPr>
        <w:t>Proceedings of the Royal Society B: Biological Sciences </w:t>
      </w:r>
      <w:r w:rsidRPr="00002D11">
        <w:rPr>
          <w:rFonts w:ascii="Arial" w:eastAsia="Times New Roman" w:hAnsi="Arial" w:cs="Arial"/>
          <w:color w:val="000000"/>
          <w:sz w:val="24"/>
          <w:szCs w:val="24"/>
          <w:lang w:eastAsia="en-GB"/>
        </w:rPr>
        <w:t>284:20162243.</w:t>
      </w:r>
    </w:p>
    <w:p w14:paraId="537B0749" w14:textId="1D2B9DF9" w:rsidR="00002D11" w:rsidRDefault="00002D11">
      <w:pPr>
        <w:pStyle w:val="CommentText"/>
      </w:pPr>
    </w:p>
  </w:comment>
  <w:comment w:id="581" w:author="Microsoft Office User" w:date="2021-12-10T15:32:00Z" w:initials="MOU">
    <w:p w14:paraId="74B34CE9" w14:textId="197C0A6B" w:rsidR="00FA479E" w:rsidRDefault="00FA479E">
      <w:pPr>
        <w:pStyle w:val="CommentText"/>
      </w:pPr>
      <w:r>
        <w:rPr>
          <w:rStyle w:val="CommentReference"/>
        </w:rPr>
        <w:annotationRef/>
      </w:r>
      <w:r>
        <w:t>Maybe you can include in the supplement the distribution of group spreads, or something like that? Or this might be citeable from previous literature. It would also be good to show a distribution of the time scales associated with 10 m of movement.</w:t>
      </w:r>
    </w:p>
  </w:comment>
  <w:comment w:id="624" w:author="Microsoft Office User" w:date="2021-12-10T15:41:00Z" w:initials="MOU">
    <w:p w14:paraId="1D0F5585" w14:textId="72C06C06" w:rsidR="009A3D79" w:rsidRDefault="009A3D79">
      <w:pPr>
        <w:pStyle w:val="CommentText"/>
      </w:pPr>
      <w:r>
        <w:rPr>
          <w:rStyle w:val="CommentReference"/>
        </w:rPr>
        <w:annotationRef/>
      </w:r>
      <w:r>
        <w:t>Would be good to somehow indicate the direction of motion in the trajectories in a (maybe just put an arrow on one end)</w:t>
      </w:r>
    </w:p>
  </w:comment>
  <w:comment w:id="781" w:author="Microsoft Office User" w:date="2021-12-10T16:20:00Z" w:initials="MOU">
    <w:p w14:paraId="4B9EAE20" w14:textId="78C7FC64" w:rsidR="00EA70E2" w:rsidRDefault="00EA70E2">
      <w:pPr>
        <w:pStyle w:val="CommentText"/>
      </w:pPr>
      <w:r>
        <w:rPr>
          <w:rStyle w:val="CommentReference"/>
        </w:rPr>
        <w:annotationRef/>
      </w:r>
      <w:r>
        <w:t xml:space="preserve">Actually, this is probably not good </w:t>
      </w:r>
      <w:proofErr w:type="spellStart"/>
      <w:r>
        <w:t>ot</w:t>
      </w:r>
      <w:proofErr w:type="spellEnd"/>
      <w:r>
        <w:t xml:space="preserve"> say, as we didn’t technically test for interactions. I might just say to measure the relative strength of the two types of influence, position and movement, in affecting subsequent group movement, or something like that.</w:t>
      </w:r>
    </w:p>
  </w:comment>
  <w:comment w:id="839" w:author="Microsoft Office User" w:date="2021-12-10T16:28:00Z" w:initials="MOU">
    <w:p w14:paraId="694D6CA3" w14:textId="4007FAE7" w:rsidR="000D11C6" w:rsidRDefault="000B3B7C">
      <w:pPr>
        <w:pStyle w:val="CommentText"/>
      </w:pPr>
      <w:r>
        <w:rPr>
          <w:rStyle w:val="CommentReference"/>
        </w:rPr>
        <w:annotationRef/>
      </w:r>
      <w:r w:rsidR="000D11C6">
        <w:t xml:space="preserve">I’m wondering if it could perhaps make sense to simplify things (and make the methods + results have a consistent order) by starting with the movement vs position question (before you talk about influence), mention how it turns out (movement is more important) and then go through the methods section only using movement turning and speeding influence. You can and should still include the others in the supplement for completeness, but I think this might really help the flow and also be less for the reader to think about. It also avoids the issue that you introduce all this complexity in the methods about the different types of turning and speeding influence, but then you say “actually </w:t>
      </w:r>
      <w:proofErr w:type="spellStart"/>
      <w:r w:rsidR="000D11C6">
        <w:t>nevermind</w:t>
      </w:r>
      <w:proofErr w:type="spellEnd"/>
      <w:r w:rsidR="000D11C6">
        <w:t>, we’ll just scrap the positional ones from here on out”, which is both a bit odd to read and also makes one wonder why you even bothered to explain the positional ones in the first place.</w:t>
      </w:r>
    </w:p>
  </w:comment>
  <w:comment w:id="846" w:author="Microsoft Office User" w:date="2021-12-10T16:34:00Z" w:initials="MOU">
    <w:p w14:paraId="3B09C464" w14:textId="64AB0057" w:rsidR="005D1020" w:rsidRDefault="005D1020">
      <w:pPr>
        <w:pStyle w:val="CommentText"/>
      </w:pPr>
      <w:r>
        <w:rPr>
          <w:rStyle w:val="CommentReference"/>
        </w:rPr>
        <w:annotationRef/>
      </w:r>
      <w:r>
        <w:t>All the fonts need to be made bigger</w:t>
      </w:r>
    </w:p>
  </w:comment>
  <w:comment w:id="920" w:author="Microsoft Office User" w:date="2021-12-10T16:45:00Z" w:initials="MOU">
    <w:p w14:paraId="402B640C" w14:textId="3B7E18CA" w:rsidR="00796494" w:rsidRDefault="00796494">
      <w:pPr>
        <w:pStyle w:val="CommentText"/>
      </w:pPr>
      <w:r>
        <w:rPr>
          <w:rStyle w:val="CommentReference"/>
        </w:rPr>
        <w:annotationRef/>
      </w:r>
      <w:r>
        <w:t>This repeats the intro + methods</w:t>
      </w:r>
    </w:p>
  </w:comment>
  <w:comment w:id="943" w:author="Microsoft Office User" w:date="2021-12-10T16:52:00Z" w:initials="MOU">
    <w:p w14:paraId="6B31EC99" w14:textId="59EC6869" w:rsidR="00796494" w:rsidRDefault="00796494">
      <w:pPr>
        <w:pStyle w:val="CommentText"/>
      </w:pPr>
      <w:r>
        <w:rPr>
          <w:rStyle w:val="CommentReference"/>
        </w:rPr>
        <w:annotationRef/>
      </w:r>
      <w:r>
        <w:t>Would be interested to know exactly what studies you are referring to here. Is this a distinction between continuously moving groups and more stop-go groups? Could be interesting to discuss here.</w:t>
      </w:r>
    </w:p>
  </w:comment>
  <w:comment w:id="1002" w:author="Microsoft Office User" w:date="2021-12-10T17:10:00Z" w:initials="MOU">
    <w:p w14:paraId="26D1F4C8" w14:textId="5DC1CE4D" w:rsidR="00D52697" w:rsidRDefault="00D52697">
      <w:pPr>
        <w:pStyle w:val="CommentText"/>
      </w:pPr>
      <w:r>
        <w:rPr>
          <w:rStyle w:val="CommentReference"/>
        </w:rPr>
        <w:annotationRef/>
      </w:r>
      <w:r>
        <w:t>I wonder if this should go in the main text?</w:t>
      </w:r>
    </w:p>
  </w:comment>
  <w:comment w:id="1007" w:author="Microsoft Office User" w:date="2021-12-10T17:12:00Z" w:initials="MOU">
    <w:p w14:paraId="2B5F8682" w14:textId="0F74DD60" w:rsidR="00D52697" w:rsidRDefault="00D52697">
      <w:pPr>
        <w:pStyle w:val="CommentText"/>
      </w:pPr>
      <w:r>
        <w:rPr>
          <w:rStyle w:val="CommentReference"/>
        </w:rPr>
        <w:annotationRef/>
      </w:r>
      <w:r>
        <w:t>I couldn’t really parse thi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3A31AA" w15:done="0"/>
  <w15:commentEx w15:paraId="601604BE" w15:done="0"/>
  <w15:commentEx w15:paraId="5169BB00" w15:done="0"/>
  <w15:commentEx w15:paraId="1CA6E282" w15:done="0"/>
  <w15:commentEx w15:paraId="654BDA7E" w15:done="0"/>
  <w15:commentEx w15:paraId="7917DF49" w15:done="0"/>
  <w15:commentEx w15:paraId="7755ACF8" w15:done="0"/>
  <w15:commentEx w15:paraId="31658B9C" w15:done="0"/>
  <w15:commentEx w15:paraId="4C6D29DE" w15:done="0"/>
  <w15:commentEx w15:paraId="0C1C8709" w15:done="0"/>
  <w15:commentEx w15:paraId="330DC370" w15:done="0"/>
  <w15:commentEx w15:paraId="54E9040E" w15:done="0"/>
  <w15:commentEx w15:paraId="4B674FB6" w15:done="0"/>
  <w15:commentEx w15:paraId="5AEA2964" w15:done="0"/>
  <w15:commentEx w15:paraId="43A496E8" w15:done="0"/>
  <w15:commentEx w15:paraId="370C1C2D" w15:done="0"/>
  <w15:commentEx w15:paraId="6E755D25" w15:done="0"/>
  <w15:commentEx w15:paraId="6ED0B3C9" w15:done="0"/>
  <w15:commentEx w15:paraId="537B0749" w15:done="0"/>
  <w15:commentEx w15:paraId="74B34CE9" w15:done="0"/>
  <w15:commentEx w15:paraId="1D0F5585" w15:done="0"/>
  <w15:commentEx w15:paraId="4B9EAE20" w15:done="0"/>
  <w15:commentEx w15:paraId="694D6CA3" w15:done="0"/>
  <w15:commentEx w15:paraId="3B09C464" w15:done="0"/>
  <w15:commentEx w15:paraId="402B640C" w15:done="0"/>
  <w15:commentEx w15:paraId="6B31EC99" w15:done="0"/>
  <w15:commentEx w15:paraId="26D1F4C8" w15:done="0"/>
  <w15:commentEx w15:paraId="2B5F86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DB5B0" w16cex:dateUtc="2021-12-10T10:17:00Z"/>
  <w16cex:commentExtensible w16cex:durableId="255DBF84" w16cex:dateUtc="2021-12-10T10:59:00Z"/>
  <w16cex:commentExtensible w16cex:durableId="255DB8DA" w16cex:dateUtc="2021-12-10T10:30:00Z"/>
  <w16cex:commentExtensible w16cex:durableId="255DBA28" w16cex:dateUtc="2021-12-10T10:36:00Z"/>
  <w16cex:commentExtensible w16cex:durableId="255DBCF4" w16cex:dateUtc="2021-12-10T10:48:00Z"/>
  <w16cex:commentExtensible w16cex:durableId="255DCED0" w16cex:dateUtc="2021-12-10T12:04:00Z"/>
  <w16cex:commentExtensible w16cex:durableId="255DBF2A" w16cex:dateUtc="2021-12-10T10:57:00Z"/>
  <w16cex:commentExtensible w16cex:durableId="255DBFD1" w16cex:dateUtc="2021-12-10T11:00:00Z"/>
  <w16cex:commentExtensible w16cex:durableId="255DBFE8" w16cex:dateUtc="2021-12-10T11:00:00Z"/>
  <w16cex:commentExtensible w16cex:durableId="255DC0DE" w16cex:dateUtc="2021-12-10T11:04:00Z"/>
  <w16cex:commentExtensible w16cex:durableId="255DC113" w16cex:dateUtc="2021-12-10T11:05:00Z"/>
  <w16cex:commentExtensible w16cex:durableId="255DC157" w16cex:dateUtc="2021-12-10T11:06:00Z"/>
  <w16cex:commentExtensible w16cex:durableId="255DC272" w16cex:dateUtc="2021-12-10T11:11:00Z"/>
  <w16cex:commentExtensible w16cex:durableId="255DCCB1" w16cex:dateUtc="2021-12-10T11:55:00Z"/>
  <w16cex:commentExtensible w16cex:durableId="255DCF19" w16cex:dateUtc="2021-12-10T12:05:00Z"/>
  <w16cex:commentExtensible w16cex:durableId="255DD204" w16cex:dateUtc="2021-12-10T12:17:00Z"/>
  <w16cex:commentExtensible w16cex:durableId="255DCDF9" w16cex:dateUtc="2021-12-10T12:00:00Z"/>
  <w16cex:commentExtensible w16cex:durableId="255DDADE" w16cex:dateUtc="2021-12-10T12:55:00Z"/>
  <w16cex:commentExtensible w16cex:durableId="255DEE25" w16cex:dateUtc="2021-12-10T14:17:00Z"/>
  <w16cex:commentExtensible w16cex:durableId="255DF199" w16cex:dateUtc="2021-12-10T14:32:00Z"/>
  <w16cex:commentExtensible w16cex:durableId="255DF399" w16cex:dateUtc="2021-12-10T14:41:00Z"/>
  <w16cex:commentExtensible w16cex:durableId="255DFCB1" w16cex:dateUtc="2021-12-10T15:20:00Z"/>
  <w16cex:commentExtensible w16cex:durableId="255DFEA2" w16cex:dateUtc="2021-12-10T15:28:00Z"/>
  <w16cex:commentExtensible w16cex:durableId="255DFFFB" w16cex:dateUtc="2021-12-10T15:34:00Z"/>
  <w16cex:commentExtensible w16cex:durableId="255E029B" w16cex:dateUtc="2021-12-10T15:45:00Z"/>
  <w16cex:commentExtensible w16cex:durableId="255E043E" w16cex:dateUtc="2021-12-10T15:52:00Z"/>
  <w16cex:commentExtensible w16cex:durableId="255E0878" w16cex:dateUtc="2021-12-10T16:10:00Z"/>
  <w16cex:commentExtensible w16cex:durableId="255E08ED" w16cex:dateUtc="2021-12-10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3A31AA" w16cid:durableId="255DB5B0"/>
  <w16cid:commentId w16cid:paraId="601604BE" w16cid:durableId="255DBF84"/>
  <w16cid:commentId w16cid:paraId="5169BB00" w16cid:durableId="255DB8DA"/>
  <w16cid:commentId w16cid:paraId="1CA6E282" w16cid:durableId="255DBA28"/>
  <w16cid:commentId w16cid:paraId="654BDA7E" w16cid:durableId="255DBCF4"/>
  <w16cid:commentId w16cid:paraId="7917DF49" w16cid:durableId="255DCED0"/>
  <w16cid:commentId w16cid:paraId="7755ACF8" w16cid:durableId="255DBF2A"/>
  <w16cid:commentId w16cid:paraId="31658B9C" w16cid:durableId="255DBFD1"/>
  <w16cid:commentId w16cid:paraId="4C6D29DE" w16cid:durableId="255DBFE8"/>
  <w16cid:commentId w16cid:paraId="0C1C8709" w16cid:durableId="255DC0DE"/>
  <w16cid:commentId w16cid:paraId="330DC370" w16cid:durableId="255DC113"/>
  <w16cid:commentId w16cid:paraId="54E9040E" w16cid:durableId="255DC157"/>
  <w16cid:commentId w16cid:paraId="4B674FB6" w16cid:durableId="255DC272"/>
  <w16cid:commentId w16cid:paraId="5AEA2964" w16cid:durableId="255DCCB1"/>
  <w16cid:commentId w16cid:paraId="43A496E8" w16cid:durableId="255DCF19"/>
  <w16cid:commentId w16cid:paraId="370C1C2D" w16cid:durableId="255DD204"/>
  <w16cid:commentId w16cid:paraId="6E755D25" w16cid:durableId="255DCDF9"/>
  <w16cid:commentId w16cid:paraId="6ED0B3C9" w16cid:durableId="255DDADE"/>
  <w16cid:commentId w16cid:paraId="537B0749" w16cid:durableId="255DEE25"/>
  <w16cid:commentId w16cid:paraId="74B34CE9" w16cid:durableId="255DF199"/>
  <w16cid:commentId w16cid:paraId="1D0F5585" w16cid:durableId="255DF399"/>
  <w16cid:commentId w16cid:paraId="4B9EAE20" w16cid:durableId="255DFCB1"/>
  <w16cid:commentId w16cid:paraId="694D6CA3" w16cid:durableId="255DFEA2"/>
  <w16cid:commentId w16cid:paraId="3B09C464" w16cid:durableId="255DFFFB"/>
  <w16cid:commentId w16cid:paraId="402B640C" w16cid:durableId="255E029B"/>
  <w16cid:commentId w16cid:paraId="6B31EC99" w16cid:durableId="255E043E"/>
  <w16cid:commentId w16cid:paraId="26D1F4C8" w16cid:durableId="255E0878"/>
  <w16cid:commentId w16cid:paraId="2B5F8682" w16cid:durableId="255E08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E802E2" w14:textId="77777777" w:rsidR="002871B0" w:rsidRDefault="002871B0" w:rsidP="00DF58AA">
      <w:pPr>
        <w:spacing w:after="0" w:line="240" w:lineRule="auto"/>
      </w:pPr>
      <w:r>
        <w:separator/>
      </w:r>
    </w:p>
  </w:endnote>
  <w:endnote w:type="continuationSeparator" w:id="0">
    <w:p w14:paraId="7F4FECB3" w14:textId="77777777" w:rsidR="002871B0" w:rsidRDefault="002871B0"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FD5DC" w14:textId="77777777" w:rsidR="002871B0" w:rsidRDefault="002871B0" w:rsidP="00DF58AA">
      <w:pPr>
        <w:spacing w:after="0" w:line="240" w:lineRule="auto"/>
      </w:pPr>
      <w:r>
        <w:separator/>
      </w:r>
    </w:p>
  </w:footnote>
  <w:footnote w:type="continuationSeparator" w:id="0">
    <w:p w14:paraId="402194F5" w14:textId="77777777" w:rsidR="002871B0" w:rsidRDefault="002871B0"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0C8461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B05"/>
    <w:rsid w:val="00002D11"/>
    <w:rsid w:val="00007809"/>
    <w:rsid w:val="00011C1A"/>
    <w:rsid w:val="00012DA5"/>
    <w:rsid w:val="0001479D"/>
    <w:rsid w:val="000153AD"/>
    <w:rsid w:val="00020969"/>
    <w:rsid w:val="00022F0F"/>
    <w:rsid w:val="00025F9E"/>
    <w:rsid w:val="00030838"/>
    <w:rsid w:val="000318C2"/>
    <w:rsid w:val="0004050F"/>
    <w:rsid w:val="00041375"/>
    <w:rsid w:val="000557BD"/>
    <w:rsid w:val="0006685A"/>
    <w:rsid w:val="0007763B"/>
    <w:rsid w:val="0008275B"/>
    <w:rsid w:val="00084403"/>
    <w:rsid w:val="00091A0A"/>
    <w:rsid w:val="00092024"/>
    <w:rsid w:val="00093264"/>
    <w:rsid w:val="000946FA"/>
    <w:rsid w:val="00096793"/>
    <w:rsid w:val="000A2427"/>
    <w:rsid w:val="000A5E06"/>
    <w:rsid w:val="000B3B7C"/>
    <w:rsid w:val="000C05EA"/>
    <w:rsid w:val="000C480C"/>
    <w:rsid w:val="000C4C26"/>
    <w:rsid w:val="000D11C6"/>
    <w:rsid w:val="000D2D96"/>
    <w:rsid w:val="000D2DEE"/>
    <w:rsid w:val="000E765A"/>
    <w:rsid w:val="000F5ABC"/>
    <w:rsid w:val="00100C6C"/>
    <w:rsid w:val="00111A6D"/>
    <w:rsid w:val="00114D0E"/>
    <w:rsid w:val="00117BF7"/>
    <w:rsid w:val="00121A53"/>
    <w:rsid w:val="001268B6"/>
    <w:rsid w:val="00127176"/>
    <w:rsid w:val="0012792A"/>
    <w:rsid w:val="00136998"/>
    <w:rsid w:val="0014309E"/>
    <w:rsid w:val="00143C96"/>
    <w:rsid w:val="00150A8E"/>
    <w:rsid w:val="00150BB9"/>
    <w:rsid w:val="00153648"/>
    <w:rsid w:val="001540EF"/>
    <w:rsid w:val="001642D8"/>
    <w:rsid w:val="00164DDD"/>
    <w:rsid w:val="00165502"/>
    <w:rsid w:val="001667DE"/>
    <w:rsid w:val="001677D1"/>
    <w:rsid w:val="00172D8C"/>
    <w:rsid w:val="00183CC0"/>
    <w:rsid w:val="00185AF8"/>
    <w:rsid w:val="00187CF8"/>
    <w:rsid w:val="00190F98"/>
    <w:rsid w:val="001A246C"/>
    <w:rsid w:val="001A5CDA"/>
    <w:rsid w:val="001B7003"/>
    <w:rsid w:val="001D5CC8"/>
    <w:rsid w:val="001D7209"/>
    <w:rsid w:val="001E39F5"/>
    <w:rsid w:val="001F34A3"/>
    <w:rsid w:val="001F4E67"/>
    <w:rsid w:val="001F7124"/>
    <w:rsid w:val="00207339"/>
    <w:rsid w:val="00210BF0"/>
    <w:rsid w:val="00213621"/>
    <w:rsid w:val="002171BF"/>
    <w:rsid w:val="002211ED"/>
    <w:rsid w:val="002261F2"/>
    <w:rsid w:val="002271D2"/>
    <w:rsid w:val="00234190"/>
    <w:rsid w:val="00240432"/>
    <w:rsid w:val="00246373"/>
    <w:rsid w:val="002473B7"/>
    <w:rsid w:val="00252D19"/>
    <w:rsid w:val="00252F3B"/>
    <w:rsid w:val="002530DE"/>
    <w:rsid w:val="0025674C"/>
    <w:rsid w:val="00263C6E"/>
    <w:rsid w:val="00275504"/>
    <w:rsid w:val="00275CE7"/>
    <w:rsid w:val="00276FA9"/>
    <w:rsid w:val="002812CF"/>
    <w:rsid w:val="002840B8"/>
    <w:rsid w:val="002871B0"/>
    <w:rsid w:val="0029401F"/>
    <w:rsid w:val="002952C6"/>
    <w:rsid w:val="00295E66"/>
    <w:rsid w:val="002970F3"/>
    <w:rsid w:val="002A6B35"/>
    <w:rsid w:val="002A6DA1"/>
    <w:rsid w:val="002B286C"/>
    <w:rsid w:val="002B6760"/>
    <w:rsid w:val="002B7CBE"/>
    <w:rsid w:val="002C026B"/>
    <w:rsid w:val="002C6171"/>
    <w:rsid w:val="002D5BE0"/>
    <w:rsid w:val="002E6FDA"/>
    <w:rsid w:val="002F12A3"/>
    <w:rsid w:val="002F63BF"/>
    <w:rsid w:val="002F775A"/>
    <w:rsid w:val="0030149E"/>
    <w:rsid w:val="00307D20"/>
    <w:rsid w:val="0031021F"/>
    <w:rsid w:val="0031116C"/>
    <w:rsid w:val="00312B56"/>
    <w:rsid w:val="00314276"/>
    <w:rsid w:val="0031574F"/>
    <w:rsid w:val="0031642C"/>
    <w:rsid w:val="003203EA"/>
    <w:rsid w:val="00322480"/>
    <w:rsid w:val="003225B2"/>
    <w:rsid w:val="0032373A"/>
    <w:rsid w:val="0033510D"/>
    <w:rsid w:val="00342DFC"/>
    <w:rsid w:val="00350B3C"/>
    <w:rsid w:val="0035338E"/>
    <w:rsid w:val="0036063F"/>
    <w:rsid w:val="0036157B"/>
    <w:rsid w:val="00362555"/>
    <w:rsid w:val="003649B8"/>
    <w:rsid w:val="003703A7"/>
    <w:rsid w:val="00371C0B"/>
    <w:rsid w:val="00373963"/>
    <w:rsid w:val="0037521D"/>
    <w:rsid w:val="00380424"/>
    <w:rsid w:val="0039325C"/>
    <w:rsid w:val="003A2DDC"/>
    <w:rsid w:val="003A4BC7"/>
    <w:rsid w:val="003A68C4"/>
    <w:rsid w:val="003A7BF7"/>
    <w:rsid w:val="003B5494"/>
    <w:rsid w:val="003B75BE"/>
    <w:rsid w:val="003C072F"/>
    <w:rsid w:val="003C0BD3"/>
    <w:rsid w:val="003C106C"/>
    <w:rsid w:val="003C7BB0"/>
    <w:rsid w:val="003D0A8A"/>
    <w:rsid w:val="003D3672"/>
    <w:rsid w:val="003D4451"/>
    <w:rsid w:val="003E2222"/>
    <w:rsid w:val="003E530E"/>
    <w:rsid w:val="003F37FD"/>
    <w:rsid w:val="003F452D"/>
    <w:rsid w:val="0040597D"/>
    <w:rsid w:val="0040617C"/>
    <w:rsid w:val="0041477B"/>
    <w:rsid w:val="004202FE"/>
    <w:rsid w:val="0042550B"/>
    <w:rsid w:val="00435B2B"/>
    <w:rsid w:val="00437B75"/>
    <w:rsid w:val="00457A6B"/>
    <w:rsid w:val="0046087B"/>
    <w:rsid w:val="004640BA"/>
    <w:rsid w:val="00466267"/>
    <w:rsid w:val="00471A94"/>
    <w:rsid w:val="0047277B"/>
    <w:rsid w:val="00473BCD"/>
    <w:rsid w:val="004776B1"/>
    <w:rsid w:val="00482798"/>
    <w:rsid w:val="00496154"/>
    <w:rsid w:val="004A0D44"/>
    <w:rsid w:val="004A2901"/>
    <w:rsid w:val="004B0E4D"/>
    <w:rsid w:val="004B4639"/>
    <w:rsid w:val="004B506E"/>
    <w:rsid w:val="004B524D"/>
    <w:rsid w:val="004C2092"/>
    <w:rsid w:val="004E0C02"/>
    <w:rsid w:val="004F05F4"/>
    <w:rsid w:val="004F13BD"/>
    <w:rsid w:val="004F39F8"/>
    <w:rsid w:val="004F3E67"/>
    <w:rsid w:val="004F780D"/>
    <w:rsid w:val="00501BC4"/>
    <w:rsid w:val="00503804"/>
    <w:rsid w:val="0051536E"/>
    <w:rsid w:val="005172C4"/>
    <w:rsid w:val="00526353"/>
    <w:rsid w:val="00531E8D"/>
    <w:rsid w:val="0053348C"/>
    <w:rsid w:val="005349EE"/>
    <w:rsid w:val="0054065B"/>
    <w:rsid w:val="00545518"/>
    <w:rsid w:val="00547FC0"/>
    <w:rsid w:val="00554B42"/>
    <w:rsid w:val="00561B0A"/>
    <w:rsid w:val="0056460B"/>
    <w:rsid w:val="005721C9"/>
    <w:rsid w:val="00573D0D"/>
    <w:rsid w:val="00575964"/>
    <w:rsid w:val="00580574"/>
    <w:rsid w:val="005828E6"/>
    <w:rsid w:val="00587B41"/>
    <w:rsid w:val="00590BD7"/>
    <w:rsid w:val="005A0DF8"/>
    <w:rsid w:val="005A1D6D"/>
    <w:rsid w:val="005A7B35"/>
    <w:rsid w:val="005B1CD6"/>
    <w:rsid w:val="005B5B3F"/>
    <w:rsid w:val="005C2E16"/>
    <w:rsid w:val="005C5A75"/>
    <w:rsid w:val="005C5C27"/>
    <w:rsid w:val="005D1020"/>
    <w:rsid w:val="005D20C4"/>
    <w:rsid w:val="005D2D09"/>
    <w:rsid w:val="005D4E8D"/>
    <w:rsid w:val="005D57AD"/>
    <w:rsid w:val="005E7D61"/>
    <w:rsid w:val="005F1E9C"/>
    <w:rsid w:val="005F2DCA"/>
    <w:rsid w:val="00607CE7"/>
    <w:rsid w:val="00607FDE"/>
    <w:rsid w:val="00611841"/>
    <w:rsid w:val="0061277F"/>
    <w:rsid w:val="00612915"/>
    <w:rsid w:val="006144B2"/>
    <w:rsid w:val="00614F18"/>
    <w:rsid w:val="0062191D"/>
    <w:rsid w:val="006219BE"/>
    <w:rsid w:val="00624959"/>
    <w:rsid w:val="00627393"/>
    <w:rsid w:val="00637E36"/>
    <w:rsid w:val="0064237A"/>
    <w:rsid w:val="006472C9"/>
    <w:rsid w:val="006537A8"/>
    <w:rsid w:val="00655059"/>
    <w:rsid w:val="0065723D"/>
    <w:rsid w:val="00657720"/>
    <w:rsid w:val="00660ADA"/>
    <w:rsid w:val="00661EB1"/>
    <w:rsid w:val="00662DE6"/>
    <w:rsid w:val="0066358C"/>
    <w:rsid w:val="006646BF"/>
    <w:rsid w:val="0067052C"/>
    <w:rsid w:val="006806C8"/>
    <w:rsid w:val="00681D58"/>
    <w:rsid w:val="00687B7E"/>
    <w:rsid w:val="00687E4D"/>
    <w:rsid w:val="006926B1"/>
    <w:rsid w:val="00695914"/>
    <w:rsid w:val="006A15A1"/>
    <w:rsid w:val="006A20B6"/>
    <w:rsid w:val="006A3522"/>
    <w:rsid w:val="006C3776"/>
    <w:rsid w:val="006D115A"/>
    <w:rsid w:val="006D14DB"/>
    <w:rsid w:val="006D401B"/>
    <w:rsid w:val="006D50A4"/>
    <w:rsid w:val="006D69C5"/>
    <w:rsid w:val="006F336F"/>
    <w:rsid w:val="006F4F47"/>
    <w:rsid w:val="00700ED8"/>
    <w:rsid w:val="00711671"/>
    <w:rsid w:val="00714F02"/>
    <w:rsid w:val="00716C0F"/>
    <w:rsid w:val="0074240D"/>
    <w:rsid w:val="0074345D"/>
    <w:rsid w:val="00762539"/>
    <w:rsid w:val="0076263D"/>
    <w:rsid w:val="00763D8F"/>
    <w:rsid w:val="00764795"/>
    <w:rsid w:val="00766EB7"/>
    <w:rsid w:val="00770083"/>
    <w:rsid w:val="00772698"/>
    <w:rsid w:val="00775249"/>
    <w:rsid w:val="007853C2"/>
    <w:rsid w:val="007925CF"/>
    <w:rsid w:val="00795268"/>
    <w:rsid w:val="00796494"/>
    <w:rsid w:val="00797978"/>
    <w:rsid w:val="007A0BA1"/>
    <w:rsid w:val="007A12D7"/>
    <w:rsid w:val="007B4CC3"/>
    <w:rsid w:val="007C12D3"/>
    <w:rsid w:val="007C3EC4"/>
    <w:rsid w:val="007C6836"/>
    <w:rsid w:val="007D2323"/>
    <w:rsid w:val="007D2A6B"/>
    <w:rsid w:val="007D2D34"/>
    <w:rsid w:val="007D36B3"/>
    <w:rsid w:val="007D7E79"/>
    <w:rsid w:val="007E1B39"/>
    <w:rsid w:val="007E2376"/>
    <w:rsid w:val="007E59F6"/>
    <w:rsid w:val="007E5F45"/>
    <w:rsid w:val="007F1ED9"/>
    <w:rsid w:val="007F43D9"/>
    <w:rsid w:val="00800F6C"/>
    <w:rsid w:val="00802E59"/>
    <w:rsid w:val="00802EA9"/>
    <w:rsid w:val="00807A33"/>
    <w:rsid w:val="008141DF"/>
    <w:rsid w:val="00827A50"/>
    <w:rsid w:val="00833726"/>
    <w:rsid w:val="00837E72"/>
    <w:rsid w:val="00841260"/>
    <w:rsid w:val="0084288E"/>
    <w:rsid w:val="00847D91"/>
    <w:rsid w:val="00856CD0"/>
    <w:rsid w:val="00857D2E"/>
    <w:rsid w:val="008621DC"/>
    <w:rsid w:val="00865E3C"/>
    <w:rsid w:val="008750A2"/>
    <w:rsid w:val="00883897"/>
    <w:rsid w:val="008876EA"/>
    <w:rsid w:val="00892AD3"/>
    <w:rsid w:val="008942FE"/>
    <w:rsid w:val="0089468B"/>
    <w:rsid w:val="008A0CD0"/>
    <w:rsid w:val="008A134C"/>
    <w:rsid w:val="008A1369"/>
    <w:rsid w:val="008A2176"/>
    <w:rsid w:val="008B3EAF"/>
    <w:rsid w:val="008B42FB"/>
    <w:rsid w:val="008B5782"/>
    <w:rsid w:val="008C0745"/>
    <w:rsid w:val="008D0C2A"/>
    <w:rsid w:val="008E4A04"/>
    <w:rsid w:val="008E6791"/>
    <w:rsid w:val="009024AF"/>
    <w:rsid w:val="009035B2"/>
    <w:rsid w:val="009039B3"/>
    <w:rsid w:val="009126B6"/>
    <w:rsid w:val="0091479A"/>
    <w:rsid w:val="00920E2E"/>
    <w:rsid w:val="009249ED"/>
    <w:rsid w:val="00924EC2"/>
    <w:rsid w:val="00925B7D"/>
    <w:rsid w:val="009279D6"/>
    <w:rsid w:val="00927E0E"/>
    <w:rsid w:val="00934273"/>
    <w:rsid w:val="009351C9"/>
    <w:rsid w:val="0094465E"/>
    <w:rsid w:val="00950C82"/>
    <w:rsid w:val="009613F3"/>
    <w:rsid w:val="0096235B"/>
    <w:rsid w:val="009637EB"/>
    <w:rsid w:val="0097546A"/>
    <w:rsid w:val="00976858"/>
    <w:rsid w:val="00977B5A"/>
    <w:rsid w:val="00990B2F"/>
    <w:rsid w:val="009948F5"/>
    <w:rsid w:val="00997DD8"/>
    <w:rsid w:val="009A1157"/>
    <w:rsid w:val="009A3D79"/>
    <w:rsid w:val="009A7671"/>
    <w:rsid w:val="009B185E"/>
    <w:rsid w:val="009C0F94"/>
    <w:rsid w:val="009E2E5F"/>
    <w:rsid w:val="009E4EE9"/>
    <w:rsid w:val="00A13673"/>
    <w:rsid w:val="00A21696"/>
    <w:rsid w:val="00A2316F"/>
    <w:rsid w:val="00A32B60"/>
    <w:rsid w:val="00A346D6"/>
    <w:rsid w:val="00A3671B"/>
    <w:rsid w:val="00A3710B"/>
    <w:rsid w:val="00A47676"/>
    <w:rsid w:val="00A5326C"/>
    <w:rsid w:val="00A564BE"/>
    <w:rsid w:val="00A56BE1"/>
    <w:rsid w:val="00A65AE2"/>
    <w:rsid w:val="00A66D30"/>
    <w:rsid w:val="00A75D60"/>
    <w:rsid w:val="00A85F3C"/>
    <w:rsid w:val="00A937A8"/>
    <w:rsid w:val="00A942A9"/>
    <w:rsid w:val="00AA736C"/>
    <w:rsid w:val="00AA73AB"/>
    <w:rsid w:val="00AB649D"/>
    <w:rsid w:val="00AB76DB"/>
    <w:rsid w:val="00AC078A"/>
    <w:rsid w:val="00AD0BCB"/>
    <w:rsid w:val="00AD1AF1"/>
    <w:rsid w:val="00AD1D8B"/>
    <w:rsid w:val="00AD78DF"/>
    <w:rsid w:val="00AE4386"/>
    <w:rsid w:val="00AF5716"/>
    <w:rsid w:val="00B011CD"/>
    <w:rsid w:val="00B03407"/>
    <w:rsid w:val="00B12BC6"/>
    <w:rsid w:val="00B20200"/>
    <w:rsid w:val="00B228EB"/>
    <w:rsid w:val="00B241F5"/>
    <w:rsid w:val="00B301E5"/>
    <w:rsid w:val="00B30E50"/>
    <w:rsid w:val="00B311AA"/>
    <w:rsid w:val="00B47B4A"/>
    <w:rsid w:val="00B51E9B"/>
    <w:rsid w:val="00B52EA1"/>
    <w:rsid w:val="00B52F7A"/>
    <w:rsid w:val="00B54E30"/>
    <w:rsid w:val="00B553D3"/>
    <w:rsid w:val="00B564A0"/>
    <w:rsid w:val="00B75A06"/>
    <w:rsid w:val="00B75ADC"/>
    <w:rsid w:val="00B779A3"/>
    <w:rsid w:val="00B80238"/>
    <w:rsid w:val="00B979C8"/>
    <w:rsid w:val="00BA63DF"/>
    <w:rsid w:val="00BB6D4F"/>
    <w:rsid w:val="00BC603B"/>
    <w:rsid w:val="00BD0F5E"/>
    <w:rsid w:val="00BD2757"/>
    <w:rsid w:val="00BD2E70"/>
    <w:rsid w:val="00BE0E9E"/>
    <w:rsid w:val="00BF58B4"/>
    <w:rsid w:val="00BF692C"/>
    <w:rsid w:val="00C04A0E"/>
    <w:rsid w:val="00C05760"/>
    <w:rsid w:val="00C1089B"/>
    <w:rsid w:val="00C12072"/>
    <w:rsid w:val="00C17A45"/>
    <w:rsid w:val="00C2646A"/>
    <w:rsid w:val="00C352D5"/>
    <w:rsid w:val="00C43780"/>
    <w:rsid w:val="00C53BB3"/>
    <w:rsid w:val="00C575F6"/>
    <w:rsid w:val="00C60397"/>
    <w:rsid w:val="00C62DFF"/>
    <w:rsid w:val="00C7159E"/>
    <w:rsid w:val="00C74576"/>
    <w:rsid w:val="00C76602"/>
    <w:rsid w:val="00C80442"/>
    <w:rsid w:val="00C851D9"/>
    <w:rsid w:val="00C928E0"/>
    <w:rsid w:val="00C94DE7"/>
    <w:rsid w:val="00CA64DB"/>
    <w:rsid w:val="00CB1FB6"/>
    <w:rsid w:val="00CB217E"/>
    <w:rsid w:val="00CB536D"/>
    <w:rsid w:val="00CC4854"/>
    <w:rsid w:val="00CC4AF3"/>
    <w:rsid w:val="00CD2D41"/>
    <w:rsid w:val="00CE3E4A"/>
    <w:rsid w:val="00CE5D37"/>
    <w:rsid w:val="00CE5F5B"/>
    <w:rsid w:val="00CF359E"/>
    <w:rsid w:val="00D03633"/>
    <w:rsid w:val="00D178C4"/>
    <w:rsid w:val="00D179EB"/>
    <w:rsid w:val="00D20D90"/>
    <w:rsid w:val="00D27F62"/>
    <w:rsid w:val="00D31AE1"/>
    <w:rsid w:val="00D3366E"/>
    <w:rsid w:val="00D408AE"/>
    <w:rsid w:val="00D52697"/>
    <w:rsid w:val="00D53464"/>
    <w:rsid w:val="00D53EFB"/>
    <w:rsid w:val="00D661F7"/>
    <w:rsid w:val="00D7245E"/>
    <w:rsid w:val="00D733E9"/>
    <w:rsid w:val="00D756DE"/>
    <w:rsid w:val="00D826B3"/>
    <w:rsid w:val="00D83F36"/>
    <w:rsid w:val="00D8494C"/>
    <w:rsid w:val="00D91FB9"/>
    <w:rsid w:val="00DA7262"/>
    <w:rsid w:val="00DB36E4"/>
    <w:rsid w:val="00DB5D0F"/>
    <w:rsid w:val="00DC058C"/>
    <w:rsid w:val="00DC0EB9"/>
    <w:rsid w:val="00DC395E"/>
    <w:rsid w:val="00DD2E38"/>
    <w:rsid w:val="00DD2F55"/>
    <w:rsid w:val="00DE4325"/>
    <w:rsid w:val="00DE5857"/>
    <w:rsid w:val="00DF58AA"/>
    <w:rsid w:val="00E00ABC"/>
    <w:rsid w:val="00E0229A"/>
    <w:rsid w:val="00E056CE"/>
    <w:rsid w:val="00E40FF5"/>
    <w:rsid w:val="00E416BA"/>
    <w:rsid w:val="00E4383D"/>
    <w:rsid w:val="00E44329"/>
    <w:rsid w:val="00E477CA"/>
    <w:rsid w:val="00E57E14"/>
    <w:rsid w:val="00E65B95"/>
    <w:rsid w:val="00E6792B"/>
    <w:rsid w:val="00E72BD2"/>
    <w:rsid w:val="00E72DFE"/>
    <w:rsid w:val="00E72FB7"/>
    <w:rsid w:val="00E748FB"/>
    <w:rsid w:val="00E81FFC"/>
    <w:rsid w:val="00E90413"/>
    <w:rsid w:val="00E91E1A"/>
    <w:rsid w:val="00E95507"/>
    <w:rsid w:val="00EA0487"/>
    <w:rsid w:val="00EA3980"/>
    <w:rsid w:val="00EA70E2"/>
    <w:rsid w:val="00EB19ED"/>
    <w:rsid w:val="00EB517F"/>
    <w:rsid w:val="00EB7DC8"/>
    <w:rsid w:val="00EC5C9D"/>
    <w:rsid w:val="00EE40E4"/>
    <w:rsid w:val="00EE767A"/>
    <w:rsid w:val="00EF0FC2"/>
    <w:rsid w:val="00EF29F0"/>
    <w:rsid w:val="00EF39FF"/>
    <w:rsid w:val="00EF3D3D"/>
    <w:rsid w:val="00F11700"/>
    <w:rsid w:val="00F159E0"/>
    <w:rsid w:val="00F15CE6"/>
    <w:rsid w:val="00F225B6"/>
    <w:rsid w:val="00F25EE9"/>
    <w:rsid w:val="00F341B8"/>
    <w:rsid w:val="00F451CF"/>
    <w:rsid w:val="00F502E7"/>
    <w:rsid w:val="00F5110F"/>
    <w:rsid w:val="00F516BB"/>
    <w:rsid w:val="00F576F0"/>
    <w:rsid w:val="00F60B59"/>
    <w:rsid w:val="00F61F39"/>
    <w:rsid w:val="00F707EF"/>
    <w:rsid w:val="00F734BE"/>
    <w:rsid w:val="00F742B2"/>
    <w:rsid w:val="00F82420"/>
    <w:rsid w:val="00F8521D"/>
    <w:rsid w:val="00F85D18"/>
    <w:rsid w:val="00F85EAE"/>
    <w:rsid w:val="00F8664F"/>
    <w:rsid w:val="00FA479E"/>
    <w:rsid w:val="00FB5844"/>
    <w:rsid w:val="00FC6545"/>
    <w:rsid w:val="00FD01C2"/>
    <w:rsid w:val="00FD333D"/>
    <w:rsid w:val="00FE2AA8"/>
    <w:rsid w:val="00FE59C9"/>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6A20B6"/>
    <w:pPr>
      <w:spacing w:after="0" w:line="240" w:lineRule="auto"/>
    </w:pPr>
  </w:style>
  <w:style w:type="character" w:styleId="Hyperlink">
    <w:name w:val="Hyperlink"/>
    <w:basedOn w:val="DefaultParagraphFont"/>
    <w:uiPriority w:val="99"/>
    <w:semiHidden/>
    <w:unhideWhenUsed/>
    <w:rsid w:val="00002D1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 w:id="1258441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rspb.royalsocietypublishing.org/content/284/1853/2016224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31"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414A4-1697-4BA2-89CA-59B769C08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28</Pages>
  <Words>23530</Words>
  <Characters>134124</Characters>
  <Application>Microsoft Office Word</Application>
  <DocSecurity>0</DocSecurity>
  <Lines>1117</Lines>
  <Paragraphs>3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baverly</cp:lastModifiedBy>
  <cp:revision>3</cp:revision>
  <dcterms:created xsi:type="dcterms:W3CDTF">2021-12-10T16:36:00Z</dcterms:created>
  <dcterms:modified xsi:type="dcterms:W3CDTF">2021-12-21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vVfUY9"/&gt;&lt;style id="http://www.zotero.org/styles/behavioral-ecology" hasBibliography="1" bibliographyStyleHasBeenSet="1"/&gt;&lt;prefs&gt;&lt;pref name="fieldType" value="Field"/&gt;&lt;/prefs&gt;&lt;/data&gt;</vt:lpwstr>
  </property>
</Properties>
</file>